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1BE7" w14:textId="16601739" w:rsidR="00875455" w:rsidRPr="00DF230D" w:rsidRDefault="0099364D" w:rsidP="0087732A">
      <w:pPr>
        <w:pStyle w:val="Title"/>
        <w:jc w:val="center"/>
        <w:rPr>
          <w:rFonts w:ascii="CMU Sans Serif Medium" w:hAnsi="CMU Sans Serif Medium" w:cs="CMU Sans Serif Medium"/>
        </w:rPr>
      </w:pPr>
      <w:r w:rsidRPr="00DF230D">
        <w:rPr>
          <w:rFonts w:ascii="CMU Sans Serif Medium" w:hAnsi="CMU Sans Serif Medium" w:cs="CMU Sans Serif Medium"/>
        </w:rPr>
        <w:t>CS50</w:t>
      </w:r>
      <w:r w:rsidR="00875455" w:rsidRPr="00DF230D">
        <w:rPr>
          <w:rFonts w:ascii="CMU Sans Serif Medium" w:hAnsi="CMU Sans Serif Medium" w:cs="CMU Sans Serif Medium"/>
        </w:rPr>
        <w:t>1</w:t>
      </w:r>
      <w:r w:rsidR="00A83D9E" w:rsidRPr="00DF230D">
        <w:rPr>
          <w:rFonts w:ascii="CMU Sans Serif Medium" w:hAnsi="CMU Sans Serif Medium" w:cs="CMU Sans Serif Medium"/>
        </w:rPr>
        <w:t>4</w:t>
      </w:r>
      <w:r w:rsidR="00875455" w:rsidRPr="00DF230D">
        <w:rPr>
          <w:rFonts w:ascii="CMU Sans Serif Medium" w:hAnsi="CMU Sans Serif Medium" w:cs="CMU Sans Serif Medium"/>
        </w:rPr>
        <w:t xml:space="preserve"> </w:t>
      </w:r>
      <w:r w:rsidR="00A83D9E" w:rsidRPr="00DF230D">
        <w:rPr>
          <w:rFonts w:ascii="CMU Sans Serif Medium" w:hAnsi="CMU Sans Serif Medium" w:cs="CMU Sans Serif Medium"/>
        </w:rPr>
        <w:t>Machine Learning</w:t>
      </w:r>
    </w:p>
    <w:p w14:paraId="5D2BCCC1" w14:textId="5E8482AA" w:rsidR="0099364D" w:rsidRPr="00DF230D" w:rsidRDefault="0099364D" w:rsidP="0087732A">
      <w:pPr>
        <w:pStyle w:val="Title"/>
        <w:jc w:val="center"/>
        <w:rPr>
          <w:rFonts w:ascii="CMU Sans Serif Medium" w:hAnsi="CMU Sans Serif Medium" w:cs="CMU Sans Serif Medium"/>
        </w:rPr>
      </w:pPr>
      <w:r w:rsidRPr="00DF230D">
        <w:rPr>
          <w:rFonts w:ascii="CMU Sans Serif Medium" w:hAnsi="CMU Sans Serif Medium" w:cs="CMU Sans Serif Medium"/>
        </w:rPr>
        <w:t xml:space="preserve">Practical </w:t>
      </w:r>
      <w:r w:rsidR="00875455" w:rsidRPr="00DF230D">
        <w:rPr>
          <w:rFonts w:ascii="CMU Sans Serif Medium" w:hAnsi="CMU Sans Serif Medium" w:cs="CMU Sans Serif Medium"/>
        </w:rPr>
        <w:t>1</w:t>
      </w:r>
      <w:r w:rsidR="00A61BD0" w:rsidRPr="00DF230D">
        <w:rPr>
          <w:rFonts w:ascii="CMU Sans Serif Medium" w:hAnsi="CMU Sans Serif Medium" w:cs="CMU Sans Serif Medium"/>
        </w:rPr>
        <w:t xml:space="preserve"> Report</w:t>
      </w:r>
    </w:p>
    <w:p w14:paraId="745AECD0" w14:textId="77777777" w:rsidR="0099364D" w:rsidRPr="00DF230D" w:rsidRDefault="0099364D" w:rsidP="0087732A">
      <w:pPr>
        <w:pStyle w:val="Subtitle"/>
        <w:jc w:val="center"/>
        <w:rPr>
          <w:rFonts w:ascii="CMU Sans Serif Medium" w:hAnsi="CMU Sans Serif Medium" w:cs="CMU Sans Serif Medium"/>
          <w:color w:val="auto"/>
          <w:sz w:val="28"/>
          <w:szCs w:val="28"/>
        </w:rPr>
      </w:pPr>
      <w:r w:rsidRPr="00DF230D">
        <w:rPr>
          <w:rFonts w:ascii="CMU Sans Serif Medium" w:hAnsi="CMU Sans Serif Medium" w:cs="CMU Sans Serif Medium"/>
          <w:color w:val="auto"/>
          <w:sz w:val="28"/>
          <w:szCs w:val="28"/>
        </w:rPr>
        <w:t>University of St Andrews – School of Computer Science</w:t>
      </w:r>
    </w:p>
    <w:p w14:paraId="5F3BEC8F" w14:textId="6E1F7551" w:rsidR="0099364D" w:rsidRPr="00DF230D" w:rsidRDefault="0099364D" w:rsidP="0087732A">
      <w:pPr>
        <w:jc w:val="center"/>
        <w:rPr>
          <w:rStyle w:val="SubtleEmphasis"/>
          <w:rFonts w:ascii="CMU Sans Serif Medium" w:hAnsi="CMU Sans Serif Medium" w:cs="CMU Sans Serif Medium"/>
          <w:i w:val="0"/>
          <w:iCs w:val="0"/>
          <w:color w:val="auto"/>
          <w:sz w:val="28"/>
          <w:szCs w:val="28"/>
        </w:rPr>
      </w:pPr>
      <w:r w:rsidRPr="00DF230D">
        <w:rPr>
          <w:rStyle w:val="SubtleEmphasis"/>
          <w:rFonts w:ascii="CMU Sans Serif Medium" w:hAnsi="CMU Sans Serif Medium" w:cs="CMU Sans Serif Medium"/>
          <w:i w:val="0"/>
          <w:iCs w:val="0"/>
          <w:color w:val="auto"/>
          <w:sz w:val="28"/>
          <w:szCs w:val="28"/>
        </w:rPr>
        <w:t>Student ID: 150014151</w:t>
      </w:r>
    </w:p>
    <w:p w14:paraId="47E4A7A0" w14:textId="29FF8110" w:rsidR="00616D61" w:rsidRPr="00DF230D" w:rsidRDefault="00616D61" w:rsidP="0087732A">
      <w:pPr>
        <w:jc w:val="center"/>
        <w:rPr>
          <w:rStyle w:val="SubtleEmphasis"/>
          <w:rFonts w:ascii="CMU Sans Serif Medium" w:hAnsi="CMU Sans Serif Medium" w:cs="CMU Sans Serif Medium"/>
          <w:i w:val="0"/>
          <w:iCs w:val="0"/>
          <w:color w:val="auto"/>
        </w:rPr>
      </w:pPr>
    </w:p>
    <w:p w14:paraId="64F6A267" w14:textId="47942D68" w:rsidR="0099364D" w:rsidRPr="00DF230D" w:rsidRDefault="00616D61" w:rsidP="0087732A">
      <w:pPr>
        <w:jc w:val="center"/>
        <w:rPr>
          <w:rFonts w:ascii="CMU Sans Serif Medium" w:hAnsi="CMU Sans Serif Medium" w:cs="CMU Sans Serif Medium"/>
          <w:sz w:val="28"/>
          <w:szCs w:val="28"/>
        </w:rPr>
      </w:pPr>
      <w:r w:rsidRPr="00DF230D">
        <w:rPr>
          <w:rStyle w:val="SubtleEmphasis"/>
          <w:rFonts w:ascii="CMU Sans Serif Medium" w:hAnsi="CMU Sans Serif Medium" w:cs="CMU Sans Serif Medium"/>
          <w:i w:val="0"/>
          <w:iCs w:val="0"/>
          <w:color w:val="auto"/>
          <w:sz w:val="28"/>
          <w:szCs w:val="28"/>
        </w:rPr>
        <w:t>1</w:t>
      </w:r>
      <w:r w:rsidR="00A83D9E" w:rsidRPr="00DF230D">
        <w:rPr>
          <w:rStyle w:val="SubtleEmphasis"/>
          <w:rFonts w:ascii="CMU Sans Serif Medium" w:hAnsi="CMU Sans Serif Medium" w:cs="CMU Sans Serif Medium"/>
          <w:i w:val="0"/>
          <w:iCs w:val="0"/>
          <w:color w:val="auto"/>
          <w:sz w:val="28"/>
          <w:szCs w:val="28"/>
        </w:rPr>
        <w:t>2</w:t>
      </w:r>
      <w:r w:rsidRPr="00DF230D">
        <w:rPr>
          <w:rStyle w:val="SubtleEmphasis"/>
          <w:rFonts w:ascii="CMU Sans Serif Medium" w:hAnsi="CMU Sans Serif Medium" w:cs="CMU Sans Serif Medium"/>
          <w:i w:val="0"/>
          <w:iCs w:val="0"/>
          <w:color w:val="auto"/>
          <w:sz w:val="28"/>
          <w:szCs w:val="28"/>
          <w:vertAlign w:val="superscript"/>
        </w:rPr>
        <w:t>th</w:t>
      </w:r>
      <w:r w:rsidRPr="00DF230D">
        <w:rPr>
          <w:rStyle w:val="SubtleEmphasis"/>
          <w:rFonts w:ascii="CMU Sans Serif Medium" w:hAnsi="CMU Sans Serif Medium" w:cs="CMU Sans Serif Medium"/>
          <w:i w:val="0"/>
          <w:iCs w:val="0"/>
          <w:color w:val="auto"/>
          <w:sz w:val="28"/>
          <w:szCs w:val="28"/>
        </w:rPr>
        <w:t xml:space="preserve"> </w:t>
      </w:r>
      <w:proofErr w:type="gramStart"/>
      <w:r w:rsidR="00ED45D7" w:rsidRPr="00DF230D">
        <w:rPr>
          <w:rStyle w:val="SubtleEmphasis"/>
          <w:rFonts w:ascii="CMU Sans Serif Medium" w:hAnsi="CMU Sans Serif Medium" w:cs="CMU Sans Serif Medium"/>
          <w:i w:val="0"/>
          <w:iCs w:val="0"/>
          <w:color w:val="auto"/>
          <w:sz w:val="28"/>
          <w:szCs w:val="28"/>
        </w:rPr>
        <w:t>March,</w:t>
      </w:r>
      <w:proofErr w:type="gramEnd"/>
      <w:r w:rsidRPr="00DF230D">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DF230D" w:rsidRDefault="0099364D" w:rsidP="0087732A">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DF230D" w:rsidRDefault="0099364D" w:rsidP="0087732A">
      <w:pPr>
        <w:jc w:val="center"/>
        <w:rPr>
          <w:rFonts w:ascii="CMU Sans Serif Medium" w:hAnsi="CMU Sans Serif Medium" w:cs="CMU Sans Serif Medium"/>
        </w:rPr>
      </w:pPr>
    </w:p>
    <w:p w14:paraId="22AB37F6" w14:textId="77777777" w:rsidR="00637CEA" w:rsidRPr="00DF230D" w:rsidRDefault="00637CEA" w:rsidP="0087732A">
      <w:pPr>
        <w:jc w:val="center"/>
        <w:rPr>
          <w:rFonts w:ascii="CMU Sans Serif Medium" w:hAnsi="CMU Sans Serif Medium" w:cs="CMU Sans Serif Medium"/>
        </w:rPr>
      </w:pPr>
    </w:p>
    <w:p w14:paraId="05F5B154" w14:textId="77777777" w:rsidR="00637CEA" w:rsidRPr="00DF230D" w:rsidRDefault="00637CEA" w:rsidP="0087732A">
      <w:pPr>
        <w:jc w:val="center"/>
        <w:rPr>
          <w:rFonts w:ascii="CMU Sans Serif Medium" w:hAnsi="CMU Sans Serif Medium" w:cs="CMU Sans Serif Medium"/>
        </w:rPr>
      </w:pPr>
    </w:p>
    <w:p w14:paraId="52BC77BE" w14:textId="77777777" w:rsidR="00637CEA" w:rsidRPr="00DF230D" w:rsidRDefault="00637CEA" w:rsidP="0087732A">
      <w:pPr>
        <w:jc w:val="center"/>
        <w:rPr>
          <w:rFonts w:ascii="CMU Sans Serif Medium" w:hAnsi="CMU Sans Serif Medium" w:cs="CMU Sans Serif Medium"/>
        </w:rPr>
      </w:pPr>
    </w:p>
    <w:p w14:paraId="7CC6F940" w14:textId="525D63D1" w:rsidR="00637CEA" w:rsidRPr="00DF230D" w:rsidRDefault="00637CEA" w:rsidP="0087732A">
      <w:pPr>
        <w:jc w:val="center"/>
        <w:rPr>
          <w:rFonts w:ascii="CMU Sans Serif Medium" w:hAnsi="CMU Sans Serif Medium" w:cs="CMU Sans Serif Medium"/>
        </w:rPr>
      </w:pPr>
    </w:p>
    <w:p w14:paraId="63CB3CFD" w14:textId="06EF9D9D" w:rsidR="00821154" w:rsidRPr="00DF230D" w:rsidRDefault="00821154" w:rsidP="0087732A">
      <w:pPr>
        <w:jc w:val="center"/>
        <w:rPr>
          <w:rFonts w:ascii="CMU Sans Serif Medium" w:hAnsi="CMU Sans Serif Medium" w:cs="CMU Sans Serif Medium"/>
        </w:rPr>
      </w:pPr>
    </w:p>
    <w:p w14:paraId="317E527F" w14:textId="562FB065" w:rsidR="00821154" w:rsidRPr="00DF230D" w:rsidRDefault="00821154" w:rsidP="0087732A">
      <w:pPr>
        <w:jc w:val="center"/>
        <w:rPr>
          <w:rFonts w:ascii="CMU Sans Serif Medium" w:hAnsi="CMU Sans Serif Medium" w:cs="CMU Sans Serif Medium"/>
        </w:rPr>
      </w:pPr>
    </w:p>
    <w:p w14:paraId="7E8EFFDC" w14:textId="4EFA8DB6" w:rsidR="00821154" w:rsidRPr="00DF230D" w:rsidRDefault="00821154" w:rsidP="0087732A">
      <w:pPr>
        <w:jc w:val="center"/>
        <w:rPr>
          <w:rFonts w:ascii="CMU Sans Serif Medium" w:hAnsi="CMU Sans Serif Medium" w:cs="CMU Sans Serif Medium"/>
        </w:rPr>
      </w:pPr>
    </w:p>
    <w:p w14:paraId="7D1B6371" w14:textId="1EC2EE93" w:rsidR="00821154" w:rsidRPr="00DF230D" w:rsidRDefault="00821154" w:rsidP="0087732A">
      <w:pPr>
        <w:jc w:val="center"/>
        <w:rPr>
          <w:rFonts w:ascii="CMU Sans Serif Medium" w:hAnsi="CMU Sans Serif Medium" w:cs="CMU Sans Serif Medium"/>
        </w:rPr>
      </w:pPr>
    </w:p>
    <w:p w14:paraId="37472F15" w14:textId="40E5FC84" w:rsidR="00821154" w:rsidRPr="00DF230D" w:rsidRDefault="00821154" w:rsidP="0087732A">
      <w:pPr>
        <w:jc w:val="center"/>
        <w:rPr>
          <w:rFonts w:ascii="CMU Sans Serif Medium" w:hAnsi="CMU Sans Serif Medium" w:cs="CMU Sans Serif Medium"/>
        </w:rPr>
      </w:pPr>
    </w:p>
    <w:p w14:paraId="52151D28" w14:textId="0F0C7322" w:rsidR="00821154" w:rsidRPr="00DF230D" w:rsidRDefault="00821154" w:rsidP="0087732A">
      <w:pPr>
        <w:jc w:val="center"/>
        <w:rPr>
          <w:rFonts w:ascii="CMU Sans Serif Medium" w:hAnsi="CMU Sans Serif Medium" w:cs="CMU Sans Serif Medium"/>
        </w:rPr>
      </w:pPr>
    </w:p>
    <w:p w14:paraId="6BA98C88" w14:textId="62812B8D" w:rsidR="00821154" w:rsidRPr="00DF230D" w:rsidRDefault="00821154" w:rsidP="0087732A">
      <w:pPr>
        <w:jc w:val="center"/>
        <w:rPr>
          <w:rFonts w:ascii="CMU Sans Serif Medium" w:hAnsi="CMU Sans Serif Medium" w:cs="CMU Sans Serif Medium"/>
        </w:rPr>
      </w:pPr>
    </w:p>
    <w:p w14:paraId="10709AAA" w14:textId="4AEA2873" w:rsidR="00821154" w:rsidRPr="00DF230D" w:rsidRDefault="00821154" w:rsidP="0087732A">
      <w:pPr>
        <w:jc w:val="center"/>
        <w:rPr>
          <w:rFonts w:ascii="CMU Sans Serif Medium" w:hAnsi="CMU Sans Serif Medium" w:cs="CMU Sans Serif Medium"/>
        </w:rPr>
      </w:pPr>
    </w:p>
    <w:p w14:paraId="141EA291" w14:textId="764F3F88" w:rsidR="00821154" w:rsidRPr="00DF230D" w:rsidRDefault="00821154" w:rsidP="0087732A">
      <w:pPr>
        <w:jc w:val="center"/>
        <w:rPr>
          <w:rFonts w:ascii="CMU Sans Serif Medium" w:hAnsi="CMU Sans Serif Medium" w:cs="CMU Sans Serif Medium"/>
        </w:rPr>
      </w:pPr>
    </w:p>
    <w:p w14:paraId="594540B6" w14:textId="50D06D25" w:rsidR="00821154" w:rsidRPr="00DF230D" w:rsidRDefault="00821154" w:rsidP="0087732A">
      <w:pPr>
        <w:jc w:val="center"/>
        <w:rPr>
          <w:rFonts w:ascii="CMU Sans Serif Medium" w:hAnsi="CMU Sans Serif Medium" w:cs="CMU Sans Serif Medium"/>
        </w:rPr>
      </w:pPr>
    </w:p>
    <w:p w14:paraId="66F7F4EA" w14:textId="517B91FE" w:rsidR="00821154" w:rsidRPr="00DF230D" w:rsidRDefault="00821154" w:rsidP="0087732A">
      <w:pPr>
        <w:jc w:val="center"/>
        <w:rPr>
          <w:rFonts w:ascii="CMU Sans Serif Medium" w:hAnsi="CMU Sans Serif Medium" w:cs="CMU Sans Serif Medium"/>
        </w:rPr>
      </w:pPr>
    </w:p>
    <w:p w14:paraId="0C9CA713" w14:textId="70C249A8" w:rsidR="00821154" w:rsidRPr="00DF230D" w:rsidRDefault="00821154" w:rsidP="0087732A">
      <w:pPr>
        <w:jc w:val="center"/>
        <w:rPr>
          <w:rFonts w:ascii="CMU Sans Serif Medium" w:hAnsi="CMU Sans Serif Medium" w:cs="CMU Sans Serif Medium"/>
        </w:rPr>
      </w:pPr>
    </w:p>
    <w:p w14:paraId="6890B65A" w14:textId="12B09282" w:rsidR="00821154" w:rsidRPr="00DF230D" w:rsidRDefault="00821154" w:rsidP="0087732A">
      <w:pPr>
        <w:jc w:val="center"/>
        <w:rPr>
          <w:rFonts w:ascii="CMU Sans Serif Medium" w:hAnsi="CMU Sans Serif Medium" w:cs="CMU Sans Serif Medium"/>
        </w:rPr>
      </w:pPr>
    </w:p>
    <w:p w14:paraId="1AF149B7" w14:textId="35A5A5B5" w:rsidR="00821154" w:rsidRPr="00DF230D" w:rsidRDefault="00821154" w:rsidP="0087732A">
      <w:pPr>
        <w:jc w:val="center"/>
        <w:rPr>
          <w:rFonts w:ascii="CMU Sans Serif Medium" w:hAnsi="CMU Sans Serif Medium" w:cs="CMU Sans Serif Medium"/>
        </w:rPr>
      </w:pPr>
    </w:p>
    <w:p w14:paraId="2ED2DB62" w14:textId="6A371524" w:rsidR="00821154" w:rsidRPr="00DF230D" w:rsidRDefault="00821154" w:rsidP="0087732A">
      <w:pPr>
        <w:jc w:val="center"/>
        <w:rPr>
          <w:rFonts w:ascii="CMU Sans Serif Medium" w:hAnsi="CMU Sans Serif Medium" w:cs="CMU Sans Serif Medium"/>
        </w:rPr>
      </w:pPr>
    </w:p>
    <w:p w14:paraId="545E34E2" w14:textId="77777777" w:rsidR="00821154" w:rsidRPr="00DF230D" w:rsidRDefault="00821154" w:rsidP="00821154">
      <w:pPr>
        <w:rPr>
          <w:rFonts w:ascii="CMU Sans Serif Medium" w:hAnsi="CMU Sans Serif Medium" w:cs="CMU Sans Serif Medium"/>
        </w:rPr>
      </w:pPr>
    </w:p>
    <w:p w14:paraId="56522D83" w14:textId="0FE93DB0" w:rsidR="0099364D" w:rsidRPr="00DF230D" w:rsidRDefault="00637CEA" w:rsidP="0087732A">
      <w:pPr>
        <w:jc w:val="center"/>
        <w:rPr>
          <w:rFonts w:ascii="CMU Sans Serif Medium" w:hAnsi="CMU Sans Serif Medium" w:cs="CMU Sans Serif Medium"/>
          <w:i/>
          <w:iCs/>
        </w:rPr>
      </w:pPr>
      <w:r w:rsidRPr="00DF230D">
        <w:rPr>
          <w:rFonts w:ascii="CMU Sans Serif Medium" w:hAnsi="CMU Sans Serif Medium" w:cs="CMU Sans Serif Medium"/>
          <w:i/>
          <w:iCs/>
          <w:u w:val="single"/>
        </w:rPr>
        <w:t>Pages</w:t>
      </w:r>
      <w:r w:rsidRPr="00DF230D">
        <w:rPr>
          <w:rFonts w:ascii="CMU Sans Serif Medium" w:hAnsi="CMU Sans Serif Medium" w:cs="CMU Sans Serif Medium"/>
          <w:i/>
          <w:iCs/>
        </w:rPr>
        <w:t>:</w:t>
      </w:r>
      <w:r w:rsidR="00821154" w:rsidRPr="00DF230D">
        <w:rPr>
          <w:rFonts w:ascii="CMU Sans Serif Medium" w:hAnsi="CMU Sans Serif Medium" w:cs="CMU Sans Serif Medium"/>
          <w:i/>
          <w:iCs/>
        </w:rPr>
        <w:t xml:space="preserve"> </w:t>
      </w:r>
      <w:r w:rsidR="00DF230D">
        <w:rPr>
          <w:rFonts w:ascii="CMU Sans Serif Medium" w:hAnsi="CMU Sans Serif Medium" w:cs="CMU Sans Serif Medium"/>
          <w:i/>
          <w:iCs/>
        </w:rPr>
        <w:t>13</w:t>
      </w:r>
      <w:r w:rsidRPr="00DF230D">
        <w:rPr>
          <w:rFonts w:ascii="CMU Sans Serif Medium" w:hAnsi="CMU Sans Serif Medium" w:cs="CMU Sans Serif Medium"/>
          <w:i/>
          <w:iCs/>
        </w:rPr>
        <w:t xml:space="preserve"> </w:t>
      </w:r>
      <w:r w:rsidR="00CF64CD" w:rsidRPr="00DF230D">
        <w:rPr>
          <w:rFonts w:ascii="CMU Sans Serif Medium" w:hAnsi="CMU Sans Serif Medium" w:cs="CMU Sans Serif Medium"/>
          <w:i/>
          <w:iCs/>
        </w:rPr>
        <w:t>(</w:t>
      </w:r>
      <w:r w:rsidR="00745335" w:rsidRPr="00DF230D">
        <w:rPr>
          <w:rFonts w:ascii="CMU Sans Serif Medium" w:hAnsi="CMU Sans Serif Medium" w:cs="CMU Sans Serif Medium"/>
          <w:i/>
          <w:iCs/>
        </w:rPr>
        <w:t>excluding title page, table of contents, references and appendices)</w:t>
      </w:r>
      <w:r w:rsidR="0099364D" w:rsidRPr="00DF230D">
        <w:rPr>
          <w:rFonts w:ascii="CMU Sans Serif Medium" w:hAnsi="CMU Sans Serif Medium" w:cs="CMU Sans Serif Medium"/>
          <w:i/>
          <w:iCs/>
        </w:rPr>
        <w:br w:type="page"/>
      </w: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DF230D" w:rsidRDefault="001A469C" w:rsidP="00433FF0">
          <w:pPr>
            <w:pStyle w:val="TOCHeading"/>
            <w:jc w:val="both"/>
            <w:rPr>
              <w:rFonts w:ascii="CMU Sans Serif Medium" w:hAnsi="CMU Sans Serif Medium" w:cs="CMU Sans Serif Medium"/>
              <w:color w:val="auto"/>
            </w:rPr>
          </w:pPr>
          <w:r w:rsidRPr="00DF230D">
            <w:rPr>
              <w:rFonts w:ascii="CMU Sans Serif Medium" w:hAnsi="CMU Sans Serif Medium" w:cs="CMU Sans Serif Medium"/>
              <w:color w:val="auto"/>
            </w:rPr>
            <w:t>Table of Contents</w:t>
          </w:r>
        </w:p>
        <w:p w14:paraId="0AA647EB" w14:textId="5C2054DB" w:rsidR="00541A09" w:rsidRPr="00DF230D" w:rsidRDefault="001A469C">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r w:rsidRPr="00DF230D">
            <w:rPr>
              <w:rFonts w:ascii="CMU Sans Serif Medium" w:hAnsi="CMU Sans Serif Medium" w:cs="CMU Sans Serif Medium"/>
              <w:b w:val="0"/>
              <w:bCs w:val="0"/>
              <w:i w:val="0"/>
              <w:iCs w:val="0"/>
            </w:rPr>
            <w:fldChar w:fldCharType="begin"/>
          </w:r>
          <w:r w:rsidRPr="00DF230D">
            <w:rPr>
              <w:rFonts w:ascii="CMU Sans Serif Medium" w:hAnsi="CMU Sans Serif Medium" w:cs="CMU Sans Serif Medium"/>
              <w:i w:val="0"/>
              <w:iCs w:val="0"/>
            </w:rPr>
            <w:instrText xml:space="preserve"> TOC \o "1-3" \h \z \u </w:instrText>
          </w:r>
          <w:r w:rsidRPr="00DF230D">
            <w:rPr>
              <w:rFonts w:ascii="CMU Sans Serif Medium" w:hAnsi="CMU Sans Serif Medium" w:cs="CMU Sans Serif Medium"/>
              <w:b w:val="0"/>
              <w:bCs w:val="0"/>
              <w:i w:val="0"/>
              <w:iCs w:val="0"/>
            </w:rPr>
            <w:fldChar w:fldCharType="separate"/>
          </w:r>
          <w:hyperlink w:anchor="_Toc34938506" w:history="1">
            <w:r w:rsidR="00541A09" w:rsidRPr="00DF230D">
              <w:rPr>
                <w:rStyle w:val="Hyperlink"/>
                <w:rFonts w:ascii="CMU Sans Serif Medium" w:hAnsi="CMU Sans Serif Medium" w:cs="CMU Sans Serif Medium"/>
                <w:noProof/>
              </w:rPr>
              <w:t>1</w:t>
            </w:r>
            <w:r w:rsidR="00541A09" w:rsidRPr="00DF230D">
              <w:rPr>
                <w:rFonts w:ascii="CMU Sans Serif Medium" w:eastAsiaTheme="minorEastAsia" w:hAnsi="CMU Sans Serif Medium" w:cs="CMU Sans Serif Medium"/>
                <w:b w:val="0"/>
                <w:bCs w:val="0"/>
                <w:i w:val="0"/>
                <w:iCs w:val="0"/>
                <w:noProof/>
                <w:lang w:eastAsia="en-GB"/>
              </w:rPr>
              <w:tab/>
            </w:r>
            <w:r w:rsidR="00541A09" w:rsidRPr="00DF230D">
              <w:rPr>
                <w:rStyle w:val="Hyperlink"/>
                <w:rFonts w:ascii="CMU Sans Serif Medium" w:hAnsi="CMU Sans Serif Medium" w:cs="CMU Sans Serif Medium"/>
                <w:noProof/>
              </w:rPr>
              <w:t>Introduc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06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3</w:t>
            </w:r>
            <w:r w:rsidR="00541A09" w:rsidRPr="00DF230D">
              <w:rPr>
                <w:rFonts w:ascii="CMU Sans Serif Medium" w:hAnsi="CMU Sans Serif Medium" w:cs="CMU Sans Serif Medium"/>
                <w:noProof/>
                <w:webHidden/>
              </w:rPr>
              <w:fldChar w:fldCharType="end"/>
            </w:r>
          </w:hyperlink>
        </w:p>
        <w:p w14:paraId="2821AF8E" w14:textId="2F38855C"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07" w:history="1">
            <w:r w:rsidRPr="00DF230D">
              <w:rPr>
                <w:rStyle w:val="Hyperlink"/>
                <w:rFonts w:ascii="CMU Sans Serif Medium" w:hAnsi="CMU Sans Serif Medium" w:cs="CMU Sans Serif Medium"/>
                <w:noProof/>
              </w:rPr>
              <w:t>1.1</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Usage instructions</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07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3</w:t>
            </w:r>
            <w:r w:rsidRPr="00DF230D">
              <w:rPr>
                <w:rFonts w:ascii="CMU Sans Serif Medium" w:hAnsi="CMU Sans Serif Medium" w:cs="CMU Sans Serif Medium"/>
                <w:noProof/>
                <w:webHidden/>
              </w:rPr>
              <w:fldChar w:fldCharType="end"/>
            </w:r>
          </w:hyperlink>
        </w:p>
        <w:p w14:paraId="2F58A25E" w14:textId="44AE27D4"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08" w:history="1">
            <w:r w:rsidRPr="00DF230D">
              <w:rPr>
                <w:rStyle w:val="Hyperlink"/>
                <w:rFonts w:ascii="CMU Sans Serif Medium" w:hAnsi="CMU Sans Serif Medium" w:cs="CMU Sans Serif Medium"/>
                <w:noProof/>
              </w:rPr>
              <w:t>1.2</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Tools used</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08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3</w:t>
            </w:r>
            <w:r w:rsidRPr="00DF230D">
              <w:rPr>
                <w:rFonts w:ascii="CMU Sans Serif Medium" w:hAnsi="CMU Sans Serif Medium" w:cs="CMU Sans Serif Medium"/>
                <w:noProof/>
                <w:webHidden/>
              </w:rPr>
              <w:fldChar w:fldCharType="end"/>
            </w:r>
          </w:hyperlink>
        </w:p>
        <w:p w14:paraId="7659CA6F" w14:textId="17C8B0A5" w:rsidR="00541A09" w:rsidRPr="00DF230D" w:rsidRDefault="00541A09">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09" w:history="1">
            <w:r w:rsidRPr="00DF230D">
              <w:rPr>
                <w:rStyle w:val="Hyperlink"/>
                <w:rFonts w:ascii="CMU Sans Serif Medium" w:hAnsi="CMU Sans Serif Medium" w:cs="CMU Sans Serif Medium"/>
                <w:noProof/>
              </w:rPr>
              <w:t>2</w:t>
            </w:r>
            <w:r w:rsidRPr="00DF230D">
              <w:rPr>
                <w:rFonts w:ascii="CMU Sans Serif Medium" w:eastAsiaTheme="minorEastAsia" w:hAnsi="CMU Sans Serif Medium" w:cs="CMU Sans Serif Medium"/>
                <w:b w:val="0"/>
                <w:bCs w:val="0"/>
                <w:i w:val="0"/>
                <w:iCs w:val="0"/>
                <w:noProof/>
                <w:lang w:eastAsia="en-GB"/>
              </w:rPr>
              <w:tab/>
            </w:r>
            <w:r w:rsidRPr="00DF230D">
              <w:rPr>
                <w:rStyle w:val="Hyperlink"/>
                <w:rFonts w:ascii="CMU Sans Serif Medium" w:hAnsi="CMU Sans Serif Medium" w:cs="CMU Sans Serif Medium"/>
                <w:noProof/>
              </w:rPr>
              <w:t>System Architecture</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09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4</w:t>
            </w:r>
            <w:r w:rsidRPr="00DF230D">
              <w:rPr>
                <w:rFonts w:ascii="CMU Sans Serif Medium" w:hAnsi="CMU Sans Serif Medium" w:cs="CMU Sans Serif Medium"/>
                <w:noProof/>
                <w:webHidden/>
              </w:rPr>
              <w:fldChar w:fldCharType="end"/>
            </w:r>
          </w:hyperlink>
        </w:p>
        <w:p w14:paraId="6DB7FFCE" w14:textId="701D68B2"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0" w:history="1">
            <w:r w:rsidRPr="00DF230D">
              <w:rPr>
                <w:rStyle w:val="Hyperlink"/>
                <w:rFonts w:ascii="CMU Sans Serif Medium" w:hAnsi="CMU Sans Serif Medium" w:cs="CMU Sans Serif Medium"/>
                <w:noProof/>
              </w:rPr>
              <w:t>2.1</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Project structure</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0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4</w:t>
            </w:r>
            <w:r w:rsidRPr="00DF230D">
              <w:rPr>
                <w:rFonts w:ascii="CMU Sans Serif Medium" w:hAnsi="CMU Sans Serif Medium" w:cs="CMU Sans Serif Medium"/>
                <w:noProof/>
                <w:webHidden/>
              </w:rPr>
              <w:fldChar w:fldCharType="end"/>
            </w:r>
          </w:hyperlink>
        </w:p>
        <w:p w14:paraId="46DD68DD" w14:textId="6EBF34B0"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1" w:history="1">
            <w:r w:rsidRPr="00DF230D">
              <w:rPr>
                <w:rStyle w:val="Hyperlink"/>
                <w:rFonts w:ascii="CMU Sans Serif Medium" w:hAnsi="CMU Sans Serif Medium" w:cs="CMU Sans Serif Medium"/>
                <w:noProof/>
              </w:rPr>
              <w:t>2.2</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Execution flow</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1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4</w:t>
            </w:r>
            <w:r w:rsidRPr="00DF230D">
              <w:rPr>
                <w:rFonts w:ascii="CMU Sans Serif Medium" w:hAnsi="CMU Sans Serif Medium" w:cs="CMU Sans Serif Medium"/>
                <w:noProof/>
                <w:webHidden/>
              </w:rPr>
              <w:fldChar w:fldCharType="end"/>
            </w:r>
          </w:hyperlink>
        </w:p>
        <w:p w14:paraId="370CB6D5" w14:textId="7053DB37" w:rsidR="00541A09" w:rsidRPr="00DF230D" w:rsidRDefault="00541A09">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12" w:history="1">
            <w:r w:rsidRPr="00DF230D">
              <w:rPr>
                <w:rStyle w:val="Hyperlink"/>
                <w:rFonts w:ascii="CMU Sans Serif Medium" w:hAnsi="CMU Sans Serif Medium" w:cs="CMU Sans Serif Medium"/>
                <w:noProof/>
              </w:rPr>
              <w:t>3</w:t>
            </w:r>
            <w:r w:rsidRPr="00DF230D">
              <w:rPr>
                <w:rFonts w:ascii="CMU Sans Serif Medium" w:eastAsiaTheme="minorEastAsia" w:hAnsi="CMU Sans Serif Medium" w:cs="CMU Sans Serif Medium"/>
                <w:b w:val="0"/>
                <w:bCs w:val="0"/>
                <w:i w:val="0"/>
                <w:iCs w:val="0"/>
                <w:noProof/>
                <w:lang w:eastAsia="en-GB"/>
              </w:rPr>
              <w:tab/>
            </w:r>
            <w:r w:rsidRPr="00DF230D">
              <w:rPr>
                <w:rStyle w:val="Hyperlink"/>
                <w:rFonts w:ascii="CMU Sans Serif Medium" w:hAnsi="CMU Sans Serif Medium" w:cs="CMU Sans Serif Medium"/>
                <w:noProof/>
              </w:rPr>
              <w:t>Methodology &amp; Design Decisions</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2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4</w:t>
            </w:r>
            <w:r w:rsidRPr="00DF230D">
              <w:rPr>
                <w:rFonts w:ascii="CMU Sans Serif Medium" w:hAnsi="CMU Sans Serif Medium" w:cs="CMU Sans Serif Medium"/>
                <w:noProof/>
                <w:webHidden/>
              </w:rPr>
              <w:fldChar w:fldCharType="end"/>
            </w:r>
          </w:hyperlink>
        </w:p>
        <w:p w14:paraId="7DCEED54" w14:textId="618C8030"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3" w:history="1">
            <w:r w:rsidRPr="00DF230D">
              <w:rPr>
                <w:rStyle w:val="Hyperlink"/>
                <w:rFonts w:ascii="CMU Sans Serif Medium" w:hAnsi="CMU Sans Serif Medium" w:cs="CMU Sans Serif Medium"/>
                <w:noProof/>
              </w:rPr>
              <w:t>3.1</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Initial data loading and data train/test split</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3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4</w:t>
            </w:r>
            <w:r w:rsidRPr="00DF230D">
              <w:rPr>
                <w:rFonts w:ascii="CMU Sans Serif Medium" w:hAnsi="CMU Sans Serif Medium" w:cs="CMU Sans Serif Medium"/>
                <w:noProof/>
                <w:webHidden/>
              </w:rPr>
              <w:fldChar w:fldCharType="end"/>
            </w:r>
          </w:hyperlink>
        </w:p>
        <w:p w14:paraId="0673BB8F" w14:textId="07B0D23B"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4" w:history="1">
            <w:r w:rsidRPr="00DF230D">
              <w:rPr>
                <w:rStyle w:val="Hyperlink"/>
                <w:rFonts w:ascii="CMU Sans Serif Medium" w:hAnsi="CMU Sans Serif Medium" w:cs="CMU Sans Serif Medium"/>
                <w:noProof/>
              </w:rPr>
              <w:t>3.2</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Data visualisation and analysis</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4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7</w:t>
            </w:r>
            <w:r w:rsidRPr="00DF230D">
              <w:rPr>
                <w:rFonts w:ascii="CMU Sans Serif Medium" w:hAnsi="CMU Sans Serif Medium" w:cs="CMU Sans Serif Medium"/>
                <w:noProof/>
                <w:webHidden/>
              </w:rPr>
              <w:fldChar w:fldCharType="end"/>
            </w:r>
          </w:hyperlink>
        </w:p>
        <w:p w14:paraId="20EF2329" w14:textId="47F81882"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5" w:history="1">
            <w:r w:rsidRPr="00DF230D">
              <w:rPr>
                <w:rStyle w:val="Hyperlink"/>
                <w:rFonts w:ascii="CMU Sans Serif Medium" w:hAnsi="CMU Sans Serif Medium" w:cs="CMU Sans Serif Medium"/>
                <w:noProof/>
              </w:rPr>
              <w:t>3.3</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Feature selec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5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9</w:t>
            </w:r>
            <w:r w:rsidRPr="00DF230D">
              <w:rPr>
                <w:rFonts w:ascii="CMU Sans Serif Medium" w:hAnsi="CMU Sans Serif Medium" w:cs="CMU Sans Serif Medium"/>
                <w:noProof/>
                <w:webHidden/>
              </w:rPr>
              <w:fldChar w:fldCharType="end"/>
            </w:r>
          </w:hyperlink>
        </w:p>
        <w:p w14:paraId="112496F1" w14:textId="1FA021FE"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6" w:history="1">
            <w:r w:rsidRPr="00DF230D">
              <w:rPr>
                <w:rStyle w:val="Hyperlink"/>
                <w:rFonts w:ascii="CMU Sans Serif Medium" w:hAnsi="CMU Sans Serif Medium" w:cs="CMU Sans Serif Medium"/>
                <w:noProof/>
              </w:rPr>
              <w:t>3.4</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Input prepar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6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0</w:t>
            </w:r>
            <w:r w:rsidRPr="00DF230D">
              <w:rPr>
                <w:rFonts w:ascii="CMU Sans Serif Medium" w:hAnsi="CMU Sans Serif Medium" w:cs="CMU Sans Serif Medium"/>
                <w:noProof/>
                <w:webHidden/>
              </w:rPr>
              <w:fldChar w:fldCharType="end"/>
            </w:r>
          </w:hyperlink>
        </w:p>
        <w:p w14:paraId="43BF541F" w14:textId="6983BAD6"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7" w:history="1">
            <w:r w:rsidRPr="00DF230D">
              <w:rPr>
                <w:rStyle w:val="Hyperlink"/>
                <w:rFonts w:ascii="CMU Sans Serif Medium" w:hAnsi="CMU Sans Serif Medium" w:cs="CMU Sans Serif Medium"/>
                <w:noProof/>
              </w:rPr>
              <w:t>3.5</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Training</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7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1</w:t>
            </w:r>
            <w:r w:rsidRPr="00DF230D">
              <w:rPr>
                <w:rFonts w:ascii="CMU Sans Serif Medium" w:hAnsi="CMU Sans Serif Medium" w:cs="CMU Sans Serif Medium"/>
                <w:noProof/>
                <w:webHidden/>
              </w:rPr>
              <w:fldChar w:fldCharType="end"/>
            </w:r>
          </w:hyperlink>
        </w:p>
        <w:p w14:paraId="1E0B086C" w14:textId="19DE98F8" w:rsidR="00541A09" w:rsidRPr="00DF230D" w:rsidRDefault="00541A09">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18" w:history="1">
            <w:r w:rsidRPr="00DF230D">
              <w:rPr>
                <w:rStyle w:val="Hyperlink"/>
                <w:rFonts w:ascii="CMU Sans Serif Medium" w:hAnsi="CMU Sans Serif Medium" w:cs="CMU Sans Serif Medium"/>
                <w:noProof/>
              </w:rPr>
              <w:t>4</w:t>
            </w:r>
            <w:r w:rsidRPr="00DF230D">
              <w:rPr>
                <w:rFonts w:ascii="CMU Sans Serif Medium" w:eastAsiaTheme="minorEastAsia" w:hAnsi="CMU Sans Serif Medium" w:cs="CMU Sans Serif Medium"/>
                <w:b w:val="0"/>
                <w:bCs w:val="0"/>
                <w:i w:val="0"/>
                <w:iCs w:val="0"/>
                <w:noProof/>
                <w:lang w:eastAsia="en-GB"/>
              </w:rPr>
              <w:tab/>
            </w:r>
            <w:r w:rsidRPr="00DF230D">
              <w:rPr>
                <w:rStyle w:val="Hyperlink"/>
                <w:rFonts w:ascii="CMU Sans Serif Medium" w:hAnsi="CMU Sans Serif Medium" w:cs="CMU Sans Serif Medium"/>
                <w:noProof/>
              </w:rPr>
              <w:t>Evaluation &amp; Critical Discuss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8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4</w:t>
            </w:r>
            <w:r w:rsidRPr="00DF230D">
              <w:rPr>
                <w:rFonts w:ascii="CMU Sans Serif Medium" w:hAnsi="CMU Sans Serif Medium" w:cs="CMU Sans Serif Medium"/>
                <w:noProof/>
                <w:webHidden/>
              </w:rPr>
              <w:fldChar w:fldCharType="end"/>
            </w:r>
          </w:hyperlink>
        </w:p>
        <w:p w14:paraId="284EE4F0" w14:textId="71A09E77"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9" w:history="1">
            <w:r w:rsidRPr="00DF230D">
              <w:rPr>
                <w:rStyle w:val="Hyperlink"/>
                <w:rFonts w:ascii="CMU Sans Serif Medium" w:hAnsi="CMU Sans Serif Medium" w:cs="CMU Sans Serif Medium"/>
                <w:noProof/>
              </w:rPr>
              <w:t>4.1</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Selecting the best model for evalu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19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4</w:t>
            </w:r>
            <w:r w:rsidRPr="00DF230D">
              <w:rPr>
                <w:rFonts w:ascii="CMU Sans Serif Medium" w:hAnsi="CMU Sans Serif Medium" w:cs="CMU Sans Serif Medium"/>
                <w:noProof/>
                <w:webHidden/>
              </w:rPr>
              <w:fldChar w:fldCharType="end"/>
            </w:r>
          </w:hyperlink>
        </w:p>
        <w:p w14:paraId="75B18C86" w14:textId="657EA3BB" w:rsidR="00541A09" w:rsidRPr="00DF230D" w:rsidRDefault="00541A09">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20" w:history="1">
            <w:r w:rsidRPr="00DF230D">
              <w:rPr>
                <w:rStyle w:val="Hyperlink"/>
                <w:rFonts w:ascii="CMU Sans Serif Medium" w:hAnsi="CMU Sans Serif Medium" w:cs="CMU Sans Serif Medium"/>
                <w:noProof/>
              </w:rPr>
              <w:t>4.2</w:t>
            </w:r>
            <w:r w:rsidRPr="00DF230D">
              <w:rPr>
                <w:rFonts w:ascii="CMU Sans Serif Medium" w:eastAsiaTheme="minorEastAsia" w:hAnsi="CMU Sans Serif Medium" w:cs="CMU Sans Serif Medium"/>
                <w:b w:val="0"/>
                <w:bCs w:val="0"/>
                <w:noProof/>
                <w:sz w:val="24"/>
                <w:szCs w:val="24"/>
                <w:lang w:eastAsia="en-GB"/>
              </w:rPr>
              <w:tab/>
            </w:r>
            <w:r w:rsidRPr="00DF230D">
              <w:rPr>
                <w:rStyle w:val="Hyperlink"/>
                <w:rFonts w:ascii="CMU Sans Serif Medium" w:hAnsi="CMU Sans Serif Medium" w:cs="CMU Sans Serif Medium"/>
                <w:noProof/>
              </w:rPr>
              <w:t>Final model evaluation against test data</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0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4</w:t>
            </w:r>
            <w:r w:rsidRPr="00DF230D">
              <w:rPr>
                <w:rFonts w:ascii="CMU Sans Serif Medium" w:hAnsi="CMU Sans Serif Medium" w:cs="CMU Sans Serif Medium"/>
                <w:noProof/>
                <w:webHidden/>
              </w:rPr>
              <w:fldChar w:fldCharType="end"/>
            </w:r>
          </w:hyperlink>
        </w:p>
        <w:p w14:paraId="3768D981" w14:textId="76F09D5F"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1" w:history="1">
            <w:r w:rsidRPr="00DF230D">
              <w:rPr>
                <w:rStyle w:val="Hyperlink"/>
                <w:rFonts w:ascii="CMU Sans Serif Medium" w:hAnsi="CMU Sans Serif Medium" w:cs="CMU Sans Serif Medium"/>
                <w:noProof/>
              </w:rPr>
              <w:t>References</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1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6</w:t>
            </w:r>
            <w:r w:rsidRPr="00DF230D">
              <w:rPr>
                <w:rFonts w:ascii="CMU Sans Serif Medium" w:hAnsi="CMU Sans Serif Medium" w:cs="CMU Sans Serif Medium"/>
                <w:noProof/>
                <w:webHidden/>
              </w:rPr>
              <w:fldChar w:fldCharType="end"/>
            </w:r>
          </w:hyperlink>
        </w:p>
        <w:p w14:paraId="4C6D0833" w14:textId="7B08A75F"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2" w:history="1">
            <w:r w:rsidRPr="00DF230D">
              <w:rPr>
                <w:rStyle w:val="Hyperlink"/>
                <w:rFonts w:ascii="CMU Sans Serif Medium" w:hAnsi="CMU Sans Serif Medium" w:cs="CMU Sans Serif Medium"/>
                <w:noProof/>
              </w:rPr>
              <w:t>Appendix A: Random scatter plot for stratified example</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2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7</w:t>
            </w:r>
            <w:r w:rsidRPr="00DF230D">
              <w:rPr>
                <w:rFonts w:ascii="CMU Sans Serif Medium" w:hAnsi="CMU Sans Serif Medium" w:cs="CMU Sans Serif Medium"/>
                <w:noProof/>
                <w:webHidden/>
              </w:rPr>
              <w:fldChar w:fldCharType="end"/>
            </w:r>
          </w:hyperlink>
        </w:p>
        <w:p w14:paraId="0DE05A4E" w14:textId="1A3D7B46"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3" w:history="1">
            <w:r w:rsidRPr="00DF230D">
              <w:rPr>
                <w:rStyle w:val="Hyperlink"/>
                <w:rFonts w:ascii="CMU Sans Serif Medium" w:hAnsi="CMU Sans Serif Medium" w:cs="CMU Sans Serif Medium"/>
                <w:noProof/>
              </w:rPr>
              <w:t>Appendix B: In-depth feature correlation visualis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3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8</w:t>
            </w:r>
            <w:r w:rsidRPr="00DF230D">
              <w:rPr>
                <w:rFonts w:ascii="CMU Sans Serif Medium" w:hAnsi="CMU Sans Serif Medium" w:cs="CMU Sans Serif Medium"/>
                <w:noProof/>
                <w:webHidden/>
              </w:rPr>
              <w:fldChar w:fldCharType="end"/>
            </w:r>
          </w:hyperlink>
        </w:p>
        <w:p w14:paraId="72F52AA4" w14:textId="76650AE4" w:rsidR="00541A09" w:rsidRPr="00DF230D" w:rsidRDefault="00541A09">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38524" w:history="1">
            <w:r w:rsidRPr="00DF230D">
              <w:rPr>
                <w:rStyle w:val="Hyperlink"/>
                <w:rFonts w:ascii="CMU Sans Serif Medium" w:hAnsi="CMU Sans Serif Medium" w:cs="CMU Sans Serif Medium"/>
                <w:noProof/>
              </w:rPr>
              <w:t>Appendix B.1</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4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8</w:t>
            </w:r>
            <w:r w:rsidRPr="00DF230D">
              <w:rPr>
                <w:rFonts w:ascii="CMU Sans Serif Medium" w:hAnsi="CMU Sans Serif Medium" w:cs="CMU Sans Serif Medium"/>
                <w:noProof/>
                <w:webHidden/>
              </w:rPr>
              <w:fldChar w:fldCharType="end"/>
            </w:r>
          </w:hyperlink>
        </w:p>
        <w:p w14:paraId="4271BA48" w14:textId="5A543F38" w:rsidR="00541A09" w:rsidRPr="00DF230D" w:rsidRDefault="00541A09">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38525" w:history="1">
            <w:r w:rsidRPr="00DF230D">
              <w:rPr>
                <w:rStyle w:val="Hyperlink"/>
                <w:rFonts w:ascii="CMU Sans Serif Medium" w:hAnsi="CMU Sans Serif Medium" w:cs="CMU Sans Serif Medium"/>
                <w:noProof/>
              </w:rPr>
              <w:t>Appendix B.2</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5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8</w:t>
            </w:r>
            <w:r w:rsidRPr="00DF230D">
              <w:rPr>
                <w:rFonts w:ascii="CMU Sans Serif Medium" w:hAnsi="CMU Sans Serif Medium" w:cs="CMU Sans Serif Medium"/>
                <w:noProof/>
                <w:webHidden/>
              </w:rPr>
              <w:fldChar w:fldCharType="end"/>
            </w:r>
          </w:hyperlink>
        </w:p>
        <w:p w14:paraId="20043ACB" w14:textId="1E70B668"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6" w:history="1">
            <w:r w:rsidRPr="00DF230D">
              <w:rPr>
                <w:rStyle w:val="Hyperlink"/>
                <w:rFonts w:ascii="CMU Sans Serif Medium" w:hAnsi="CMU Sans Serif Medium" w:cs="CMU Sans Serif Medium"/>
                <w:noProof/>
              </w:rPr>
              <w:t>Appendix C: Linear Regression Model evalu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6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19</w:t>
            </w:r>
            <w:r w:rsidRPr="00DF230D">
              <w:rPr>
                <w:rFonts w:ascii="CMU Sans Serif Medium" w:hAnsi="CMU Sans Serif Medium" w:cs="CMU Sans Serif Medium"/>
                <w:noProof/>
                <w:webHidden/>
              </w:rPr>
              <w:fldChar w:fldCharType="end"/>
            </w:r>
          </w:hyperlink>
        </w:p>
        <w:p w14:paraId="5D504108" w14:textId="2F579481"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7" w:history="1">
            <w:r w:rsidRPr="00DF230D">
              <w:rPr>
                <w:rStyle w:val="Hyperlink"/>
                <w:rFonts w:ascii="CMU Sans Serif Medium" w:hAnsi="CMU Sans Serif Medium" w:cs="CMU Sans Serif Medium"/>
                <w:noProof/>
              </w:rPr>
              <w:t>Appendix D: Ridge Regression Model evalu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7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20</w:t>
            </w:r>
            <w:r w:rsidRPr="00DF230D">
              <w:rPr>
                <w:rFonts w:ascii="CMU Sans Serif Medium" w:hAnsi="CMU Sans Serif Medium" w:cs="CMU Sans Serif Medium"/>
                <w:noProof/>
                <w:webHidden/>
              </w:rPr>
              <w:fldChar w:fldCharType="end"/>
            </w:r>
          </w:hyperlink>
        </w:p>
        <w:p w14:paraId="6ADBAE17" w14:textId="0ECD6649" w:rsidR="00541A09" w:rsidRPr="00DF230D" w:rsidRDefault="00541A09">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8" w:history="1">
            <w:r w:rsidRPr="00DF230D">
              <w:rPr>
                <w:rStyle w:val="Hyperlink"/>
                <w:rFonts w:ascii="CMU Sans Serif Medium" w:hAnsi="CMU Sans Serif Medium" w:cs="CMU Sans Serif Medium"/>
                <w:noProof/>
              </w:rPr>
              <w:t>Appendix E: Lasso Regression Model evaluation</w:t>
            </w:r>
            <w:r w:rsidRPr="00DF230D">
              <w:rPr>
                <w:rFonts w:ascii="CMU Sans Serif Medium" w:hAnsi="CMU Sans Serif Medium" w:cs="CMU Sans Serif Medium"/>
                <w:noProof/>
                <w:webHidden/>
              </w:rPr>
              <w:tab/>
            </w:r>
            <w:r w:rsidRPr="00DF230D">
              <w:rPr>
                <w:rFonts w:ascii="CMU Sans Serif Medium" w:hAnsi="CMU Sans Serif Medium" w:cs="CMU Sans Serif Medium"/>
                <w:noProof/>
                <w:webHidden/>
              </w:rPr>
              <w:fldChar w:fldCharType="begin"/>
            </w:r>
            <w:r w:rsidRPr="00DF230D">
              <w:rPr>
                <w:rFonts w:ascii="CMU Sans Serif Medium" w:hAnsi="CMU Sans Serif Medium" w:cs="CMU Sans Serif Medium"/>
                <w:noProof/>
                <w:webHidden/>
              </w:rPr>
              <w:instrText xml:space="preserve"> PAGEREF _Toc34938528 \h </w:instrText>
            </w:r>
            <w:r w:rsidRPr="00DF230D">
              <w:rPr>
                <w:rFonts w:ascii="CMU Sans Serif Medium" w:hAnsi="CMU Sans Serif Medium" w:cs="CMU Sans Serif Medium"/>
                <w:noProof/>
                <w:webHidden/>
              </w:rPr>
            </w:r>
            <w:r w:rsidRPr="00DF230D">
              <w:rPr>
                <w:rFonts w:ascii="CMU Sans Serif Medium" w:hAnsi="CMU Sans Serif Medium" w:cs="CMU Sans Serif Medium"/>
                <w:noProof/>
                <w:webHidden/>
              </w:rPr>
              <w:fldChar w:fldCharType="separate"/>
            </w:r>
            <w:r w:rsidRPr="00DF230D">
              <w:rPr>
                <w:rFonts w:ascii="CMU Sans Serif Medium" w:hAnsi="CMU Sans Serif Medium" w:cs="CMU Sans Serif Medium"/>
                <w:noProof/>
                <w:webHidden/>
              </w:rPr>
              <w:t>21</w:t>
            </w:r>
            <w:r w:rsidRPr="00DF230D">
              <w:rPr>
                <w:rFonts w:ascii="CMU Sans Serif Medium" w:hAnsi="CMU Sans Serif Medium" w:cs="CMU Sans Serif Medium"/>
                <w:noProof/>
                <w:webHidden/>
              </w:rPr>
              <w:fldChar w:fldCharType="end"/>
            </w:r>
          </w:hyperlink>
        </w:p>
        <w:p w14:paraId="06B4B40E" w14:textId="08B28E90" w:rsidR="001A469C" w:rsidRPr="00DF230D" w:rsidRDefault="001A469C" w:rsidP="00433FF0">
          <w:pPr>
            <w:jc w:val="both"/>
            <w:rPr>
              <w:rFonts w:ascii="CMU Sans Serif Medium" w:hAnsi="CMU Sans Serif Medium" w:cs="CMU Sans Serif Medium"/>
            </w:rPr>
          </w:pPr>
          <w:r w:rsidRPr="00DF230D">
            <w:rPr>
              <w:rFonts w:ascii="CMU Sans Serif Medium" w:hAnsi="CMU Sans Serif Medium" w:cs="CMU Sans Serif Medium"/>
              <w:b/>
              <w:bCs/>
              <w:noProof/>
            </w:rPr>
            <w:fldChar w:fldCharType="end"/>
          </w:r>
        </w:p>
      </w:sdtContent>
    </w:sdt>
    <w:p w14:paraId="30979479" w14:textId="77777777" w:rsidR="001A469C" w:rsidRPr="00DF230D" w:rsidRDefault="001A469C" w:rsidP="00433FF0">
      <w:pPr>
        <w:jc w:val="both"/>
        <w:rPr>
          <w:rFonts w:ascii="CMU Sans Serif Medium" w:hAnsi="CMU Sans Serif Medium" w:cs="CMU Sans Serif Medium"/>
        </w:rPr>
      </w:pPr>
    </w:p>
    <w:p w14:paraId="7374A785" w14:textId="77777777" w:rsidR="001A469C" w:rsidRPr="00DF230D" w:rsidRDefault="001A469C" w:rsidP="00433FF0">
      <w:pPr>
        <w:jc w:val="both"/>
        <w:rPr>
          <w:rFonts w:ascii="CMU Sans Serif Medium" w:eastAsiaTheme="majorEastAsia" w:hAnsi="CMU Sans Serif Medium" w:cs="CMU Sans Serif Medium"/>
          <w:sz w:val="32"/>
          <w:szCs w:val="32"/>
        </w:rPr>
      </w:pPr>
      <w:r w:rsidRPr="00DF230D">
        <w:rPr>
          <w:rFonts w:ascii="CMU Sans Serif Medium" w:hAnsi="CMU Sans Serif Medium" w:cs="CMU Sans Serif Medium"/>
        </w:rPr>
        <w:br w:type="page"/>
      </w:r>
    </w:p>
    <w:p w14:paraId="605BB944" w14:textId="426E4592" w:rsidR="0099364D" w:rsidRPr="00DF230D" w:rsidRDefault="0099364D" w:rsidP="00433FF0">
      <w:pPr>
        <w:pStyle w:val="Heading1LaTeX"/>
        <w:jc w:val="both"/>
      </w:pPr>
      <w:bookmarkStart w:id="0" w:name="_Toc34938506"/>
      <w:r w:rsidRPr="00DF230D">
        <w:lastRenderedPageBreak/>
        <w:t>Introduction</w:t>
      </w:r>
      <w:bookmarkEnd w:id="0"/>
    </w:p>
    <w:p w14:paraId="2DB8849F" w14:textId="6453D2F7" w:rsidR="007F2B50" w:rsidRPr="00DF230D" w:rsidRDefault="007F2B50" w:rsidP="00433FF0">
      <w:pPr>
        <w:jc w:val="both"/>
        <w:rPr>
          <w:rFonts w:ascii="CMU Sans Serif Medium" w:hAnsi="CMU Sans Serif Medium" w:cs="CMU Sans Serif Medium"/>
        </w:rPr>
      </w:pPr>
    </w:p>
    <w:p w14:paraId="2818E5A9" w14:textId="35F60FC6" w:rsidR="009113E6" w:rsidRPr="00DF230D" w:rsidRDefault="00922FB8" w:rsidP="00433FF0">
      <w:pPr>
        <w:jc w:val="both"/>
        <w:rPr>
          <w:rFonts w:ascii="CMU Sans Serif Medium" w:hAnsi="CMU Sans Serif Medium" w:cs="CMU Sans Serif Medium"/>
        </w:rPr>
      </w:pPr>
      <w:r w:rsidRPr="00DF230D">
        <w:rPr>
          <w:rFonts w:ascii="CMU Sans Serif Medium" w:hAnsi="CMU Sans Serif Medium" w:cs="CMU Sans Serif Medium"/>
        </w:rPr>
        <w:t xml:space="preserve">This practical </w:t>
      </w:r>
      <w:r w:rsidR="001416F4" w:rsidRPr="00DF230D">
        <w:rPr>
          <w:rFonts w:ascii="CMU Sans Serif Medium" w:hAnsi="CMU Sans Serif Medium" w:cs="CMU Sans Serif Medium"/>
        </w:rPr>
        <w:t>covers</w:t>
      </w:r>
      <w:r w:rsidRPr="00DF230D">
        <w:rPr>
          <w:rFonts w:ascii="CMU Sans Serif Medium" w:hAnsi="CMU Sans Serif Medium" w:cs="CMU Sans Serif Medium"/>
        </w:rPr>
        <w:t xml:space="preserve"> the </w:t>
      </w:r>
      <w:r w:rsidR="001416F4" w:rsidRPr="00DF230D">
        <w:rPr>
          <w:rFonts w:ascii="CMU Sans Serif Medium" w:hAnsi="CMU Sans Serif Medium" w:cs="CMU Sans Serif Medium"/>
        </w:rPr>
        <w:t>exploration</w:t>
      </w:r>
      <w:r w:rsidRPr="00DF230D">
        <w:rPr>
          <w:rFonts w:ascii="CMU Sans Serif Medium" w:hAnsi="CMU Sans Serif Medium" w:cs="CMU Sans Serif Medium"/>
        </w:rPr>
        <w:t xml:space="preserve"> of various machine learning techniques </w:t>
      </w:r>
      <w:r w:rsidR="001416F4" w:rsidRPr="00DF230D">
        <w:rPr>
          <w:rFonts w:ascii="CMU Sans Serif Medium" w:hAnsi="CMU Sans Serif Medium" w:cs="CMU Sans Serif Medium"/>
        </w:rPr>
        <w:t xml:space="preserve">used when dealing with real-life data. The data </w:t>
      </w:r>
      <w:r w:rsidR="00B93441" w:rsidRPr="00DF230D">
        <w:rPr>
          <w:rFonts w:ascii="CMU Sans Serif Medium" w:hAnsi="CMU Sans Serif Medium" w:cs="CMU Sans Serif Medium"/>
        </w:rPr>
        <w:t>documents</w:t>
      </w:r>
      <w:r w:rsidR="00517F93" w:rsidRPr="00DF230D">
        <w:rPr>
          <w:rFonts w:ascii="CMU Sans Serif Medium" w:hAnsi="CMU Sans Serif Medium" w:cs="CMU Sans Serif Medium"/>
        </w:rPr>
        <w:t xml:space="preserve"> the critical temperatures required for </w:t>
      </w:r>
      <w:r w:rsidR="00B93441" w:rsidRPr="00DF230D">
        <w:rPr>
          <w:rFonts w:ascii="CMU Sans Serif Medium" w:hAnsi="CMU Sans Serif Medium" w:cs="CMU Sans Serif Medium"/>
        </w:rPr>
        <w:t xml:space="preserve">different </w:t>
      </w:r>
      <w:r w:rsidR="00517F93" w:rsidRPr="00DF230D">
        <w:rPr>
          <w:rFonts w:ascii="CMU Sans Serif Medium" w:hAnsi="CMU Sans Serif Medium" w:cs="CMU Sans Serif Medium"/>
        </w:rPr>
        <w:t>superconductors</w:t>
      </w:r>
      <w:r w:rsidR="00592A8E" w:rsidRPr="00DF230D">
        <w:rPr>
          <w:rFonts w:ascii="CMU Sans Serif Medium" w:hAnsi="CMU Sans Serif Medium" w:cs="CMU Sans Serif Medium"/>
        </w:rPr>
        <w:t xml:space="preserve"> to conduct </w:t>
      </w:r>
      <w:r w:rsidR="0061088C" w:rsidRPr="00DF230D">
        <w:rPr>
          <w:rFonts w:ascii="CMU Sans Serif Medium" w:hAnsi="CMU Sans Serif Medium" w:cs="CMU Sans Serif Medium"/>
        </w:rPr>
        <w:t xml:space="preserve">electrical </w:t>
      </w:r>
      <w:r w:rsidR="00592A8E" w:rsidRPr="00DF230D">
        <w:rPr>
          <w:rFonts w:ascii="CMU Sans Serif Medium" w:hAnsi="CMU Sans Serif Medium" w:cs="CMU Sans Serif Medium"/>
        </w:rPr>
        <w:t>current with no resistance</w:t>
      </w:r>
      <w:r w:rsidR="00B93441" w:rsidRPr="00DF230D">
        <w:rPr>
          <w:rFonts w:ascii="CMU Sans Serif Medium" w:hAnsi="CMU Sans Serif Medium" w:cs="CMU Sans Serif Medium"/>
        </w:rPr>
        <w:t xml:space="preserve"> </w:t>
      </w:r>
      <w:r w:rsidR="00B93441" w:rsidRPr="00DF230D">
        <w:rPr>
          <w:rFonts w:ascii="CMU Sans Serif Medium" w:hAnsi="CMU Sans Serif Medium" w:cs="CMU Sans Serif Medium"/>
        </w:rPr>
        <w:fldChar w:fldCharType="begin" w:fldLock="1"/>
      </w:r>
      <w:r w:rsidR="00DF1850"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3441" w:rsidRPr="00DF230D">
        <w:rPr>
          <w:rFonts w:ascii="CMU Sans Serif Medium" w:hAnsi="CMU Sans Serif Medium" w:cs="CMU Sans Serif Medium"/>
        </w:rPr>
        <w:fldChar w:fldCharType="separate"/>
      </w:r>
      <w:r w:rsidR="00B93441" w:rsidRPr="00DF230D">
        <w:rPr>
          <w:rFonts w:ascii="CMU Sans Serif Medium" w:hAnsi="CMU Sans Serif Medium" w:cs="CMU Sans Serif Medium"/>
          <w:noProof/>
        </w:rPr>
        <w:t>[1]</w:t>
      </w:r>
      <w:r w:rsidR="00B93441" w:rsidRPr="00DF230D">
        <w:rPr>
          <w:rFonts w:ascii="CMU Sans Serif Medium" w:hAnsi="CMU Sans Serif Medium" w:cs="CMU Sans Serif Medium"/>
        </w:rPr>
        <w:fldChar w:fldCharType="end"/>
      </w:r>
      <w:r w:rsidR="00B93441" w:rsidRPr="00DF230D">
        <w:rPr>
          <w:rFonts w:ascii="CMU Sans Serif Medium" w:hAnsi="CMU Sans Serif Medium" w:cs="CMU Sans Serif Medium"/>
        </w:rPr>
        <w:t>.</w:t>
      </w:r>
      <w:r w:rsidR="00592A8E" w:rsidRPr="00DF230D">
        <w:rPr>
          <w:rFonts w:ascii="CMU Sans Serif Medium" w:hAnsi="CMU Sans Serif Medium" w:cs="CMU Sans Serif Medium"/>
        </w:rPr>
        <w:t xml:space="preserve"> </w:t>
      </w:r>
      <w:r w:rsidR="00EE2F1F" w:rsidRPr="00DF230D">
        <w:rPr>
          <w:rFonts w:ascii="CMU Sans Serif Medium" w:hAnsi="CMU Sans Serif Medium" w:cs="CMU Sans Serif Medium"/>
        </w:rPr>
        <w:t>V</w:t>
      </w:r>
      <w:r w:rsidR="00592A8E" w:rsidRPr="00DF230D">
        <w:rPr>
          <w:rFonts w:ascii="CMU Sans Serif Medium" w:hAnsi="CMU Sans Serif Medium" w:cs="CMU Sans Serif Medium"/>
        </w:rPr>
        <w:t xml:space="preserve">arious techniques and design decisions considered </w:t>
      </w:r>
      <w:r w:rsidR="00CB4CB2" w:rsidRPr="00DF230D">
        <w:rPr>
          <w:rFonts w:ascii="CMU Sans Serif Medium" w:hAnsi="CMU Sans Serif Medium" w:cs="CMU Sans Serif Medium"/>
        </w:rPr>
        <w:t xml:space="preserve">and discussed </w:t>
      </w:r>
      <w:r w:rsidR="002C4DD5" w:rsidRPr="00DF230D">
        <w:rPr>
          <w:rFonts w:ascii="CMU Sans Serif Medium" w:hAnsi="CMU Sans Serif Medium" w:cs="CMU Sans Serif Medium"/>
        </w:rPr>
        <w:t>for</w:t>
      </w:r>
      <w:r w:rsidR="00592A8E" w:rsidRPr="00DF230D">
        <w:rPr>
          <w:rFonts w:ascii="CMU Sans Serif Medium" w:hAnsi="CMU Sans Serif Medium" w:cs="CMU Sans Serif Medium"/>
        </w:rPr>
        <w:t xml:space="preserve"> analys</w:t>
      </w:r>
      <w:r w:rsidR="00A75E01" w:rsidRPr="00DF230D">
        <w:rPr>
          <w:rFonts w:ascii="CMU Sans Serif Medium" w:hAnsi="CMU Sans Serif Medium" w:cs="CMU Sans Serif Medium"/>
        </w:rPr>
        <w:t>ing</w:t>
      </w:r>
      <w:r w:rsidR="00592A8E" w:rsidRPr="00DF230D">
        <w:rPr>
          <w:rFonts w:ascii="CMU Sans Serif Medium" w:hAnsi="CMU Sans Serif Medium" w:cs="CMU Sans Serif Medium"/>
        </w:rPr>
        <w:t xml:space="preserve"> the data, before extracting its features to make predictions </w:t>
      </w:r>
      <w:r w:rsidR="00187F0F" w:rsidRPr="00DF230D">
        <w:rPr>
          <w:rFonts w:ascii="CMU Sans Serif Medium" w:hAnsi="CMU Sans Serif Medium" w:cs="CMU Sans Serif Medium"/>
        </w:rPr>
        <w:t>on the critical temperatures. The predictions are made by training multiple regression models, which are all evaluated to determine their performance.</w:t>
      </w:r>
    </w:p>
    <w:p w14:paraId="387A7EE2" w14:textId="4E626943" w:rsidR="00CE36AE" w:rsidRPr="00DF230D" w:rsidRDefault="00CE36AE" w:rsidP="00433FF0">
      <w:pPr>
        <w:jc w:val="both"/>
        <w:rPr>
          <w:rFonts w:ascii="CMU Sans Serif Medium" w:hAnsi="CMU Sans Serif Medium" w:cs="CMU Sans Serif Medium"/>
        </w:rPr>
      </w:pPr>
    </w:p>
    <w:p w14:paraId="306D0762" w14:textId="062E85D3" w:rsidR="00CE36AE" w:rsidRPr="00DF230D" w:rsidRDefault="00CE36AE" w:rsidP="00433FF0">
      <w:pPr>
        <w:jc w:val="both"/>
        <w:rPr>
          <w:rFonts w:ascii="CMU Sans Serif Medium" w:hAnsi="CMU Sans Serif Medium" w:cs="CMU Sans Serif Medium"/>
        </w:rPr>
      </w:pPr>
      <w:r w:rsidRPr="00DF230D">
        <w:rPr>
          <w:rFonts w:ascii="CMU Sans Serif Medium" w:hAnsi="CMU Sans Serif Medium" w:cs="CMU Sans Serif Medium"/>
        </w:rPr>
        <w:tab/>
        <w:t xml:space="preserve">The report is separated in four sections. Starting with a general introduction, the </w:t>
      </w:r>
      <w:r w:rsidR="00FD3AFC" w:rsidRPr="00DF230D">
        <w:rPr>
          <w:rFonts w:ascii="CMU Sans Serif Medium" w:hAnsi="CMU Sans Serif Medium" w:cs="CMU Sans Serif Medium"/>
        </w:rPr>
        <w:t xml:space="preserve">report </w:t>
      </w:r>
      <w:r w:rsidR="00046BA1" w:rsidRPr="00DF230D">
        <w:rPr>
          <w:rFonts w:ascii="CMU Sans Serif Medium" w:hAnsi="CMU Sans Serif Medium" w:cs="CMU Sans Serif Medium"/>
        </w:rPr>
        <w:t xml:space="preserve">then </w:t>
      </w:r>
      <w:r w:rsidR="00FD3AFC" w:rsidRPr="00DF230D">
        <w:rPr>
          <w:rFonts w:ascii="CMU Sans Serif Medium" w:hAnsi="CMU Sans Serif Medium" w:cs="CMU Sans Serif Medium"/>
        </w:rPr>
        <w:t>explores</w:t>
      </w:r>
      <w:r w:rsidR="00562689" w:rsidRPr="00DF230D">
        <w:rPr>
          <w:rFonts w:ascii="CMU Sans Serif Medium" w:hAnsi="CMU Sans Serif Medium" w:cs="CMU Sans Serif Medium"/>
        </w:rPr>
        <w:t xml:space="preserve"> all</w:t>
      </w:r>
      <w:r w:rsidR="00FD3AFC" w:rsidRPr="00DF230D">
        <w:rPr>
          <w:rFonts w:ascii="CMU Sans Serif Medium" w:hAnsi="CMU Sans Serif Medium" w:cs="CMU Sans Serif Medium"/>
        </w:rPr>
        <w:t xml:space="preserve"> the methodology and design decisions made during the development of the code</w:t>
      </w:r>
      <w:r w:rsidR="006A57B9" w:rsidRPr="00DF230D">
        <w:rPr>
          <w:rFonts w:ascii="CMU Sans Serif Medium" w:hAnsi="CMU Sans Serif Medium" w:cs="CMU Sans Serif Medium"/>
        </w:rPr>
        <w:t xml:space="preserve"> in Python</w:t>
      </w:r>
      <w:r w:rsidR="00FD3AFC" w:rsidRPr="00DF230D">
        <w:rPr>
          <w:rFonts w:ascii="CMU Sans Serif Medium" w:hAnsi="CMU Sans Serif Medium" w:cs="CMU Sans Serif Medium"/>
        </w:rPr>
        <w:t xml:space="preserve">, </w:t>
      </w:r>
      <w:r w:rsidR="00176BD5" w:rsidRPr="00DF230D">
        <w:rPr>
          <w:rFonts w:ascii="CMU Sans Serif Medium" w:hAnsi="CMU Sans Serif Medium" w:cs="CMU Sans Serif Medium"/>
        </w:rPr>
        <w:t xml:space="preserve">before </w:t>
      </w:r>
      <w:r w:rsidR="004D73EE" w:rsidRPr="00DF230D">
        <w:rPr>
          <w:rFonts w:ascii="CMU Sans Serif Medium" w:hAnsi="CMU Sans Serif Medium" w:cs="CMU Sans Serif Medium"/>
        </w:rPr>
        <w:t xml:space="preserve">evaluation the final performance of the regression model and critically </w:t>
      </w:r>
      <w:r w:rsidR="008158F1" w:rsidRPr="00DF230D">
        <w:rPr>
          <w:rFonts w:ascii="CMU Sans Serif Medium" w:hAnsi="CMU Sans Serif Medium" w:cs="CMU Sans Serif Medium"/>
        </w:rPr>
        <w:t>reflecting on</w:t>
      </w:r>
      <w:r w:rsidR="004D73EE" w:rsidRPr="00DF230D">
        <w:rPr>
          <w:rFonts w:ascii="CMU Sans Serif Medium" w:hAnsi="CMU Sans Serif Medium" w:cs="CMU Sans Serif Medium"/>
        </w:rPr>
        <w:t xml:space="preserve"> the </w:t>
      </w:r>
      <w:r w:rsidR="00506DD3" w:rsidRPr="00DF230D">
        <w:rPr>
          <w:rFonts w:ascii="CMU Sans Serif Medium" w:hAnsi="CMU Sans Serif Medium" w:cs="CMU Sans Serif Medium"/>
        </w:rPr>
        <w:t>findings.</w:t>
      </w:r>
    </w:p>
    <w:p w14:paraId="4D413C77" w14:textId="77777777" w:rsidR="00A24504" w:rsidRPr="00DF230D" w:rsidRDefault="00A24504" w:rsidP="00433FF0">
      <w:pPr>
        <w:jc w:val="both"/>
        <w:rPr>
          <w:rFonts w:ascii="CMU Sans Serif Medium" w:hAnsi="CMU Sans Serif Medium" w:cs="CMU Sans Serif Medium"/>
        </w:rPr>
      </w:pPr>
    </w:p>
    <w:p w14:paraId="3D5C4A18" w14:textId="584501A3" w:rsidR="002F5297" w:rsidRPr="00DF230D" w:rsidRDefault="002F5297" w:rsidP="00433FF0">
      <w:pPr>
        <w:pStyle w:val="Heading2LaTeX"/>
        <w:jc w:val="both"/>
      </w:pPr>
      <w:bookmarkStart w:id="1" w:name="_Toc34938507"/>
      <w:r w:rsidRPr="00DF230D">
        <w:t>Usage</w:t>
      </w:r>
      <w:r w:rsidR="00375FDA" w:rsidRPr="00DF230D">
        <w:t xml:space="preserve"> instructions</w:t>
      </w:r>
      <w:bookmarkEnd w:id="1"/>
    </w:p>
    <w:p w14:paraId="7CE67E20" w14:textId="318197E6" w:rsidR="00C06C78" w:rsidRPr="00DF230D" w:rsidRDefault="00C06C78" w:rsidP="00433FF0">
      <w:pPr>
        <w:jc w:val="both"/>
        <w:rPr>
          <w:rFonts w:ascii="CMU Sans Serif Medium" w:hAnsi="CMU Sans Serif Medium" w:cs="CMU Sans Serif Medium"/>
        </w:rPr>
      </w:pPr>
    </w:p>
    <w:p w14:paraId="4B6AB0A9" w14:textId="2C8F213A" w:rsidR="00517E35" w:rsidRPr="00DF230D" w:rsidRDefault="00517E35" w:rsidP="00433FF0">
      <w:pPr>
        <w:jc w:val="both"/>
        <w:rPr>
          <w:rFonts w:ascii="CMU Sans Serif Medium" w:hAnsi="CMU Sans Serif Medium" w:cs="CMU Sans Serif Medium"/>
        </w:rPr>
      </w:pPr>
      <w:r w:rsidRPr="00DF230D">
        <w:rPr>
          <w:rFonts w:ascii="CMU Sans Serif Medium" w:hAnsi="CMU Sans Serif Medium" w:cs="CMU Sans Serif Medium"/>
        </w:rPr>
        <w:t>Before running the program, create a new virtual environment</w:t>
      </w:r>
      <w:r w:rsidR="00375116" w:rsidRPr="00DF230D">
        <w:rPr>
          <w:rFonts w:ascii="CMU Sans Serif Medium" w:hAnsi="CMU Sans Serif Medium" w:cs="CMU Sans Serif Medium"/>
        </w:rPr>
        <w:t xml:space="preserve"> and </w:t>
      </w:r>
      <w:r w:rsidR="007D2922" w:rsidRPr="00DF230D">
        <w:rPr>
          <w:rFonts w:ascii="CMU Sans Serif Medium" w:hAnsi="CMU Sans Serif Medium" w:cs="CMU Sans Serif Medium"/>
        </w:rPr>
        <w:t>install</w:t>
      </w:r>
      <w:r w:rsidRPr="00DF230D">
        <w:rPr>
          <w:rFonts w:ascii="CMU Sans Serif Medium" w:hAnsi="CMU Sans Serif Medium" w:cs="CMU Sans Serif Medium"/>
        </w:rPr>
        <w:t xml:space="preserve"> </w:t>
      </w:r>
      <w:r w:rsidR="002602F8" w:rsidRPr="00DF230D">
        <w:rPr>
          <w:rFonts w:ascii="CMU Sans Serif Medium" w:hAnsi="CMU Sans Serif Medium" w:cs="CMU Sans Serif Medium"/>
        </w:rPr>
        <w:t xml:space="preserve">the </w:t>
      </w:r>
      <w:r w:rsidRPr="00DF230D">
        <w:rPr>
          <w:rFonts w:ascii="CMU Sans Serif Medium" w:hAnsi="CMU Sans Serif Medium" w:cs="CMU Sans Serif Medium"/>
        </w:rPr>
        <w:t xml:space="preserve">Python libraries </w:t>
      </w:r>
      <w:r w:rsidR="002602F8" w:rsidRPr="00DF230D">
        <w:rPr>
          <w:rFonts w:ascii="CMU Sans Serif Medium" w:hAnsi="CMU Sans Serif Medium" w:cs="CMU Sans Serif Medium"/>
        </w:rPr>
        <w:t>used</w:t>
      </w:r>
      <w:r w:rsidR="000B03B2" w:rsidRPr="00DF230D">
        <w:rPr>
          <w:rFonts w:ascii="CMU Sans Serif Medium" w:hAnsi="CMU Sans Serif Medium" w:cs="CMU Sans Serif Medium"/>
        </w:rPr>
        <w:t xml:space="preserve"> in the code</w:t>
      </w:r>
      <w:r w:rsidRPr="00DF230D">
        <w:rPr>
          <w:rFonts w:ascii="CMU Sans Serif Medium" w:hAnsi="CMU Sans Serif Medium" w:cs="CMU Sans Serif Medium"/>
        </w:rPr>
        <w:t xml:space="preserve"> </w:t>
      </w:r>
      <w:r w:rsidR="007B6EE3" w:rsidRPr="00DF230D">
        <w:rPr>
          <w:rFonts w:ascii="CMU Sans Serif Medium" w:hAnsi="CMU Sans Serif Medium" w:cs="CMU Sans Serif Medium"/>
        </w:rPr>
        <w:t>by</w:t>
      </w:r>
      <w:r w:rsidRPr="00DF230D">
        <w:rPr>
          <w:rFonts w:ascii="CMU Sans Serif Medium" w:hAnsi="CMU Sans Serif Medium" w:cs="CMU Sans Serif Medium"/>
        </w:rPr>
        <w:t xml:space="preserve"> run</w:t>
      </w:r>
      <w:r w:rsidR="007B6EE3" w:rsidRPr="00DF230D">
        <w:rPr>
          <w:rFonts w:ascii="CMU Sans Serif Medium" w:hAnsi="CMU Sans Serif Medium" w:cs="CMU Sans Serif Medium"/>
        </w:rPr>
        <w:t>ning</w:t>
      </w:r>
      <w:r w:rsidRPr="00DF230D">
        <w:rPr>
          <w:rFonts w:ascii="CMU Sans Serif Medium" w:hAnsi="CMU Sans Serif Medium" w:cs="CMU Sans Serif Medium"/>
        </w:rPr>
        <w:t xml:space="preserve"> the following command:</w:t>
      </w:r>
    </w:p>
    <w:p w14:paraId="1CC3E17F" w14:textId="525D451B" w:rsidR="00517E35" w:rsidRPr="00DF230D" w:rsidRDefault="00517E35" w:rsidP="00877255">
      <w:pPr>
        <w:pStyle w:val="HTMLPreformatted"/>
        <w:numPr>
          <w:ilvl w:val="0"/>
          <w:numId w:val="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911499117"/>
        <w:rPr>
          <w:rFonts w:ascii="CMU Sans Serif Medium" w:hAnsi="CMU Sans Serif Medium" w:cs="CMU Sans Serif Medium"/>
        </w:rPr>
      </w:pPr>
      <w:r w:rsidRPr="00DF230D">
        <w:rPr>
          <w:rFonts w:ascii="CMU Sans Serif Medium" w:hAnsi="CMU Sans Serif Medium" w:cs="CMU Sans Serif Medium"/>
          <w:color w:val="000000"/>
        </w:rPr>
        <w:t xml:space="preserve">pip install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r requirements</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txt</w:t>
      </w:r>
    </w:p>
    <w:p w14:paraId="1AA00D0E" w14:textId="6C52CBB4" w:rsidR="00FD00F0" w:rsidRPr="00DF230D" w:rsidRDefault="00EE6A2D" w:rsidP="006316F4">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To run the </w:t>
      </w:r>
      <w:r w:rsidR="00F01E82" w:rsidRPr="00DF230D">
        <w:rPr>
          <w:rFonts w:ascii="CMU Sans Serif Medium" w:hAnsi="CMU Sans Serif Medium" w:cs="CMU Sans Serif Medium"/>
        </w:rPr>
        <w:t>program</w:t>
      </w:r>
      <w:r w:rsidRPr="00DF230D">
        <w:rPr>
          <w:rFonts w:ascii="CMU Sans Serif Medium" w:hAnsi="CMU Sans Serif Medium" w:cs="CMU Sans Serif Medium"/>
        </w:rPr>
        <w:t>, move to the “</w:t>
      </w:r>
      <w:proofErr w:type="spellStart"/>
      <w:r w:rsidRPr="00DF230D">
        <w:rPr>
          <w:rFonts w:ascii="CMU Sans Serif Medium" w:hAnsi="CMU Sans Serif Medium" w:cs="CMU Sans Serif Medium"/>
          <w:i/>
          <w:iCs/>
        </w:rPr>
        <w:t>src</w:t>
      </w:r>
      <w:proofErr w:type="spellEnd"/>
      <w:r w:rsidRPr="00DF230D">
        <w:rPr>
          <w:rFonts w:ascii="CMU Sans Serif Medium" w:hAnsi="CMU Sans Serif Medium" w:cs="CMU Sans Serif Medium"/>
        </w:rPr>
        <w:t xml:space="preserve">” directory and run the following </w:t>
      </w:r>
      <w:r w:rsidR="003A77C7" w:rsidRPr="00DF230D">
        <w:rPr>
          <w:rFonts w:ascii="CMU Sans Serif Medium" w:hAnsi="CMU Sans Serif Medium" w:cs="CMU Sans Serif Medium"/>
        </w:rPr>
        <w:t>command</w:t>
      </w:r>
      <w:r w:rsidR="00CC538E" w:rsidRPr="00DF230D">
        <w:rPr>
          <w:rFonts w:ascii="CMU Sans Serif Medium" w:hAnsi="CMU Sans Serif Medium" w:cs="CMU Sans Serif Medium"/>
        </w:rPr>
        <w:t>:</w:t>
      </w:r>
    </w:p>
    <w:p w14:paraId="6988CEE4" w14:textId="66E9DF70" w:rsidR="00FD00F0" w:rsidRPr="00DF230D" w:rsidRDefault="00FD00F0" w:rsidP="00877255">
      <w:pPr>
        <w:pStyle w:val="HTMLPreformatted"/>
        <w:numPr>
          <w:ilvl w:val="0"/>
          <w:numId w:val="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32787739"/>
        <w:rPr>
          <w:rFonts w:ascii="CMU Sans Serif Medium" w:hAnsi="CMU Sans Serif Medium" w:cs="CMU Sans Serif Medium"/>
        </w:rPr>
      </w:pPr>
      <w:r w:rsidRPr="00DF230D">
        <w:rPr>
          <w:rFonts w:ascii="CMU Sans Serif Medium" w:hAnsi="CMU Sans Serif Medium" w:cs="CMU Sans Serif Medium"/>
          <w:color w:val="000000"/>
        </w:rPr>
        <w:t>python main</w:t>
      </w:r>
      <w:r w:rsidRPr="00DF230D">
        <w:rPr>
          <w:rFonts w:ascii="CMU Sans Serif Medium" w:hAnsi="CMU Sans Serif Medium" w:cs="CMU Sans Serif Medium"/>
          <w:color w:val="666600"/>
        </w:rPr>
        <w:t>.</w:t>
      </w:r>
      <w:r w:rsidR="00F01E82" w:rsidRPr="00DF230D">
        <w:rPr>
          <w:rFonts w:ascii="CMU Sans Serif Medium" w:hAnsi="CMU Sans Serif Medium" w:cs="CMU Sans Serif Medium"/>
          <w:color w:val="000000"/>
        </w:rPr>
        <w:t>py</w:t>
      </w:r>
      <w:r w:rsidR="008E5FB2" w:rsidRPr="00DF230D">
        <w:rPr>
          <w:rFonts w:ascii="CMU Sans Serif Medium" w:hAnsi="CMU Sans Serif Medium" w:cs="CMU Sans Serif Medium"/>
          <w:color w:val="000000"/>
        </w:rPr>
        <w:t xml:space="preserve"> -s &lt;section&gt; [-m &lt;model&gt;] </w:t>
      </w:r>
      <w:r w:rsidR="00331213" w:rsidRPr="00DF230D">
        <w:rPr>
          <w:rFonts w:ascii="CMU Sans Serif Medium" w:hAnsi="CMU Sans Serif Medium" w:cs="CMU Sans Serif Medium"/>
          <w:color w:val="000000"/>
        </w:rPr>
        <w:t>[</w:t>
      </w:r>
      <w:r w:rsidR="008E5FB2" w:rsidRPr="00DF230D">
        <w:rPr>
          <w:rFonts w:ascii="CMU Sans Serif Medium" w:hAnsi="CMU Sans Serif Medium" w:cs="CMU Sans Serif Medium"/>
          <w:color w:val="000000"/>
        </w:rPr>
        <w:t>-g</w:t>
      </w:r>
      <w:r w:rsidR="00331213" w:rsidRPr="00DF230D">
        <w:rPr>
          <w:rFonts w:ascii="CMU Sans Serif Medium" w:hAnsi="CMU Sans Serif Medium" w:cs="CMU Sans Serif Medium"/>
          <w:color w:val="000000"/>
        </w:rPr>
        <w:t>]</w:t>
      </w:r>
      <w:r w:rsidR="008E5FB2" w:rsidRPr="00DF230D">
        <w:rPr>
          <w:rFonts w:ascii="CMU Sans Serif Medium" w:hAnsi="CMU Sans Serif Medium" w:cs="CMU Sans Serif Medium"/>
          <w:color w:val="000000"/>
        </w:rPr>
        <w:t xml:space="preserve"> </w:t>
      </w:r>
      <w:r w:rsidR="00331213" w:rsidRPr="00DF230D">
        <w:rPr>
          <w:rFonts w:ascii="CMU Sans Serif Medium" w:hAnsi="CMU Sans Serif Medium" w:cs="CMU Sans Serif Medium"/>
          <w:color w:val="000000"/>
        </w:rPr>
        <w:t>[</w:t>
      </w:r>
      <w:r w:rsidR="008E5FB2" w:rsidRPr="00DF230D">
        <w:rPr>
          <w:rFonts w:ascii="CMU Sans Serif Medium" w:hAnsi="CMU Sans Serif Medium" w:cs="CMU Sans Serif Medium"/>
          <w:color w:val="000000"/>
        </w:rPr>
        <w:t>-d</w:t>
      </w:r>
      <w:r w:rsidR="00331213" w:rsidRPr="00DF230D">
        <w:rPr>
          <w:rFonts w:ascii="CMU Sans Serif Medium" w:hAnsi="CMU Sans Serif Medium" w:cs="CMU Sans Serif Medium"/>
          <w:color w:val="000000"/>
        </w:rPr>
        <w:t>]</w:t>
      </w:r>
    </w:p>
    <w:p w14:paraId="2546D2EA" w14:textId="71C79D28" w:rsidR="00D06EFC" w:rsidRPr="00DF230D" w:rsidRDefault="00FF6209" w:rsidP="006316F4">
      <w:pPr>
        <w:ind w:firstLine="360"/>
        <w:jc w:val="both"/>
        <w:rPr>
          <w:rFonts w:ascii="CMU Sans Serif Medium" w:hAnsi="CMU Sans Serif Medium" w:cs="CMU Sans Serif Medium"/>
        </w:rPr>
      </w:pPr>
      <w:r w:rsidRPr="00DF230D">
        <w:rPr>
          <w:rFonts w:ascii="CMU Sans Serif Medium" w:hAnsi="CMU Sans Serif Medium" w:cs="CMU Sans Serif Medium"/>
        </w:rPr>
        <w:t>w</w:t>
      </w:r>
      <w:r w:rsidR="00D06EFC" w:rsidRPr="00DF230D">
        <w:rPr>
          <w:rFonts w:ascii="CMU Sans Serif Medium" w:hAnsi="CMU Sans Serif Medium" w:cs="CMU Sans Serif Medium"/>
        </w:rPr>
        <w:t>here:</w:t>
      </w:r>
    </w:p>
    <w:p w14:paraId="11E50078" w14:textId="2EF20F95"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s</w:t>
      </w:r>
      <w:r w:rsidR="0082162B" w:rsidRPr="00DF230D">
        <w:rPr>
          <w:rFonts w:ascii="CMU Sans Serif Medium" w:hAnsi="CMU Sans Serif Medium" w:cs="CMU Sans Serif Medium"/>
          <w:i/>
          <w:iCs/>
        </w:rPr>
        <w:t xml:space="preserve"> section</w:t>
      </w:r>
      <w:r w:rsidRPr="00DF230D">
        <w:rPr>
          <w:rFonts w:ascii="CMU Sans Serif Medium" w:hAnsi="CMU Sans Serif Medium" w:cs="CMU Sans Serif Medium"/>
          <w:i/>
          <w:iCs/>
        </w:rPr>
        <w:t>”</w:t>
      </w:r>
      <w:r w:rsidR="0082162B" w:rsidRPr="00DF230D">
        <w:rPr>
          <w:rFonts w:ascii="CMU Sans Serif Medium" w:hAnsi="CMU Sans Serif Medium" w:cs="CMU Sans Serif Medium"/>
        </w:rPr>
        <w:t xml:space="preserve">: is </w:t>
      </w:r>
      <w:r w:rsidR="00FD7DAF" w:rsidRPr="00DF230D">
        <w:rPr>
          <w:rFonts w:ascii="CMU Sans Serif Medium" w:hAnsi="CMU Sans Serif Medium" w:cs="CMU Sans Serif Medium"/>
        </w:rPr>
        <w:t xml:space="preserve">a setting that </w:t>
      </w:r>
      <w:r w:rsidR="00E53D0B" w:rsidRPr="00DF230D">
        <w:rPr>
          <w:rFonts w:ascii="CMU Sans Serif Medium" w:hAnsi="CMU Sans Serif Medium" w:cs="CMU Sans Serif Medium"/>
        </w:rPr>
        <w:t>executes different parts of the program. It must be one of the following: ‘</w:t>
      </w:r>
      <w:proofErr w:type="spellStart"/>
      <w:r w:rsidR="00E53D0B" w:rsidRPr="00DF230D">
        <w:rPr>
          <w:rFonts w:ascii="CMU Sans Serif Medium" w:hAnsi="CMU Sans Serif Medium" w:cs="CMU Sans Serif Medium"/>
        </w:rPr>
        <w:t>data_vis</w:t>
      </w:r>
      <w:proofErr w:type="spellEnd"/>
      <w:r w:rsidR="00E53D0B" w:rsidRPr="00DF230D">
        <w:rPr>
          <w:rFonts w:ascii="CMU Sans Serif Medium" w:hAnsi="CMU Sans Serif Medium" w:cs="CMU Sans Serif Medium"/>
        </w:rPr>
        <w:t>’, ‘train’ or ‘test’.</w:t>
      </w:r>
    </w:p>
    <w:p w14:paraId="2CE30EC2" w14:textId="5EBC500E"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m model</w:t>
      </w:r>
      <w:r w:rsidRPr="00DF230D">
        <w:rPr>
          <w:rFonts w:ascii="CMU Sans Serif Medium" w:hAnsi="CMU Sans Serif Medium" w:cs="CMU Sans Serif Medium"/>
          <w:i/>
          <w:iCs/>
        </w:rPr>
        <w:t>”</w:t>
      </w:r>
      <w:r w:rsidR="00FA410E" w:rsidRPr="00DF230D">
        <w:rPr>
          <w:rFonts w:ascii="CMU Sans Serif Medium" w:hAnsi="CMU Sans Serif Medium" w:cs="CMU Sans Serif Medium"/>
        </w:rPr>
        <w:t>: is an optional setting that selects the</w:t>
      </w:r>
      <w:r w:rsidR="00FD7DAF" w:rsidRPr="00DF230D">
        <w:rPr>
          <w:rFonts w:ascii="CMU Sans Serif Medium" w:hAnsi="CMU Sans Serif Medium" w:cs="CMU Sans Serif Medium"/>
        </w:rPr>
        <w:t xml:space="preserve"> </w:t>
      </w:r>
      <w:r w:rsidR="00FA410E" w:rsidRPr="00DF230D">
        <w:rPr>
          <w:rFonts w:ascii="CMU Sans Serif Medium" w:hAnsi="CMU Sans Serif Medium" w:cs="CMU Sans Serif Medium"/>
        </w:rPr>
        <w:t xml:space="preserve">regression model to use for training. It must be one of the following: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linear</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ridge</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lasso</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elastic_net</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decision_tree</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mlp</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svm</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or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random_forest_generator</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w:t>
      </w:r>
    </w:p>
    <w:p w14:paraId="14682720" w14:textId="00399966"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g</w:t>
      </w:r>
      <w:r w:rsidRPr="00DF230D">
        <w:rPr>
          <w:rFonts w:ascii="CMU Sans Serif Medium" w:hAnsi="CMU Sans Serif Medium" w:cs="CMU Sans Serif Medium"/>
          <w:i/>
          <w:iCs/>
        </w:rPr>
        <w:t>”</w:t>
      </w:r>
      <w:r w:rsidR="008655F0" w:rsidRPr="00DF230D">
        <w:rPr>
          <w:rFonts w:ascii="CMU Sans Serif Medium" w:hAnsi="CMU Sans Serif Medium" w:cs="CMU Sans Serif Medium"/>
        </w:rPr>
        <w:t>: is a</w:t>
      </w:r>
      <w:r w:rsidR="00FA410E" w:rsidRPr="00DF230D">
        <w:rPr>
          <w:rFonts w:ascii="CMU Sans Serif Medium" w:hAnsi="CMU Sans Serif Medium" w:cs="CMU Sans Serif Medium"/>
        </w:rPr>
        <w:t>n optional</w:t>
      </w:r>
      <w:r w:rsidR="008655F0" w:rsidRPr="00DF230D">
        <w:rPr>
          <w:rFonts w:ascii="CMU Sans Serif Medium" w:hAnsi="CMU Sans Serif Medium" w:cs="CMU Sans Serif Medium"/>
        </w:rPr>
        <w:t xml:space="preserve"> flag the grid search algorithm to determine the optimal hyperparameters for the selected regression model. The flag only takes effect when using linear regression with either Ridge or Lasso regularisation.</w:t>
      </w:r>
    </w:p>
    <w:p w14:paraId="0B10EF67" w14:textId="78A9E0CA"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d</w:t>
      </w:r>
      <w:r w:rsidRPr="00DF230D">
        <w:rPr>
          <w:rFonts w:ascii="CMU Sans Serif Medium" w:hAnsi="CMU Sans Serif Medium" w:cs="CMU Sans Serif Medium"/>
          <w:i/>
          <w:iCs/>
        </w:rPr>
        <w:t>”</w:t>
      </w:r>
      <w:r w:rsidR="008E5FB2" w:rsidRPr="00DF230D">
        <w:rPr>
          <w:rFonts w:ascii="CMU Sans Serif Medium" w:hAnsi="CMU Sans Serif Medium" w:cs="CMU Sans Serif Medium"/>
        </w:rPr>
        <w:t>:  is a</w:t>
      </w:r>
      <w:r w:rsidR="00FA410E" w:rsidRPr="00DF230D">
        <w:rPr>
          <w:rFonts w:ascii="CMU Sans Serif Medium" w:hAnsi="CMU Sans Serif Medium" w:cs="CMU Sans Serif Medium"/>
        </w:rPr>
        <w:t>n optional</w:t>
      </w:r>
      <w:r w:rsidR="008E5FB2" w:rsidRPr="00DF230D">
        <w:rPr>
          <w:rFonts w:ascii="CMU Sans Serif Medium" w:hAnsi="CMU Sans Serif Medium" w:cs="CMU Sans Serif Medium"/>
        </w:rPr>
        <w:t xml:space="preserve"> flag that enters debugging mode, printing additional statements on the command line.</w:t>
      </w:r>
    </w:p>
    <w:p w14:paraId="6111FD8E" w14:textId="77777777" w:rsidR="00BA6E46" w:rsidRPr="00DF230D" w:rsidRDefault="00BA6E46" w:rsidP="00433FF0">
      <w:pPr>
        <w:jc w:val="both"/>
        <w:rPr>
          <w:rFonts w:ascii="CMU Sans Serif Medium" w:hAnsi="CMU Sans Serif Medium" w:cs="CMU Sans Serif Medium"/>
        </w:rPr>
      </w:pPr>
    </w:p>
    <w:p w14:paraId="1525B830" w14:textId="1D9B1BFE" w:rsidR="0043238A" w:rsidRPr="00DF230D" w:rsidRDefault="00D72B0C" w:rsidP="00433FF0">
      <w:pPr>
        <w:pStyle w:val="Heading2LaTeX"/>
        <w:jc w:val="both"/>
      </w:pPr>
      <w:r w:rsidRPr="00DF230D">
        <w:t> </w:t>
      </w:r>
      <w:bookmarkStart w:id="2" w:name="_Toc34938508"/>
      <w:r w:rsidR="00756925" w:rsidRPr="00DF230D">
        <w:t>Tools</w:t>
      </w:r>
      <w:r w:rsidR="00822B6E" w:rsidRPr="00DF230D">
        <w:t xml:space="preserve"> used</w:t>
      </w:r>
      <w:bookmarkEnd w:id="2"/>
    </w:p>
    <w:p w14:paraId="723BCC1F" w14:textId="77777777" w:rsidR="005D76BD" w:rsidRPr="00DF230D" w:rsidRDefault="005D76BD" w:rsidP="00433FF0">
      <w:pPr>
        <w:jc w:val="both"/>
        <w:rPr>
          <w:rFonts w:ascii="CMU Sans Serif Medium" w:hAnsi="CMU Sans Serif Medium" w:cs="CMU Sans Serif Medium"/>
        </w:rPr>
      </w:pPr>
    </w:p>
    <w:p w14:paraId="0AE0F46C" w14:textId="1F035E68" w:rsidR="0043238A" w:rsidRPr="00DF230D" w:rsidRDefault="0043238A"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Programming language: Python 3.7</w:t>
      </w:r>
      <w:r w:rsidR="00583B01" w:rsidRPr="00DF230D">
        <w:rPr>
          <w:rFonts w:ascii="CMU Sans Serif Medium" w:hAnsi="CMU Sans Serif Medium" w:cs="CMU Sans Serif Medium"/>
        </w:rPr>
        <w:t>.</w:t>
      </w:r>
    </w:p>
    <w:p w14:paraId="41E40F8F" w14:textId="7EB0EECA" w:rsidR="00DA183C" w:rsidRPr="00DF230D" w:rsidRDefault="00DA183C"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lastRenderedPageBreak/>
        <w:t>Python libraries used:</w:t>
      </w:r>
      <w:r w:rsidR="001975A3" w:rsidRPr="00DF230D">
        <w:rPr>
          <w:rFonts w:ascii="CMU Sans Serif Medium" w:hAnsi="CMU Sans Serif Medium" w:cs="CMU Sans Serif Medium"/>
        </w:rPr>
        <w:t xml:space="preserve"> </w:t>
      </w:r>
      <w:proofErr w:type="spellStart"/>
      <w:r w:rsidR="001975A3" w:rsidRPr="00DF230D">
        <w:rPr>
          <w:rFonts w:ascii="CMU Sans Serif Medium" w:hAnsi="CMU Sans Serif Medium" w:cs="CMU Sans Serif Medium"/>
        </w:rPr>
        <w:t>Scikit</w:t>
      </w:r>
      <w:proofErr w:type="spellEnd"/>
      <w:r w:rsidR="001975A3" w:rsidRPr="00DF230D">
        <w:rPr>
          <w:rFonts w:ascii="CMU Sans Serif Medium" w:hAnsi="CMU Sans Serif Medium" w:cs="CMU Sans Serif Medium"/>
        </w:rPr>
        <w:t>-</w:t>
      </w:r>
      <w:r w:rsidR="00400532" w:rsidRPr="00DF230D">
        <w:rPr>
          <w:rFonts w:ascii="CMU Sans Serif Medium" w:hAnsi="CMU Sans Serif Medium" w:cs="CMU Sans Serif Medium"/>
        </w:rPr>
        <w:t>L</w:t>
      </w:r>
      <w:r w:rsidR="001975A3" w:rsidRPr="00DF230D">
        <w:rPr>
          <w:rFonts w:ascii="CMU Sans Serif Medium" w:hAnsi="CMU Sans Serif Medium" w:cs="CMU Sans Serif Medium"/>
        </w:rPr>
        <w:t>earn</w:t>
      </w:r>
      <w:r w:rsidR="001975A3" w:rsidRPr="00DF230D">
        <w:rPr>
          <w:rStyle w:val="FootnoteReference"/>
          <w:rFonts w:ascii="CMU Sans Serif Medium" w:hAnsi="CMU Sans Serif Medium" w:cs="CMU Sans Serif Medium"/>
        </w:rPr>
        <w:footnoteReference w:id="1"/>
      </w:r>
      <w:r w:rsidR="00400532" w:rsidRPr="00DF230D">
        <w:rPr>
          <w:rFonts w:ascii="CMU Sans Serif Medium" w:hAnsi="CMU Sans Serif Medium" w:cs="CMU Sans Serif Medium"/>
        </w:rPr>
        <w:t>,</w:t>
      </w:r>
      <w:r w:rsidR="001975A3" w:rsidRPr="00DF230D">
        <w:rPr>
          <w:rFonts w:ascii="CMU Sans Serif Medium" w:hAnsi="CMU Sans Serif Medium" w:cs="CMU Sans Serif Medium"/>
        </w:rPr>
        <w:t xml:space="preserve"> </w:t>
      </w:r>
      <w:r w:rsidR="00714D1F" w:rsidRPr="00DF230D">
        <w:rPr>
          <w:rFonts w:ascii="CMU Sans Serif Medium" w:hAnsi="CMU Sans Serif Medium" w:cs="CMU Sans Serif Medium"/>
        </w:rPr>
        <w:t>Pandas</w:t>
      </w:r>
      <w:r w:rsidR="009D4699" w:rsidRPr="00DF230D">
        <w:rPr>
          <w:rStyle w:val="FootnoteReference"/>
          <w:rFonts w:ascii="CMU Sans Serif Medium" w:hAnsi="CMU Sans Serif Medium" w:cs="CMU Sans Serif Medium"/>
        </w:rPr>
        <w:footnoteReference w:id="2"/>
      </w:r>
      <w:r w:rsidR="00714D1F" w:rsidRPr="00DF230D">
        <w:rPr>
          <w:rFonts w:ascii="CMU Sans Serif Medium" w:hAnsi="CMU Sans Serif Medium" w:cs="CMU Sans Serif Medium"/>
        </w:rPr>
        <w:t>,</w:t>
      </w:r>
      <w:r w:rsidR="001975A3" w:rsidRPr="00DF230D">
        <w:rPr>
          <w:rFonts w:ascii="CMU Sans Serif Medium" w:hAnsi="CMU Sans Serif Medium" w:cs="CMU Sans Serif Medium"/>
        </w:rPr>
        <w:t xml:space="preserve"> Matplotlib</w:t>
      </w:r>
      <w:r w:rsidR="001975A3" w:rsidRPr="00DF230D">
        <w:rPr>
          <w:rStyle w:val="FootnoteReference"/>
          <w:rFonts w:ascii="CMU Sans Serif Medium" w:hAnsi="CMU Sans Serif Medium" w:cs="CMU Sans Serif Medium"/>
        </w:rPr>
        <w:footnoteReference w:id="3"/>
      </w:r>
      <w:r w:rsidR="00031F71" w:rsidRPr="00DF230D">
        <w:rPr>
          <w:rFonts w:ascii="CMU Sans Serif Medium" w:hAnsi="CMU Sans Serif Medium" w:cs="CMU Sans Serif Medium"/>
        </w:rPr>
        <w:t xml:space="preserve">, </w:t>
      </w:r>
      <w:r w:rsidR="00714D1F" w:rsidRPr="00DF230D">
        <w:rPr>
          <w:rFonts w:ascii="CMU Sans Serif Medium" w:hAnsi="CMU Sans Serif Medium" w:cs="CMU Sans Serif Medium"/>
        </w:rPr>
        <w:t>Num</w:t>
      </w:r>
      <w:r w:rsidR="009D4699" w:rsidRPr="00DF230D">
        <w:rPr>
          <w:rFonts w:ascii="CMU Sans Serif Medium" w:hAnsi="CMU Sans Serif Medium" w:cs="CMU Sans Serif Medium"/>
        </w:rPr>
        <w:t>Py</w:t>
      </w:r>
      <w:r w:rsidR="009D4699" w:rsidRPr="00DF230D">
        <w:rPr>
          <w:rStyle w:val="FootnoteReference"/>
          <w:rFonts w:ascii="CMU Sans Serif Medium" w:hAnsi="CMU Sans Serif Medium" w:cs="CMU Sans Serif Medium"/>
        </w:rPr>
        <w:footnoteReference w:id="4"/>
      </w:r>
      <w:r w:rsidR="00031F71" w:rsidRPr="00DF230D">
        <w:rPr>
          <w:rFonts w:ascii="CMU Sans Serif Medium" w:hAnsi="CMU Sans Serif Medium" w:cs="CMU Sans Serif Medium"/>
        </w:rPr>
        <w:t xml:space="preserve"> and Seaborn</w:t>
      </w:r>
      <w:r w:rsidR="00031F71" w:rsidRPr="00DF230D">
        <w:rPr>
          <w:rStyle w:val="FootnoteReference"/>
          <w:rFonts w:ascii="CMU Sans Serif Medium" w:hAnsi="CMU Sans Serif Medium" w:cs="CMU Sans Serif Medium"/>
        </w:rPr>
        <w:footnoteReference w:id="5"/>
      </w:r>
      <w:r w:rsidR="001975A3" w:rsidRPr="00DF230D">
        <w:rPr>
          <w:rFonts w:ascii="CMU Sans Serif Medium" w:hAnsi="CMU Sans Serif Medium" w:cs="CMU Sans Serif Medium"/>
        </w:rPr>
        <w:t>.</w:t>
      </w:r>
    </w:p>
    <w:p w14:paraId="21FEDFF0" w14:textId="75F16104" w:rsidR="0043238A" w:rsidRPr="00DF230D" w:rsidRDefault="0043238A"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Editor: PyCharm</w:t>
      </w:r>
      <w:r w:rsidR="00B03933" w:rsidRPr="00DF230D">
        <w:rPr>
          <w:rStyle w:val="FootnoteReference"/>
          <w:rFonts w:ascii="CMU Sans Serif Medium" w:hAnsi="CMU Sans Serif Medium" w:cs="CMU Sans Serif Medium"/>
        </w:rPr>
        <w:footnoteReference w:id="6"/>
      </w:r>
      <w:r w:rsidR="00583B01" w:rsidRPr="00DF230D">
        <w:rPr>
          <w:rFonts w:ascii="CMU Sans Serif Medium" w:hAnsi="CMU Sans Serif Medium" w:cs="CMU Sans Serif Medium"/>
        </w:rPr>
        <w:t>.</w:t>
      </w:r>
    </w:p>
    <w:p w14:paraId="40EFF3F1" w14:textId="41509EC6" w:rsidR="002720CC" w:rsidRPr="00DF230D" w:rsidRDefault="002720CC"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Version controlling: Git and GitHub (private repository)</w:t>
      </w:r>
      <w:r w:rsidR="00583B01" w:rsidRPr="00DF230D">
        <w:rPr>
          <w:rFonts w:ascii="CMU Sans Serif Medium" w:hAnsi="CMU Sans Serif Medium" w:cs="CMU Sans Serif Medium"/>
        </w:rPr>
        <w:t>.</w:t>
      </w:r>
    </w:p>
    <w:p w14:paraId="4541F485" w14:textId="32114E12" w:rsidR="00CF64CD" w:rsidRPr="00DF230D" w:rsidRDefault="001C1290"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 xml:space="preserve">Initial code prototyping: </w:t>
      </w:r>
      <w:proofErr w:type="spellStart"/>
      <w:r w:rsidRPr="00DF230D">
        <w:rPr>
          <w:rFonts w:ascii="CMU Sans Serif Medium" w:hAnsi="CMU Sans Serif Medium" w:cs="CMU Sans Serif Medium"/>
        </w:rPr>
        <w:t>Jupyter</w:t>
      </w:r>
      <w:proofErr w:type="spellEnd"/>
      <w:r w:rsidRPr="00DF230D">
        <w:rPr>
          <w:rFonts w:ascii="CMU Sans Serif Medium" w:hAnsi="CMU Sans Serif Medium" w:cs="CMU Sans Serif Medium"/>
        </w:rPr>
        <w:t xml:space="preserve"> Lab</w:t>
      </w:r>
    </w:p>
    <w:p w14:paraId="5CECE97F" w14:textId="77777777" w:rsidR="001C2DE0" w:rsidRPr="00DF230D" w:rsidRDefault="001C2DE0" w:rsidP="001C2DE0">
      <w:pPr>
        <w:jc w:val="both"/>
        <w:rPr>
          <w:rFonts w:ascii="CMU Sans Serif Medium" w:hAnsi="CMU Sans Serif Medium" w:cs="CMU Sans Serif Medium"/>
        </w:rPr>
      </w:pPr>
    </w:p>
    <w:p w14:paraId="16F251B5" w14:textId="6720041D" w:rsidR="00510314" w:rsidRPr="00DF230D" w:rsidRDefault="005E1EE1" w:rsidP="005E1EE1">
      <w:pPr>
        <w:pStyle w:val="Heading1LaTeX"/>
      </w:pPr>
      <w:bookmarkStart w:id="3" w:name="_Toc34938509"/>
      <w:r w:rsidRPr="00DF230D">
        <w:t>System Architecture</w:t>
      </w:r>
      <w:bookmarkEnd w:id="3"/>
    </w:p>
    <w:p w14:paraId="69354A58" w14:textId="524AB270" w:rsidR="00510314" w:rsidRPr="00DF230D" w:rsidRDefault="00510314" w:rsidP="00433FF0">
      <w:pPr>
        <w:jc w:val="both"/>
        <w:rPr>
          <w:rFonts w:ascii="CMU Sans Serif Medium" w:hAnsi="CMU Sans Serif Medium" w:cs="CMU Sans Serif Medium"/>
        </w:rPr>
      </w:pPr>
    </w:p>
    <w:p w14:paraId="16AC4DBA" w14:textId="53302575" w:rsidR="005E1EE1" w:rsidRPr="00DF230D" w:rsidRDefault="005E1EE1" w:rsidP="005E1EE1">
      <w:pPr>
        <w:pStyle w:val="Heading2LaTeX"/>
      </w:pPr>
      <w:bookmarkStart w:id="4" w:name="_Toc34938510"/>
      <w:r w:rsidRPr="00DF230D">
        <w:t>Project structure</w:t>
      </w:r>
      <w:bookmarkEnd w:id="4"/>
    </w:p>
    <w:p w14:paraId="72AA7C26" w14:textId="77777777" w:rsidR="005E1EE1" w:rsidRPr="00DF230D" w:rsidRDefault="005E1EE1" w:rsidP="00433FF0">
      <w:pPr>
        <w:jc w:val="both"/>
        <w:rPr>
          <w:rFonts w:ascii="CMU Sans Serif Medium" w:hAnsi="CMU Sans Serif Medium" w:cs="CMU Sans Serif Medium"/>
        </w:rPr>
      </w:pPr>
    </w:p>
    <w:p w14:paraId="3C71F7A6" w14:textId="6D365D80" w:rsidR="00510314" w:rsidRPr="00DF230D" w:rsidRDefault="00510314" w:rsidP="00433FF0">
      <w:pPr>
        <w:jc w:val="both"/>
        <w:rPr>
          <w:rFonts w:ascii="CMU Sans Serif Medium" w:hAnsi="CMU Sans Serif Medium" w:cs="CMU Sans Serif Medium"/>
        </w:rPr>
      </w:pPr>
      <w:r w:rsidRPr="00DF230D">
        <w:rPr>
          <w:rFonts w:ascii="CMU Sans Serif Medium" w:hAnsi="CMU Sans Serif Medium" w:cs="CMU Sans Serif Medium"/>
        </w:rPr>
        <w:t>The project is organised into the following python modules:</w:t>
      </w:r>
    </w:p>
    <w:p w14:paraId="59ADF946" w14:textId="3071D55E"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 xml:space="preserve">“main.py”: </w:t>
      </w:r>
      <w:r w:rsidR="006A1D33" w:rsidRPr="00DF230D">
        <w:rPr>
          <w:rFonts w:ascii="CMU Sans Serif Medium" w:hAnsi="CMU Sans Serif Medium" w:cs="CMU Sans Serif Medium"/>
        </w:rPr>
        <w:t>functions to parse command line arguments and control the different sections of the code.</w:t>
      </w:r>
    </w:p>
    <w:p w14:paraId="77F0B81B" w14:textId="2C9973DE"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r</w:t>
      </w:r>
      <w:r w:rsidR="001E0974" w:rsidRPr="00DF230D">
        <w:rPr>
          <w:rFonts w:ascii="CMU Sans Serif Medium" w:hAnsi="CMU Sans Serif Medium" w:cs="CMU Sans Serif Medium"/>
        </w:rPr>
        <w:t>egression_models</w:t>
      </w:r>
      <w:r w:rsidRPr="00DF230D">
        <w:rPr>
          <w:rFonts w:ascii="CMU Sans Serif Medium" w:hAnsi="CMU Sans Serif Medium" w:cs="CMU Sans Serif Medium"/>
        </w:rPr>
        <w:t xml:space="preserve">.py”: all the functions to test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different regression models and functions to perform evaluation.</w:t>
      </w:r>
    </w:p>
    <w:p w14:paraId="13C917EB" w14:textId="41A196A1"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helper.py”</w:t>
      </w:r>
      <w:r w:rsidR="005E4E43" w:rsidRPr="00DF230D">
        <w:rPr>
          <w:rFonts w:ascii="CMU Sans Serif Medium" w:hAnsi="CMU Sans Serif Medium" w:cs="CMU Sans Serif Medium"/>
        </w:rPr>
        <w:t>: functions to perform small operations on the data or print statements on the command line</w:t>
      </w:r>
      <w:r w:rsidR="0067168F" w:rsidRPr="00DF230D">
        <w:rPr>
          <w:rFonts w:ascii="CMU Sans Serif Medium" w:hAnsi="CMU Sans Serif Medium" w:cs="CMU Sans Serif Medium"/>
        </w:rPr>
        <w:t>.</w:t>
      </w:r>
    </w:p>
    <w:p w14:paraId="6CB979D2" w14:textId="75772178"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co</w:t>
      </w:r>
      <w:r w:rsidR="001E0974" w:rsidRPr="00DF230D">
        <w:rPr>
          <w:rFonts w:ascii="CMU Sans Serif Medium" w:hAnsi="CMU Sans Serif Medium" w:cs="CMU Sans Serif Medium"/>
        </w:rPr>
        <w:t>nfig</w:t>
      </w:r>
      <w:r w:rsidRPr="00DF230D">
        <w:rPr>
          <w:rFonts w:ascii="CMU Sans Serif Medium" w:hAnsi="CMU Sans Serif Medium" w:cs="CMU Sans Serif Medium"/>
        </w:rPr>
        <w:t xml:space="preserve">.py”: </w:t>
      </w:r>
      <w:r w:rsidRPr="00DF230D">
        <w:rPr>
          <w:rFonts w:ascii="CMU Sans Serif Medium" w:hAnsi="CMU Sans Serif Medium" w:cs="CMU Sans Serif Medium"/>
        </w:rPr>
        <w:t>contains project-wide variables that are set by the command line arguments</w:t>
      </w:r>
      <w:r w:rsidR="00A6095A" w:rsidRPr="00DF230D">
        <w:rPr>
          <w:rFonts w:ascii="CMU Sans Serif Medium" w:hAnsi="CMU Sans Serif Medium" w:cs="CMU Sans Serif Medium"/>
        </w:rPr>
        <w:t>.</w:t>
      </w:r>
    </w:p>
    <w:p w14:paraId="7B36616F" w14:textId="1169BF82" w:rsidR="00510314" w:rsidRPr="00DF230D" w:rsidRDefault="00510314" w:rsidP="00433FF0">
      <w:pPr>
        <w:jc w:val="both"/>
        <w:rPr>
          <w:rFonts w:ascii="CMU Sans Serif Medium" w:hAnsi="CMU Sans Serif Medium" w:cs="CMU Sans Serif Medium"/>
        </w:rPr>
      </w:pPr>
    </w:p>
    <w:p w14:paraId="20E4A1E4" w14:textId="4B95656E" w:rsidR="005E1EE1" w:rsidRPr="00DF230D" w:rsidRDefault="005E1EE1" w:rsidP="005E1EE1">
      <w:pPr>
        <w:pStyle w:val="Heading2LaTeX"/>
      </w:pPr>
      <w:bookmarkStart w:id="5" w:name="_Toc34938511"/>
      <w:r w:rsidRPr="00DF230D">
        <w:t>Execution flow</w:t>
      </w:r>
      <w:bookmarkEnd w:id="5"/>
    </w:p>
    <w:p w14:paraId="3FDCC007" w14:textId="74CA3E99" w:rsidR="00646BCC" w:rsidRPr="00DF230D" w:rsidRDefault="00646BCC" w:rsidP="00433FF0">
      <w:pPr>
        <w:jc w:val="both"/>
        <w:rPr>
          <w:rFonts w:ascii="CMU Sans Serif Medium" w:hAnsi="CMU Sans Serif Medium" w:cs="CMU Sans Serif Medium"/>
        </w:rPr>
      </w:pPr>
    </w:p>
    <w:p w14:paraId="0DD06B2C" w14:textId="685FA6F9" w:rsidR="003F57A4" w:rsidRPr="00DF230D" w:rsidRDefault="001025F6" w:rsidP="00433FF0">
      <w:pPr>
        <w:jc w:val="both"/>
        <w:rPr>
          <w:rFonts w:ascii="CMU Sans Serif Medium" w:hAnsi="CMU Sans Serif Medium" w:cs="CMU Sans Serif Medium"/>
        </w:rPr>
      </w:pPr>
      <w:r w:rsidRPr="00DF230D">
        <w:rPr>
          <w:rFonts w:ascii="CMU Sans Serif Medium" w:hAnsi="CMU Sans Serif Medium" w:cs="CMU Sans Serif Medium"/>
        </w:rPr>
        <w:t xml:space="preserve">A command-line interface controls which </w:t>
      </w:r>
      <w:proofErr w:type="spellStart"/>
      <w:r w:rsidRPr="00DF230D">
        <w:rPr>
          <w:rFonts w:ascii="CMU Sans Serif Medium" w:hAnsi="CMU Sans Serif Medium" w:cs="CMU Sans Serif Medium"/>
        </w:rPr>
        <w:t xml:space="preserve">part </w:t>
      </w:r>
      <w:proofErr w:type="spellEnd"/>
      <w:r w:rsidRPr="00DF230D">
        <w:rPr>
          <w:rFonts w:ascii="CMU Sans Serif Medium" w:hAnsi="CMU Sans Serif Medium" w:cs="CMU Sans Serif Medium"/>
        </w:rPr>
        <w:t>of the program to run</w:t>
      </w:r>
      <w:r w:rsidR="004248B2" w:rsidRPr="00DF230D">
        <w:rPr>
          <w:rFonts w:ascii="CMU Sans Serif Medium" w:hAnsi="CMU Sans Serif Medium" w:cs="CMU Sans Serif Medium"/>
        </w:rPr>
        <w:t xml:space="preserve">, implemented through Python’s native library </w:t>
      </w:r>
      <w:proofErr w:type="spellStart"/>
      <w:r w:rsidR="004248B2" w:rsidRPr="00DF230D">
        <w:rPr>
          <w:rFonts w:ascii="CMU Sans Serif Medium" w:hAnsi="CMU Sans Serif Medium" w:cs="CMU Sans Serif Medium"/>
          <w:i/>
          <w:iCs/>
        </w:rPr>
        <w:t>argparse</w:t>
      </w:r>
      <w:proofErr w:type="spellEnd"/>
      <w:r w:rsidRPr="00DF230D">
        <w:rPr>
          <w:rFonts w:ascii="CMU Sans Serif Medium" w:hAnsi="CMU Sans Serif Medium" w:cs="CMU Sans Serif Medium"/>
        </w:rPr>
        <w:t>:</w:t>
      </w:r>
    </w:p>
    <w:p w14:paraId="7C642D98" w14:textId="3F825671"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Visualising the data set</w:t>
      </w:r>
    </w:p>
    <w:p w14:paraId="063B02FF" w14:textId="5277A549"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Training different models and running grid search</w:t>
      </w:r>
    </w:p>
    <w:p w14:paraId="530CCB3E" w14:textId="6D1981A9"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Testing the final model</w:t>
      </w:r>
    </w:p>
    <w:p w14:paraId="12C21D0C" w14:textId="0094C1AD" w:rsidR="00A2551B" w:rsidRPr="00DF230D" w:rsidRDefault="00A2551B" w:rsidP="00433FF0">
      <w:pPr>
        <w:jc w:val="both"/>
        <w:rPr>
          <w:rFonts w:ascii="CMU Sans Serif Medium" w:eastAsiaTheme="majorEastAsia" w:hAnsi="CMU Sans Serif Medium" w:cs="CMU Sans Serif Medium"/>
          <w:b/>
          <w:bCs/>
          <w:sz w:val="32"/>
          <w:szCs w:val="32"/>
        </w:rPr>
      </w:pPr>
    </w:p>
    <w:p w14:paraId="28B2DC92" w14:textId="5FEACCAB" w:rsidR="00090233" w:rsidRPr="00DF230D" w:rsidRDefault="00153C26" w:rsidP="00F23C24">
      <w:pPr>
        <w:pStyle w:val="Heading1LaTeX"/>
      </w:pPr>
      <w:bookmarkStart w:id="6" w:name="_Toc34938512"/>
      <w:r w:rsidRPr="00DF230D">
        <w:t xml:space="preserve">Methodology &amp; </w:t>
      </w:r>
      <w:r w:rsidR="00336270" w:rsidRPr="00DF230D">
        <w:t>Design Decisions</w:t>
      </w:r>
      <w:bookmarkEnd w:id="6"/>
    </w:p>
    <w:p w14:paraId="44376D69" w14:textId="261A152D" w:rsidR="006474AE" w:rsidRPr="00DF230D" w:rsidRDefault="006474AE" w:rsidP="00433FF0">
      <w:pPr>
        <w:jc w:val="both"/>
        <w:rPr>
          <w:rFonts w:ascii="CMU Sans Serif Medium" w:hAnsi="CMU Sans Serif Medium" w:cs="CMU Sans Serif Medium"/>
        </w:rPr>
      </w:pPr>
    </w:p>
    <w:p w14:paraId="348F0B0A" w14:textId="37ABBE6F" w:rsidR="002B69A5" w:rsidRPr="00DF230D" w:rsidRDefault="00D528CA" w:rsidP="00433FF0">
      <w:pPr>
        <w:pStyle w:val="Heading2LaTeX"/>
        <w:jc w:val="both"/>
      </w:pPr>
      <w:bookmarkStart w:id="7" w:name="_Toc34938513"/>
      <w:r w:rsidRPr="00DF230D">
        <w:t>Initial data loading</w:t>
      </w:r>
      <w:r w:rsidR="00D86FFD" w:rsidRPr="00DF230D">
        <w:t xml:space="preserve"> and data train/test split</w:t>
      </w:r>
      <w:bookmarkEnd w:id="7"/>
    </w:p>
    <w:p w14:paraId="52B5671D" w14:textId="139F03D3" w:rsidR="005B74FF" w:rsidRPr="00DF230D" w:rsidRDefault="005B74FF" w:rsidP="00433FF0">
      <w:pPr>
        <w:jc w:val="both"/>
        <w:rPr>
          <w:rFonts w:ascii="CMU Sans Serif Medium" w:hAnsi="CMU Sans Serif Medium" w:cs="CMU Sans Serif Medium"/>
        </w:rPr>
      </w:pPr>
    </w:p>
    <w:p w14:paraId="30A1B3D4" w14:textId="24A10D4A" w:rsidR="00495760" w:rsidRPr="00DF230D" w:rsidRDefault="005B74FF" w:rsidP="00433FF0">
      <w:pPr>
        <w:jc w:val="both"/>
        <w:rPr>
          <w:rFonts w:ascii="CMU Sans Serif Medium" w:hAnsi="CMU Sans Serif Medium" w:cs="CMU Sans Serif Medium"/>
        </w:rPr>
      </w:pPr>
      <w:r w:rsidRPr="00DF230D">
        <w:rPr>
          <w:rFonts w:ascii="CMU Sans Serif Medium" w:hAnsi="CMU Sans Serif Medium" w:cs="CMU Sans Serif Medium"/>
        </w:rPr>
        <w:t xml:space="preserve">The dataset used is provided by the CSV file related to the journal paper “A data-driven statistical model for predicting the critical temperature of a superconductor” </w:t>
      </w:r>
      <w:r w:rsidRPr="00DF230D">
        <w:rPr>
          <w:rFonts w:ascii="CMU Sans Serif Medium" w:hAnsi="CMU Sans Serif Medium" w:cs="CMU Sans Serif Medium"/>
        </w:rPr>
        <w:fldChar w:fldCharType="begin" w:fldLock="1"/>
      </w:r>
      <w:r w:rsidR="003C547A"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Pr="00DF230D">
        <w:rPr>
          <w:rFonts w:ascii="CMU Sans Serif Medium" w:hAnsi="CMU Sans Serif Medium" w:cs="CMU Sans Serif Medium"/>
        </w:rPr>
        <w:fldChar w:fldCharType="separate"/>
      </w:r>
      <w:r w:rsidRPr="00DF230D">
        <w:rPr>
          <w:rFonts w:ascii="CMU Sans Serif Medium" w:hAnsi="CMU Sans Serif Medium" w:cs="CMU Sans Serif Medium"/>
          <w:noProof/>
        </w:rPr>
        <w:t>[1]</w:t>
      </w:r>
      <w:r w:rsidRPr="00DF230D">
        <w:rPr>
          <w:rFonts w:ascii="CMU Sans Serif Medium" w:hAnsi="CMU Sans Serif Medium" w:cs="CMU Sans Serif Medium"/>
        </w:rPr>
        <w:fldChar w:fldCharType="end"/>
      </w:r>
      <w:r w:rsidRPr="00DF230D">
        <w:rPr>
          <w:rFonts w:ascii="CMU Sans Serif Medium" w:hAnsi="CMU Sans Serif Medium" w:cs="CMU Sans Serif Medium"/>
        </w:rPr>
        <w:t>.</w:t>
      </w:r>
      <w:r w:rsidR="009911D3" w:rsidRPr="00DF230D">
        <w:rPr>
          <w:rFonts w:ascii="CMU Sans Serif Medium" w:hAnsi="CMU Sans Serif Medium" w:cs="CMU Sans Serif Medium"/>
        </w:rPr>
        <w:t xml:space="preserve"> This file </w:t>
      </w:r>
      <w:r w:rsidR="009911D3" w:rsidRPr="00DF230D">
        <w:rPr>
          <w:rFonts w:ascii="CMU Sans Serif Medium" w:hAnsi="CMU Sans Serif Medium" w:cs="CMU Sans Serif Medium"/>
        </w:rPr>
        <w:lastRenderedPageBreak/>
        <w:t xml:space="preserve">is </w:t>
      </w:r>
      <w:r w:rsidR="006C533D" w:rsidRPr="00DF230D">
        <w:rPr>
          <w:rFonts w:ascii="CMU Sans Serif Medium" w:hAnsi="CMU Sans Serif Medium" w:cs="CMU Sans Serif Medium"/>
        </w:rPr>
        <w:t xml:space="preserve">directly </w:t>
      </w:r>
      <w:r w:rsidR="009911D3" w:rsidRPr="00DF230D">
        <w:rPr>
          <w:rFonts w:ascii="CMU Sans Serif Medium" w:hAnsi="CMU Sans Serif Medium" w:cs="CMU Sans Serif Medium"/>
        </w:rPr>
        <w:t xml:space="preserve">loaded into a Pandas </w:t>
      </w:r>
      <w:proofErr w:type="spellStart"/>
      <w:r w:rsidR="009911D3" w:rsidRPr="00DF230D">
        <w:rPr>
          <w:rFonts w:ascii="CMU Sans Serif Medium" w:hAnsi="CMU Sans Serif Medium" w:cs="CMU Sans Serif Medium"/>
        </w:rPr>
        <w:t>DataFrame</w:t>
      </w:r>
      <w:proofErr w:type="spellEnd"/>
      <w:r w:rsidR="009911D3" w:rsidRPr="00DF230D">
        <w:rPr>
          <w:rStyle w:val="FootnoteReference"/>
          <w:rFonts w:ascii="CMU Sans Serif Medium" w:hAnsi="CMU Sans Serif Medium" w:cs="CMU Sans Serif Medium"/>
        </w:rPr>
        <w:footnoteReference w:id="7"/>
      </w:r>
      <w:r w:rsidR="00C754F6" w:rsidRPr="00DF230D">
        <w:rPr>
          <w:rFonts w:ascii="CMU Sans Serif Medium" w:hAnsi="CMU Sans Serif Medium" w:cs="CMU Sans Serif Medium"/>
        </w:rPr>
        <w:t xml:space="preserve"> </w:t>
      </w:r>
      <w:r w:rsidR="00656D80" w:rsidRPr="00DF230D">
        <w:rPr>
          <w:rFonts w:ascii="CMU Sans Serif Medium" w:hAnsi="CMU Sans Serif Medium" w:cs="CMU Sans Serif Medium"/>
        </w:rPr>
        <w:t xml:space="preserve">by using the </w:t>
      </w:r>
      <w:proofErr w:type="spellStart"/>
      <w:r w:rsidR="00656D80" w:rsidRPr="00DF230D">
        <w:rPr>
          <w:rFonts w:ascii="CMU Sans Serif Medium" w:hAnsi="CMU Sans Serif Medium" w:cs="CMU Sans Serif Medium"/>
          <w:i/>
          <w:iCs/>
        </w:rPr>
        <w:t>read_csv</w:t>
      </w:r>
      <w:proofErr w:type="spellEnd"/>
      <w:r w:rsidR="00656D80" w:rsidRPr="00DF230D">
        <w:rPr>
          <w:rFonts w:ascii="CMU Sans Serif Medium" w:hAnsi="CMU Sans Serif Medium" w:cs="CMU Sans Serif Medium"/>
        </w:rPr>
        <w:t xml:space="preserve"> function </w:t>
      </w:r>
      <w:r w:rsidR="00C754F6" w:rsidRPr="00DF230D">
        <w:rPr>
          <w:rFonts w:ascii="CMU Sans Serif Medium" w:hAnsi="CMU Sans Serif Medium" w:cs="CMU Sans Serif Medium"/>
        </w:rPr>
        <w:t xml:space="preserve">and immediately split into a training and </w:t>
      </w:r>
      <w:r w:rsidR="005A20C1" w:rsidRPr="00DF230D">
        <w:rPr>
          <w:rFonts w:ascii="CMU Sans Serif Medium" w:hAnsi="CMU Sans Serif Medium" w:cs="CMU Sans Serif Medium"/>
        </w:rPr>
        <w:t xml:space="preserve">a </w:t>
      </w:r>
      <w:r w:rsidR="00C754F6" w:rsidRPr="00DF230D">
        <w:rPr>
          <w:rFonts w:ascii="CMU Sans Serif Medium" w:hAnsi="CMU Sans Serif Medium" w:cs="CMU Sans Serif Medium"/>
        </w:rPr>
        <w:t>testing se</w:t>
      </w:r>
      <w:r w:rsidR="005A20C1" w:rsidRPr="00DF230D">
        <w:rPr>
          <w:rFonts w:ascii="CMU Sans Serif Medium" w:hAnsi="CMU Sans Serif Medium" w:cs="CMU Sans Serif Medium"/>
        </w:rPr>
        <w:t>t.</w:t>
      </w:r>
    </w:p>
    <w:p w14:paraId="51878955" w14:textId="075363FC" w:rsidR="00166E60" w:rsidRPr="00DF230D" w:rsidRDefault="00495760" w:rsidP="00877255">
      <w:pPr>
        <w:pStyle w:val="HTMLPreformatted"/>
        <w:numPr>
          <w:ilvl w:val="0"/>
          <w:numId w:val="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3025304"/>
        <w:rPr>
          <w:rFonts w:ascii="CMU Sans Serif Medium" w:hAnsi="CMU Sans Serif Medium" w:cs="CMU Sans Serif Medium"/>
        </w:rPr>
      </w:pPr>
      <w:r w:rsidRPr="00DF230D">
        <w:rPr>
          <w:rFonts w:ascii="CMU Sans Serif Medium" w:hAnsi="CMU Sans Serif Medium" w:cs="CMU Sans Serif Medium"/>
          <w:color w:val="000000"/>
        </w:rPr>
        <w:t xml:space="preserve">df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pd</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read</w:t>
      </w:r>
      <w:proofErr w:type="gramEnd"/>
      <w:r w:rsidRPr="00DF230D">
        <w:rPr>
          <w:rFonts w:ascii="CMU Sans Serif Medium" w:hAnsi="CMU Sans Serif Medium" w:cs="CMU Sans Serif Medium"/>
          <w:color w:val="000000"/>
        </w:rPr>
        <w:t>_csv</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data/train.csv"</w:t>
      </w:r>
      <w:r w:rsidRPr="00DF230D">
        <w:rPr>
          <w:rFonts w:ascii="CMU Sans Serif Medium" w:hAnsi="CMU Sans Serif Medium" w:cs="CMU Sans Serif Medium"/>
          <w:color w:val="666600"/>
        </w:rPr>
        <w:t>)</w:t>
      </w:r>
    </w:p>
    <w:p w14:paraId="7EFC6399" w14:textId="58C0A925" w:rsidR="00166E60" w:rsidRPr="00DF230D" w:rsidRDefault="00166E60" w:rsidP="00433FF0">
      <w:pPr>
        <w:ind w:firstLine="720"/>
        <w:jc w:val="both"/>
        <w:rPr>
          <w:rFonts w:ascii="CMU Sans Serif Medium" w:hAnsi="CMU Sans Serif Medium" w:cs="CMU Sans Serif Medium"/>
        </w:rPr>
      </w:pPr>
      <w:r w:rsidRPr="00DF230D">
        <w:rPr>
          <w:rFonts w:ascii="CMU Sans Serif Medium" w:hAnsi="CMU Sans Serif Medium" w:cs="CMU Sans Serif Medium"/>
        </w:rPr>
        <w:t xml:space="preserve">Before even viewing </w:t>
      </w:r>
      <w:r w:rsidR="0050383F" w:rsidRPr="00DF230D">
        <w:rPr>
          <w:rFonts w:ascii="CMU Sans Serif Medium" w:hAnsi="CMU Sans Serif Medium" w:cs="CMU Sans Serif Medium"/>
        </w:rPr>
        <w:t>the data’s features and values</w:t>
      </w:r>
      <w:r w:rsidRPr="00DF230D">
        <w:rPr>
          <w:rFonts w:ascii="CMU Sans Serif Medium" w:hAnsi="CMU Sans Serif Medium" w:cs="CMU Sans Serif Medium"/>
        </w:rPr>
        <w:t xml:space="preserve">, </w:t>
      </w:r>
      <w:r w:rsidR="0050383F" w:rsidRPr="00DF230D">
        <w:rPr>
          <w:rFonts w:ascii="CMU Sans Serif Medium" w:hAnsi="CMU Sans Serif Medium" w:cs="CMU Sans Serif Medium"/>
        </w:rPr>
        <w:t>the dataset</w:t>
      </w:r>
      <w:r w:rsidRPr="00DF230D">
        <w:rPr>
          <w:rFonts w:ascii="CMU Sans Serif Medium" w:hAnsi="CMU Sans Serif Medium" w:cs="CMU Sans Serif Medium"/>
        </w:rPr>
        <w:t xml:space="preserve"> is split </w:t>
      </w:r>
      <w:r w:rsidR="00AF5958" w:rsidRPr="00DF230D">
        <w:rPr>
          <w:rFonts w:ascii="CMU Sans Serif Medium" w:hAnsi="CMU Sans Serif Medium" w:cs="CMU Sans Serif Medium"/>
        </w:rPr>
        <w:t>in</w:t>
      </w:r>
      <w:r w:rsidRPr="00DF230D">
        <w:rPr>
          <w:rFonts w:ascii="CMU Sans Serif Medium" w:hAnsi="CMU Sans Serif Medium" w:cs="CMU Sans Serif Medium"/>
        </w:rPr>
        <w:t xml:space="preserve"> a training and a testing set</w:t>
      </w:r>
      <w:r w:rsidR="0050383F" w:rsidRPr="00DF230D">
        <w:rPr>
          <w:rFonts w:ascii="CMU Sans Serif Medium" w:hAnsi="CMU Sans Serif Medium" w:cs="CMU Sans Serif Medium"/>
        </w:rPr>
        <w:t xml:space="preserve"> to avoid </w:t>
      </w:r>
      <w:r w:rsidR="00AF5958" w:rsidRPr="00DF230D">
        <w:rPr>
          <w:rFonts w:ascii="CMU Sans Serif Medium" w:hAnsi="CMU Sans Serif Medium" w:cs="CMU Sans Serif Medium"/>
        </w:rPr>
        <w:t xml:space="preserve">any form of </w:t>
      </w:r>
      <w:r w:rsidR="0050383F" w:rsidRPr="00DF230D">
        <w:rPr>
          <w:rFonts w:ascii="CMU Sans Serif Medium" w:hAnsi="CMU Sans Serif Medium" w:cs="CMU Sans Serif Medium"/>
        </w:rPr>
        <w:t xml:space="preserve">data snooping. Data snooping corresponds </w:t>
      </w:r>
      <w:r w:rsidR="00645DAB" w:rsidRPr="00DF230D">
        <w:rPr>
          <w:rFonts w:ascii="CMU Sans Serif Medium" w:hAnsi="CMU Sans Serif Medium" w:cs="CMU Sans Serif Medium"/>
        </w:rPr>
        <w:t xml:space="preserve">to the </w:t>
      </w:r>
      <w:r w:rsidR="00D3130A" w:rsidRPr="00DF230D">
        <w:rPr>
          <w:rFonts w:ascii="CMU Sans Serif Medium" w:hAnsi="CMU Sans Serif Medium" w:cs="CMU Sans Serif Medium"/>
        </w:rPr>
        <w:t xml:space="preserve">poor </w:t>
      </w:r>
      <w:r w:rsidR="00645DAB" w:rsidRPr="00DF230D">
        <w:rPr>
          <w:rFonts w:ascii="CMU Sans Serif Medium" w:hAnsi="CMU Sans Serif Medium" w:cs="CMU Sans Serif Medium"/>
        </w:rPr>
        <w:t xml:space="preserve">practice of </w:t>
      </w:r>
      <w:r w:rsidR="00466C1F" w:rsidRPr="00DF230D">
        <w:rPr>
          <w:rFonts w:ascii="CMU Sans Serif Medium" w:hAnsi="CMU Sans Serif Medium" w:cs="CMU Sans Serif Medium"/>
        </w:rPr>
        <w:t xml:space="preserve">making design decisions </w:t>
      </w:r>
      <w:r w:rsidR="00294E20" w:rsidRPr="00DF230D">
        <w:rPr>
          <w:rFonts w:ascii="CMU Sans Serif Medium" w:hAnsi="CMU Sans Serif Medium" w:cs="CMU Sans Serif Medium"/>
        </w:rPr>
        <w:t xml:space="preserve">(either voluntary or involuntary) </w:t>
      </w:r>
      <w:r w:rsidR="00B47F31" w:rsidRPr="00DF230D">
        <w:rPr>
          <w:rFonts w:ascii="CMU Sans Serif Medium" w:hAnsi="CMU Sans Serif Medium" w:cs="CMU Sans Serif Medium"/>
        </w:rPr>
        <w:t>after</w:t>
      </w:r>
      <w:r w:rsidR="00466C1F" w:rsidRPr="00DF230D">
        <w:rPr>
          <w:rFonts w:ascii="CMU Sans Serif Medium" w:hAnsi="CMU Sans Serif Medium" w:cs="CMU Sans Serif Medium"/>
        </w:rPr>
        <w:t xml:space="preserve"> </w:t>
      </w:r>
      <w:r w:rsidR="00B47F31" w:rsidRPr="00DF230D">
        <w:rPr>
          <w:rFonts w:ascii="CMU Sans Serif Medium" w:hAnsi="CMU Sans Serif Medium" w:cs="CMU Sans Serif Medium"/>
        </w:rPr>
        <w:t xml:space="preserve">viewing the data and detecting patterns that could lead to favouring certain models or hyperparameters above others. </w:t>
      </w:r>
      <w:r w:rsidR="00916AD3" w:rsidRPr="00DF230D">
        <w:rPr>
          <w:rFonts w:ascii="CMU Sans Serif Medium" w:hAnsi="CMU Sans Serif Medium" w:cs="CMU Sans Serif Medium"/>
        </w:rPr>
        <w:t xml:space="preserve">The opening sentence </w:t>
      </w:r>
      <w:r w:rsidR="00967EA3" w:rsidRPr="00DF230D">
        <w:rPr>
          <w:rFonts w:ascii="CMU Sans Serif Medium" w:hAnsi="CMU Sans Serif Medium" w:cs="CMU Sans Serif Medium"/>
        </w:rPr>
        <w:t xml:space="preserve">in </w:t>
      </w:r>
      <w:r w:rsidR="00083991" w:rsidRPr="00DF230D">
        <w:rPr>
          <w:rFonts w:ascii="CMU Sans Serif Medium" w:hAnsi="CMU Sans Serif Medium" w:cs="CMU Sans Serif Medium"/>
        </w:rPr>
        <w:t>H.</w:t>
      </w:r>
      <w:r w:rsidR="00B47F31" w:rsidRPr="00DF230D">
        <w:rPr>
          <w:rFonts w:ascii="CMU Sans Serif Medium" w:hAnsi="CMU Sans Serif Medium" w:cs="CMU Sans Serif Medium"/>
        </w:rPr>
        <w:t xml:space="preserve"> White</w:t>
      </w:r>
      <w:r w:rsidR="00916AD3" w:rsidRPr="00DF230D">
        <w:rPr>
          <w:rFonts w:ascii="CMU Sans Serif Medium" w:hAnsi="CMU Sans Serif Medium" w:cs="CMU Sans Serif Medium"/>
        </w:rPr>
        <w:t>’s abstract in his paper on data snooping</w:t>
      </w:r>
      <w:r w:rsidR="00B47F31" w:rsidRPr="00DF230D">
        <w:rPr>
          <w:rFonts w:ascii="CMU Sans Serif Medium" w:hAnsi="CMU Sans Serif Medium" w:cs="CMU Sans Serif Medium"/>
        </w:rPr>
        <w:t xml:space="preserve"> </w:t>
      </w:r>
      <w:r w:rsidR="00683405" w:rsidRPr="00DF230D">
        <w:rPr>
          <w:rFonts w:ascii="CMU Sans Serif Medium" w:hAnsi="CMU Sans Serif Medium" w:cs="CMU Sans Serif Medium"/>
        </w:rPr>
        <w:t>reinfor</w:t>
      </w:r>
      <w:r w:rsidR="00C87846" w:rsidRPr="00DF230D">
        <w:rPr>
          <w:rFonts w:ascii="CMU Sans Serif Medium" w:hAnsi="CMU Sans Serif Medium" w:cs="CMU Sans Serif Medium"/>
        </w:rPr>
        <w:t>ces</w:t>
      </w:r>
      <w:r w:rsidR="00B47F31" w:rsidRPr="00DF230D">
        <w:rPr>
          <w:rFonts w:ascii="CMU Sans Serif Medium" w:hAnsi="CMU Sans Serif Medium" w:cs="CMU Sans Serif Medium"/>
        </w:rPr>
        <w:t xml:space="preserve"> how any form of data snooping could cause the final results to be questionable, thus reiterating the importance of splitting the data into two separate sets and forgetting about the testing data until the final evaluation</w:t>
      </w:r>
      <w:r w:rsidR="00683BCD" w:rsidRPr="00DF230D">
        <w:rPr>
          <w:rFonts w:ascii="CMU Sans Serif Medium" w:hAnsi="CMU Sans Serif Medium" w:cs="CMU Sans Serif Medium"/>
        </w:rPr>
        <w:t xml:space="preserve"> </w:t>
      </w:r>
      <w:r w:rsidR="00683BCD" w:rsidRPr="00DF230D">
        <w:rPr>
          <w:rFonts w:ascii="CMU Sans Serif Medium" w:hAnsi="CMU Sans Serif Medium" w:cs="CMU Sans Serif Medium"/>
        </w:rPr>
        <w:fldChar w:fldCharType="begin" w:fldLock="1"/>
      </w:r>
      <w:r w:rsidR="000A04E1" w:rsidRPr="00DF230D">
        <w:rPr>
          <w:rFonts w:ascii="CMU Sans Serif Medium" w:hAnsi="CMU Sans Serif Medium" w:cs="CMU Sans Serif Medium"/>
        </w:rPr>
        <w:instrText>ADDIN CSL_CITATION {"citationItems":[{"id":"ITEM-1","itemData":{"DOI":"10.1111/1468-0262.00152","ISSN":"00129682","abstrac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 This problem is practically unavoidable in the analysis of time-series data, as typically only a single history measuring a given phenomenon of interest is available for analysis. It is widely acknowledged by empirical researchers that data snooping is a dangerous practice to be avoided, but in fact it is endemic. The main problem has been a lack of sufficiently simple practical methods capable of assessing the potential dangers of data snooping in a given situation. Our purpose here is to provide such methods by specifying a straightforward procedure for testing the null hypothesis that the best model encountered in a specification search has no predictive superiority over a given benchmark model. This permits data snooping to be undertaken with some degree of confidence that one will not mistake results that could have been generated by chance for genuinely good results.","author":[{"dropping-particle":"","family":"White","given":"Halbert","non-dropping-particle":"","parse-names":false,"suffix":""}],"container-title":"Econometrica","id":"ITEM-1","issue":"5","issued":{"date-parts":[["2000","9","1"]]},"page":"1097-1126","publisher":"Blackwell Publishing Ltd","title":"A reality check for data snooping","type":"article-journal","volume":"68"},"uris":["http://www.mendeley.com/documents/?uuid=84088b7b-a1fc-3f10-a674-6a1f93664f80"]}],"mendeley":{"formattedCitation":"[2]","plainTextFormattedCitation":"[2]","previouslyFormattedCitation":"[2]"},"properties":{"noteIndex":0},"schema":"https://github.com/citation-style-language/schema/raw/master/csl-citation.json"}</w:instrText>
      </w:r>
      <w:r w:rsidR="00683BCD" w:rsidRPr="00DF230D">
        <w:rPr>
          <w:rFonts w:ascii="CMU Sans Serif Medium" w:hAnsi="CMU Sans Serif Medium" w:cs="CMU Sans Serif Medium"/>
        </w:rPr>
        <w:fldChar w:fldCharType="separate"/>
      </w:r>
      <w:r w:rsidR="00683BCD" w:rsidRPr="00DF230D">
        <w:rPr>
          <w:rFonts w:ascii="CMU Sans Serif Medium" w:hAnsi="CMU Sans Serif Medium" w:cs="CMU Sans Serif Medium"/>
          <w:noProof/>
        </w:rPr>
        <w:t>[2]</w:t>
      </w:r>
      <w:r w:rsidR="00683BCD" w:rsidRPr="00DF230D">
        <w:rPr>
          <w:rFonts w:ascii="CMU Sans Serif Medium" w:hAnsi="CMU Sans Serif Medium" w:cs="CMU Sans Serif Medium"/>
        </w:rPr>
        <w:fldChar w:fldCharType="end"/>
      </w:r>
      <w:r w:rsidR="00B47F31" w:rsidRPr="00DF230D">
        <w:rPr>
          <w:rFonts w:ascii="CMU Sans Serif Medium" w:hAnsi="CMU Sans Serif Medium" w:cs="CMU Sans Serif Medium"/>
        </w:rPr>
        <w:t>:</w:t>
      </w:r>
    </w:p>
    <w:p w14:paraId="2BED6C13" w14:textId="4E57DC9C" w:rsidR="00466C1F" w:rsidRPr="00DF230D" w:rsidRDefault="00466C1F" w:rsidP="00433FF0">
      <w:pPr>
        <w:jc w:val="both"/>
        <w:rPr>
          <w:rFonts w:ascii="CMU Sans Serif Medium" w:hAnsi="CMU Sans Serif Medium" w:cs="CMU Sans Serif Medium"/>
        </w:rPr>
      </w:pPr>
    </w:p>
    <w:p w14:paraId="1BB71FFF" w14:textId="3E8C1A2E" w:rsidR="00466C1F" w:rsidRPr="00DF230D" w:rsidRDefault="00466C1F" w:rsidP="00433FF0">
      <w:pPr>
        <w:jc w:val="both"/>
        <w:rPr>
          <w:rFonts w:ascii="CMU Sans Serif Medium" w:hAnsi="CMU Sans Serif Medium" w:cs="CMU Sans Serif Medium"/>
        </w:rPr>
      </w:pPr>
      <w:r w:rsidRPr="00DF230D">
        <w:rPr>
          <w:rFonts w:ascii="Calibri" w:hAnsi="Calibri" w:cs="Calibri"/>
        </w:rPr>
        <w:t>﻿</w:t>
      </w:r>
      <w:r w:rsidRPr="00DF230D">
        <w:rPr>
          <w:rFonts w:ascii="CMU Sans Serif Medium" w:hAnsi="CMU Sans Serif Medium" w:cs="CMU Sans Serif Medium"/>
        </w:rPr>
        <w:tab/>
        <w:t>“</w:t>
      </w:r>
      <w:r w:rsidRPr="00DF230D">
        <w:rPr>
          <w:rFonts w:ascii="CMU Sans Serif Medium" w:hAnsi="CMU Sans Serif Medium" w:cs="CMU Sans Serif Medium"/>
          <w:i/>
          <w:iCs/>
        </w:rPr>
        <w: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w:t>
      </w:r>
      <w:r w:rsidR="00AF6394" w:rsidRPr="00DF230D">
        <w:rPr>
          <w:rFonts w:ascii="CMU Sans Serif Medium" w:hAnsi="CMU Sans Serif Medium" w:cs="CMU Sans Serif Medium"/>
        </w:rPr>
        <w:t>”</w:t>
      </w:r>
      <w:r w:rsidR="00A564EB" w:rsidRPr="00DF230D">
        <w:rPr>
          <w:rFonts w:ascii="CMU Sans Serif Medium" w:hAnsi="CMU Sans Serif Medium" w:cs="CMU Sans Serif Medium"/>
        </w:rPr>
        <w:t>.</w:t>
      </w:r>
    </w:p>
    <w:p w14:paraId="556203A4" w14:textId="2C328FCF" w:rsidR="00645DAB" w:rsidRPr="00DF230D" w:rsidRDefault="00645DAB" w:rsidP="00433FF0">
      <w:pPr>
        <w:jc w:val="both"/>
        <w:rPr>
          <w:rFonts w:ascii="CMU Sans Serif Medium" w:hAnsi="CMU Sans Serif Medium" w:cs="CMU Sans Serif Medium"/>
        </w:rPr>
      </w:pPr>
    </w:p>
    <w:p w14:paraId="1CA73A66" w14:textId="0298EF86" w:rsidR="00794E5A" w:rsidRPr="00DF230D" w:rsidRDefault="00FE6E13" w:rsidP="00433FF0">
      <w:pPr>
        <w:jc w:val="both"/>
        <w:rPr>
          <w:rFonts w:ascii="CMU Sans Serif Medium" w:hAnsi="CMU Sans Serif Medium" w:cs="CMU Sans Serif Medium"/>
        </w:rPr>
      </w:pPr>
      <w:r w:rsidRPr="00DF230D">
        <w:rPr>
          <w:rFonts w:ascii="CMU Sans Serif Medium" w:hAnsi="CMU Sans Serif Medium" w:cs="CMU Sans Serif Medium"/>
        </w:rPr>
        <w:tab/>
      </w:r>
      <w:r w:rsidR="003C4B9D" w:rsidRPr="00DF230D">
        <w:rPr>
          <w:rFonts w:ascii="CMU Sans Serif Medium" w:hAnsi="CMU Sans Serif Medium" w:cs="CMU Sans Serif Medium"/>
        </w:rPr>
        <w:t>V</w:t>
      </w:r>
      <w:r w:rsidR="00413A42" w:rsidRPr="00DF230D">
        <w:rPr>
          <w:rFonts w:ascii="CMU Sans Serif Medium" w:hAnsi="CMU Sans Serif Medium" w:cs="CMU Sans Serif Medium"/>
        </w:rPr>
        <w:t xml:space="preserve">arious </w:t>
      </w:r>
      <w:r w:rsidR="0004320E" w:rsidRPr="00DF230D">
        <w:rPr>
          <w:rFonts w:ascii="CMU Sans Serif Medium" w:hAnsi="CMU Sans Serif Medium" w:cs="CMU Sans Serif Medium"/>
        </w:rPr>
        <w:t>options to split the dataset</w:t>
      </w:r>
      <w:r w:rsidR="003C4B9D" w:rsidRPr="00DF230D">
        <w:rPr>
          <w:rFonts w:ascii="CMU Sans Serif Medium" w:hAnsi="CMU Sans Serif Medium" w:cs="CMU Sans Serif Medium"/>
        </w:rPr>
        <w:t xml:space="preserve"> into two sets</w:t>
      </w:r>
      <w:r w:rsidR="00826CD3" w:rsidRPr="00DF230D">
        <w:rPr>
          <w:rFonts w:ascii="CMU Sans Serif Medium" w:hAnsi="CMU Sans Serif Medium" w:cs="CMU Sans Serif Medium"/>
        </w:rPr>
        <w:t xml:space="preserve"> are studie</w:t>
      </w:r>
      <w:r w:rsidR="00877AED" w:rsidRPr="00DF230D">
        <w:rPr>
          <w:rFonts w:ascii="CMU Sans Serif Medium" w:hAnsi="CMU Sans Serif Medium" w:cs="CMU Sans Serif Medium"/>
        </w:rPr>
        <w:t>d</w:t>
      </w:r>
      <w:r w:rsidR="00413A42" w:rsidRPr="00DF230D">
        <w:rPr>
          <w:rFonts w:ascii="CMU Sans Serif Medium" w:hAnsi="CMU Sans Serif Medium" w:cs="CMU Sans Serif Medium"/>
        </w:rPr>
        <w:t>, including</w:t>
      </w:r>
      <w:r w:rsidR="00877AED" w:rsidRPr="00DF230D">
        <w:rPr>
          <w:rFonts w:ascii="CMU Sans Serif Medium" w:hAnsi="CMU Sans Serif Medium" w:cs="CMU Sans Serif Medium"/>
        </w:rPr>
        <w:t xml:space="preserve"> </w:t>
      </w:r>
      <w:r w:rsidR="00413A42" w:rsidRPr="00DF230D">
        <w:rPr>
          <w:rFonts w:ascii="CMU Sans Serif Medium" w:hAnsi="CMU Sans Serif Medium" w:cs="CMU Sans Serif Medium"/>
          <w:i/>
          <w:iCs/>
        </w:rPr>
        <w:t xml:space="preserve">random </w:t>
      </w:r>
      <w:r w:rsidR="00D3380D" w:rsidRPr="00DF230D">
        <w:rPr>
          <w:rFonts w:ascii="CMU Sans Serif Medium" w:hAnsi="CMU Sans Serif Medium" w:cs="CMU Sans Serif Medium"/>
          <w:i/>
          <w:iCs/>
        </w:rPr>
        <w:t>sampling</w:t>
      </w:r>
      <w:r w:rsidR="00413A42" w:rsidRPr="00DF230D">
        <w:rPr>
          <w:rFonts w:ascii="CMU Sans Serif Medium" w:hAnsi="CMU Sans Serif Medium" w:cs="CMU Sans Serif Medium"/>
          <w:i/>
          <w:iCs/>
        </w:rPr>
        <w:t xml:space="preserve"> </w:t>
      </w:r>
      <w:r w:rsidR="00413A42" w:rsidRPr="00DF230D">
        <w:rPr>
          <w:rFonts w:ascii="CMU Sans Serif Medium" w:hAnsi="CMU Sans Serif Medium" w:cs="CMU Sans Serif Medium"/>
        </w:rPr>
        <w:t xml:space="preserve">and </w:t>
      </w:r>
      <w:r w:rsidR="00413A42" w:rsidRPr="00DF230D">
        <w:rPr>
          <w:rFonts w:ascii="CMU Sans Serif Medium" w:hAnsi="CMU Sans Serif Medium" w:cs="CMU Sans Serif Medium"/>
          <w:i/>
          <w:iCs/>
        </w:rPr>
        <w:t>stratified sampling</w:t>
      </w:r>
      <w:r w:rsidR="00413A42" w:rsidRPr="00DF230D">
        <w:rPr>
          <w:rFonts w:ascii="CMU Sans Serif Medium" w:hAnsi="CMU Sans Serif Medium" w:cs="CMU Sans Serif Medium"/>
        </w:rPr>
        <w:t xml:space="preserve">. </w:t>
      </w:r>
    </w:p>
    <w:p w14:paraId="793F0DAB" w14:textId="0BCF1063" w:rsidR="005B1ABB" w:rsidRPr="00DF230D" w:rsidRDefault="007E6C65" w:rsidP="00877255">
      <w:pPr>
        <w:pStyle w:val="ListParagraph"/>
        <w:numPr>
          <w:ilvl w:val="0"/>
          <w:numId w:val="10"/>
        </w:numPr>
        <w:jc w:val="both"/>
        <w:rPr>
          <w:rFonts w:ascii="CMU Sans Serif Medium" w:hAnsi="CMU Sans Serif Medium" w:cs="CMU Sans Serif Medium"/>
        </w:rPr>
      </w:pPr>
      <w:r w:rsidRPr="00DF230D">
        <w:rPr>
          <w:rFonts w:ascii="CMU Sans Serif Medium" w:hAnsi="CMU Sans Serif Medium" w:cs="CMU Sans Serif Medium"/>
          <w:u w:val="single"/>
        </w:rPr>
        <w:t>Random sampling</w:t>
      </w:r>
      <w:r w:rsidRPr="00DF230D">
        <w:rPr>
          <w:rFonts w:ascii="CMU Sans Serif Medium" w:hAnsi="CMU Sans Serif Medium" w:cs="CMU Sans Serif Medium"/>
        </w:rPr>
        <w:t xml:space="preserve"> consists </w:t>
      </w:r>
      <w:r w:rsidR="005B1ABB" w:rsidRPr="00DF230D">
        <w:rPr>
          <w:rFonts w:ascii="CMU Sans Serif Medium" w:hAnsi="CMU Sans Serif Medium" w:cs="CMU Sans Serif Medium"/>
        </w:rPr>
        <w:t>of</w:t>
      </w:r>
      <w:r w:rsidRPr="00DF230D">
        <w:rPr>
          <w:rFonts w:ascii="CMU Sans Serif Medium" w:hAnsi="CMU Sans Serif Medium" w:cs="CMU Sans Serif Medium"/>
        </w:rPr>
        <w:t xml:space="preserve"> randomly selecting</w:t>
      </w:r>
      <w:r w:rsidR="00B32C9E" w:rsidRPr="00DF230D">
        <w:rPr>
          <w:rFonts w:ascii="CMU Sans Serif Medium" w:hAnsi="CMU Sans Serif Medium" w:cs="CMU Sans Serif Medium"/>
        </w:rPr>
        <w:t xml:space="preserve"> samples from the dataset with uniform probabilities</w:t>
      </w:r>
      <w:r w:rsidR="001F5C94" w:rsidRPr="00DF230D">
        <w:rPr>
          <w:rFonts w:ascii="CMU Sans Serif Medium" w:hAnsi="CMU Sans Serif Medium" w:cs="CMU Sans Serif Medium"/>
        </w:rPr>
        <w:t xml:space="preserve">, where </w:t>
      </w:r>
      <w:r w:rsidR="00B32C9E" w:rsidRPr="00DF230D">
        <w:rPr>
          <w:rFonts w:ascii="CMU Sans Serif Medium" w:hAnsi="CMU Sans Serif Medium" w:cs="CMU Sans Serif Medium"/>
        </w:rPr>
        <w:t>each sample has the same probability as all other samples of being selected</w:t>
      </w:r>
      <w:r w:rsidR="00DF1850" w:rsidRPr="00DF230D">
        <w:rPr>
          <w:rFonts w:ascii="CMU Sans Serif Medium" w:hAnsi="CMU Sans Serif Medium" w:cs="CMU Sans Serif Medium"/>
        </w:rPr>
        <w:t xml:space="preserve"> </w:t>
      </w:r>
      <w:r w:rsidR="00DF1850"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DF1850"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3]</w:t>
      </w:r>
      <w:r w:rsidR="00DF1850" w:rsidRPr="00DF230D">
        <w:rPr>
          <w:rFonts w:ascii="CMU Sans Serif Medium" w:hAnsi="CMU Sans Serif Medium" w:cs="CMU Sans Serif Medium"/>
        </w:rPr>
        <w:fldChar w:fldCharType="end"/>
      </w:r>
      <w:r w:rsidR="001F5C94" w:rsidRPr="00DF230D">
        <w:rPr>
          <w:rFonts w:ascii="CMU Sans Serif Medium" w:hAnsi="CMU Sans Serif Medium" w:cs="CMU Sans Serif Medium"/>
        </w:rPr>
        <w:t>.</w:t>
      </w:r>
    </w:p>
    <w:p w14:paraId="10F7F52E" w14:textId="55CD22B5" w:rsidR="00413A42" w:rsidRPr="00DF230D" w:rsidRDefault="00413A42" w:rsidP="00877255">
      <w:pPr>
        <w:pStyle w:val="ListParagraph"/>
        <w:numPr>
          <w:ilvl w:val="0"/>
          <w:numId w:val="10"/>
        </w:numPr>
        <w:jc w:val="both"/>
        <w:rPr>
          <w:rFonts w:ascii="CMU Sans Serif Medium" w:hAnsi="CMU Sans Serif Medium" w:cs="CMU Sans Serif Medium"/>
        </w:rPr>
      </w:pPr>
      <w:r w:rsidRPr="00DF230D">
        <w:rPr>
          <w:rFonts w:ascii="CMU Sans Serif Medium" w:hAnsi="CMU Sans Serif Medium" w:cs="CMU Sans Serif Medium"/>
          <w:u w:val="single"/>
        </w:rPr>
        <w:t>Stratified sampling</w:t>
      </w:r>
      <w:r w:rsidRPr="00DF230D">
        <w:rPr>
          <w:rFonts w:ascii="CMU Sans Serif Medium" w:hAnsi="CMU Sans Serif Medium" w:cs="CMU Sans Serif Medium"/>
        </w:rPr>
        <w:t xml:space="preserve"> consists </w:t>
      </w:r>
      <w:r w:rsidR="005B1ABB" w:rsidRPr="00DF230D">
        <w:rPr>
          <w:rFonts w:ascii="CMU Sans Serif Medium" w:hAnsi="CMU Sans Serif Medium" w:cs="CMU Sans Serif Medium"/>
        </w:rPr>
        <w:t>of</w:t>
      </w:r>
      <w:r w:rsidRPr="00DF230D">
        <w:rPr>
          <w:rFonts w:ascii="CMU Sans Serif Medium" w:hAnsi="CMU Sans Serif Medium" w:cs="CMU Sans Serif Medium"/>
        </w:rPr>
        <w:t xml:space="preserve"> maintaining representative</w:t>
      </w:r>
      <w:r w:rsidR="005A4D1F" w:rsidRPr="00DF230D">
        <w:rPr>
          <w:rFonts w:ascii="CMU Sans Serif Medium" w:hAnsi="CMU Sans Serif Medium" w:cs="CMU Sans Serif Medium"/>
        </w:rPr>
        <w:t xml:space="preserve"> samples from the data in both the training and the testing sets</w:t>
      </w:r>
      <w:r w:rsidR="00C1334C" w:rsidRPr="00DF230D">
        <w:rPr>
          <w:rFonts w:ascii="CMU Sans Serif Medium" w:hAnsi="CMU Sans Serif Medium" w:cs="CMU Sans Serif Medium"/>
        </w:rPr>
        <w:t xml:space="preserve"> to avoid </w:t>
      </w:r>
      <w:r w:rsidR="000B1374" w:rsidRPr="00DF230D">
        <w:rPr>
          <w:rFonts w:ascii="CMU Sans Serif Medium" w:hAnsi="CMU Sans Serif Medium" w:cs="CMU Sans Serif Medium"/>
        </w:rPr>
        <w:t>introducing sampling</w:t>
      </w:r>
      <w:r w:rsidR="00C1334C" w:rsidRPr="00DF230D">
        <w:rPr>
          <w:rFonts w:ascii="CMU Sans Serif Medium" w:hAnsi="CMU Sans Serif Medium" w:cs="CMU Sans Serif Medium"/>
        </w:rPr>
        <w:t xml:space="preserve"> bias</w:t>
      </w:r>
      <w:r w:rsidR="005A4D1F" w:rsidRPr="00DF230D">
        <w:rPr>
          <w:rFonts w:ascii="CMU Sans Serif Medium" w:hAnsi="CMU Sans Serif Medium" w:cs="CMU Sans Serif Medium"/>
        </w:rPr>
        <w:t xml:space="preserve">. </w:t>
      </w:r>
      <w:r w:rsidR="00EA034F" w:rsidRPr="00DF230D">
        <w:rPr>
          <w:rFonts w:ascii="CMU Sans Serif Medium" w:hAnsi="CMU Sans Serif Medium" w:cs="CMU Sans Serif Medium"/>
        </w:rPr>
        <w:t xml:space="preserve">To demonstrate </w:t>
      </w:r>
      <w:r w:rsidR="005B1534" w:rsidRPr="00DF230D">
        <w:rPr>
          <w:rFonts w:ascii="CMU Sans Serif Medium" w:hAnsi="CMU Sans Serif Medium" w:cs="CMU Sans Serif Medium"/>
        </w:rPr>
        <w:t>this</w:t>
      </w:r>
      <w:r w:rsidR="00EA034F" w:rsidRPr="00DF230D">
        <w:rPr>
          <w:rFonts w:ascii="CMU Sans Serif Medium" w:hAnsi="CMU Sans Serif Medium" w:cs="CMU Sans Serif Medium"/>
        </w:rPr>
        <w:t xml:space="preserve"> bias</w:t>
      </w:r>
      <w:r w:rsidR="005A4D1F" w:rsidRPr="00DF230D">
        <w:rPr>
          <w:rFonts w:ascii="CMU Sans Serif Medium" w:hAnsi="CMU Sans Serif Medium" w:cs="CMU Sans Serif Medium"/>
        </w:rPr>
        <w:t>,</w:t>
      </w:r>
      <w:r w:rsidR="00EA034F" w:rsidRPr="00DF230D">
        <w:rPr>
          <w:rFonts w:ascii="CMU Sans Serif Medium" w:hAnsi="CMU Sans Serif Medium" w:cs="CMU Sans Serif Medium"/>
        </w:rPr>
        <w:t xml:space="preserve"> an example</w:t>
      </w:r>
      <w:r w:rsidR="005A4D1F" w:rsidRPr="00DF230D">
        <w:rPr>
          <w:rFonts w:ascii="CMU Sans Serif Medium" w:hAnsi="CMU Sans Serif Medium" w:cs="CMU Sans Serif Medium"/>
        </w:rPr>
        <w:t xml:space="preserve"> </w:t>
      </w:r>
      <w:r w:rsidR="00264A44" w:rsidRPr="00DF230D">
        <w:rPr>
          <w:rFonts w:ascii="CMU Sans Serif Medium" w:hAnsi="CMU Sans Serif Medium" w:cs="CMU Sans Serif Medium"/>
        </w:rPr>
        <w:t>of</w:t>
      </w:r>
      <w:r w:rsidR="00BA6AFC" w:rsidRPr="00DF230D">
        <w:rPr>
          <w:rFonts w:ascii="CMU Sans Serif Medium" w:hAnsi="CMU Sans Serif Medium" w:cs="CMU Sans Serif Medium"/>
        </w:rPr>
        <w:t xml:space="preserve"> scatter plot </w:t>
      </w:r>
      <w:r w:rsidR="00B062E1" w:rsidRPr="00DF230D">
        <w:rPr>
          <w:rFonts w:ascii="CMU Sans Serif Medium" w:hAnsi="CMU Sans Serif Medium" w:cs="CMU Sans Serif Medium"/>
        </w:rPr>
        <w:t>containing</w:t>
      </w:r>
      <w:r w:rsidR="00BA6AFC" w:rsidRPr="00DF230D">
        <w:rPr>
          <w:rFonts w:ascii="CMU Sans Serif Medium" w:hAnsi="CMU Sans Serif Medium" w:cs="CMU Sans Serif Medium"/>
        </w:rPr>
        <w:t xml:space="preserve"> </w:t>
      </w:r>
      <w:r w:rsidR="005A4D1F" w:rsidRPr="00DF230D">
        <w:rPr>
          <w:rFonts w:ascii="CMU Sans Serif Medium" w:hAnsi="CMU Sans Serif Medium" w:cs="CMU Sans Serif Medium"/>
        </w:rPr>
        <w:t>random numbers</w:t>
      </w:r>
      <w:r w:rsidR="00BA6AFC" w:rsidRPr="00DF230D">
        <w:rPr>
          <w:rFonts w:ascii="CMU Sans Serif Medium" w:hAnsi="CMU Sans Serif Medium" w:cs="CMU Sans Serif Medium"/>
        </w:rPr>
        <w:t xml:space="preserve"> between 0 and 100</w:t>
      </w:r>
      <w:r w:rsidR="005A4D1F" w:rsidRPr="00DF230D">
        <w:rPr>
          <w:rFonts w:ascii="CMU Sans Serif Medium" w:hAnsi="CMU Sans Serif Medium" w:cs="CMU Sans Serif Medium"/>
        </w:rPr>
        <w:t xml:space="preserve"> </w:t>
      </w:r>
      <w:r w:rsidR="00BA6AFC" w:rsidRPr="00DF230D">
        <w:rPr>
          <w:rFonts w:ascii="CMU Sans Serif Medium" w:hAnsi="CMU Sans Serif Medium" w:cs="CMU Sans Serif Medium"/>
        </w:rPr>
        <w:t xml:space="preserve">is </w:t>
      </w:r>
      <w:r w:rsidR="005A4D1F" w:rsidRPr="00DF230D">
        <w:rPr>
          <w:rFonts w:ascii="CMU Sans Serif Medium" w:hAnsi="CMU Sans Serif Medium" w:cs="CMU Sans Serif Medium"/>
        </w:rPr>
        <w:t>generated in Figure 1 below (see Appendix A for code used to generate chart)</w:t>
      </w:r>
      <w:r w:rsidR="003D12C8" w:rsidRPr="00DF230D">
        <w:rPr>
          <w:rFonts w:ascii="CMU Sans Serif Medium" w:hAnsi="CMU Sans Serif Medium" w:cs="CMU Sans Serif Medium"/>
        </w:rPr>
        <w:t>. Under</w:t>
      </w:r>
      <w:r w:rsidR="00C874D4" w:rsidRPr="00DF230D">
        <w:rPr>
          <w:rFonts w:ascii="CMU Sans Serif Medium" w:hAnsi="CMU Sans Serif Medium" w:cs="CMU Sans Serif Medium"/>
        </w:rPr>
        <w:t xml:space="preserve"> </w:t>
      </w:r>
      <w:r w:rsidR="006A2E17" w:rsidRPr="00DF230D">
        <w:rPr>
          <w:rFonts w:ascii="CMU Sans Serif Medium" w:hAnsi="CMU Sans Serif Medium" w:cs="CMU Sans Serif Medium"/>
        </w:rPr>
        <w:t>the assumption that</w:t>
      </w:r>
      <w:r w:rsidR="00C874D4" w:rsidRPr="00DF230D">
        <w:rPr>
          <w:rFonts w:ascii="CMU Sans Serif Medium" w:hAnsi="CMU Sans Serif Medium" w:cs="CMU Sans Serif Medium"/>
        </w:rPr>
        <w:t xml:space="preserve"> the</w:t>
      </w:r>
      <w:r w:rsidR="008F1417" w:rsidRPr="00DF230D">
        <w:rPr>
          <w:rFonts w:ascii="CMU Sans Serif Medium" w:hAnsi="CMU Sans Serif Medium" w:cs="CMU Sans Serif Medium"/>
        </w:rPr>
        <w:t xml:space="preserve"> data can be partitioned. Into </w:t>
      </w:r>
      <w:r w:rsidR="00C874D4" w:rsidRPr="00DF230D">
        <w:rPr>
          <w:rFonts w:ascii="CMU Sans Serif Medium" w:hAnsi="CMU Sans Serif Medium" w:cs="CMU Sans Serif Medium"/>
        </w:rPr>
        <w:t xml:space="preserve">four </w:t>
      </w:r>
      <w:r w:rsidR="00A42067" w:rsidRPr="00DF230D">
        <w:rPr>
          <w:rFonts w:ascii="CMU Sans Serif Medium" w:hAnsi="CMU Sans Serif Medium" w:cs="CMU Sans Serif Medium"/>
        </w:rPr>
        <w:t>relevant</w:t>
      </w:r>
      <w:r w:rsidR="00C874D4" w:rsidRPr="00DF230D">
        <w:rPr>
          <w:rFonts w:ascii="CMU Sans Serif Medium" w:hAnsi="CMU Sans Serif Medium" w:cs="CMU Sans Serif Medium"/>
        </w:rPr>
        <w:t xml:space="preserve"> sections,</w:t>
      </w:r>
      <w:r w:rsidR="005A4D1F" w:rsidRPr="00DF230D">
        <w:rPr>
          <w:rFonts w:ascii="CMU Sans Serif Medium" w:hAnsi="CMU Sans Serif Medium" w:cs="CMU Sans Serif Medium"/>
        </w:rPr>
        <w:t xml:space="preserve"> the </w:t>
      </w:r>
      <w:r w:rsidR="00C874D4" w:rsidRPr="00DF230D">
        <w:rPr>
          <w:rFonts w:ascii="CMU Sans Serif Medium" w:hAnsi="CMU Sans Serif Medium" w:cs="CMU Sans Serif Medium"/>
        </w:rPr>
        <w:t xml:space="preserve">split needs to extract samples from each of the four sections to be considered as </w:t>
      </w:r>
      <w:r w:rsidR="00513D54" w:rsidRPr="00DF230D">
        <w:rPr>
          <w:rFonts w:ascii="CMU Sans Serif Medium" w:hAnsi="CMU Sans Serif Medium" w:cs="CMU Sans Serif Medium"/>
        </w:rPr>
        <w:t>representative</w:t>
      </w:r>
      <w:r w:rsidR="00EB4921" w:rsidRPr="00DF230D">
        <w:rPr>
          <w:rFonts w:ascii="CMU Sans Serif Medium" w:hAnsi="CMU Sans Serif Medium" w:cs="CMU Sans Serif Medium"/>
        </w:rPr>
        <w:t xml:space="preserve"> (green sample). The risk with random sampling is that the split does not sample from each </w:t>
      </w:r>
      <w:r w:rsidR="00643165" w:rsidRPr="00DF230D">
        <w:rPr>
          <w:rFonts w:ascii="CMU Sans Serif Medium" w:hAnsi="CMU Sans Serif Medium" w:cs="CMU Sans Serif Medium"/>
        </w:rPr>
        <w:t xml:space="preserve">representative </w:t>
      </w:r>
      <w:r w:rsidR="00EB4921" w:rsidRPr="00DF230D">
        <w:rPr>
          <w:rFonts w:ascii="CMU Sans Serif Medium" w:hAnsi="CMU Sans Serif Medium" w:cs="CMU Sans Serif Medium"/>
        </w:rPr>
        <w:t>section</w:t>
      </w:r>
      <w:r w:rsidR="00643165" w:rsidRPr="00DF230D">
        <w:rPr>
          <w:rFonts w:ascii="CMU Sans Serif Medium" w:hAnsi="CMU Sans Serif Medium" w:cs="CMU Sans Serif Medium"/>
        </w:rPr>
        <w:t xml:space="preserve">, </w:t>
      </w:r>
      <w:r w:rsidR="00EB4921" w:rsidRPr="00DF230D">
        <w:rPr>
          <w:rFonts w:ascii="CMU Sans Serif Medium" w:hAnsi="CMU Sans Serif Medium" w:cs="CMU Sans Serif Medium"/>
        </w:rPr>
        <w:t xml:space="preserve">causing the </w:t>
      </w:r>
      <w:r w:rsidR="00513D54" w:rsidRPr="00DF230D">
        <w:rPr>
          <w:rFonts w:ascii="CMU Sans Serif Medium" w:hAnsi="CMU Sans Serif Medium" w:cs="CMU Sans Serif Medium"/>
        </w:rPr>
        <w:t xml:space="preserve">training set </w:t>
      </w:r>
      <w:r w:rsidR="00825BC2" w:rsidRPr="00DF230D">
        <w:rPr>
          <w:rFonts w:ascii="CMU Sans Serif Medium" w:hAnsi="CMU Sans Serif Medium" w:cs="CMU Sans Serif Medium"/>
        </w:rPr>
        <w:t>to contain</w:t>
      </w:r>
      <w:r w:rsidR="00513D54" w:rsidRPr="00DF230D">
        <w:rPr>
          <w:rFonts w:ascii="CMU Sans Serif Medium" w:hAnsi="CMU Sans Serif Medium" w:cs="CMU Sans Serif Medium"/>
        </w:rPr>
        <w:t xml:space="preserve"> samples from three sections and the testing </w:t>
      </w:r>
      <w:r w:rsidR="00667665" w:rsidRPr="00DF230D">
        <w:rPr>
          <w:rFonts w:ascii="CMU Sans Serif Medium" w:hAnsi="CMU Sans Serif Medium" w:cs="CMU Sans Serif Medium"/>
        </w:rPr>
        <w:t>set containing</w:t>
      </w:r>
      <w:r w:rsidR="00513D54" w:rsidRPr="00DF230D">
        <w:rPr>
          <w:rFonts w:ascii="CMU Sans Serif Medium" w:hAnsi="CMU Sans Serif Medium" w:cs="CMU Sans Serif Medium"/>
        </w:rPr>
        <w:t xml:space="preserve"> samples </w:t>
      </w:r>
      <w:r w:rsidR="00E31203" w:rsidRPr="00DF230D">
        <w:rPr>
          <w:rFonts w:ascii="CMU Sans Serif Medium" w:hAnsi="CMU Sans Serif Medium" w:cs="CMU Sans Serif Medium"/>
        </w:rPr>
        <w:t>from</w:t>
      </w:r>
      <w:r w:rsidR="00513D54" w:rsidRPr="00DF230D">
        <w:rPr>
          <w:rFonts w:ascii="CMU Sans Serif Medium" w:hAnsi="CMU Sans Serif Medium" w:cs="CMU Sans Serif Medium"/>
        </w:rPr>
        <w:t xml:space="preserve"> the fourth </w:t>
      </w:r>
      <w:r w:rsidR="00525083" w:rsidRPr="00DF230D">
        <w:rPr>
          <w:rFonts w:ascii="CMU Sans Serif Medium" w:hAnsi="CMU Sans Serif Medium" w:cs="CMU Sans Serif Medium"/>
        </w:rPr>
        <w:t>section (red circle)</w:t>
      </w:r>
      <w:r w:rsidR="00F167AC" w:rsidRPr="00DF230D">
        <w:rPr>
          <w:rFonts w:ascii="CMU Sans Serif Medium" w:hAnsi="CMU Sans Serif Medium" w:cs="CMU Sans Serif Medium"/>
        </w:rPr>
        <w:t xml:space="preserve"> for example. In this case, </w:t>
      </w:r>
      <w:r w:rsidR="00513D54" w:rsidRPr="00DF230D">
        <w:rPr>
          <w:rFonts w:ascii="CMU Sans Serif Medium" w:hAnsi="CMU Sans Serif Medium" w:cs="CMU Sans Serif Medium"/>
        </w:rPr>
        <w:t>the model will not generalise well to the unseen data as it was not trained on representative data</w:t>
      </w:r>
      <w:r w:rsidR="00800B7F" w:rsidRPr="00DF230D">
        <w:rPr>
          <w:rFonts w:ascii="CMU Sans Serif Medium" w:hAnsi="CMU Sans Serif Medium" w:cs="CMU Sans Serif Medium"/>
        </w:rPr>
        <w:t>.</w:t>
      </w:r>
    </w:p>
    <w:p w14:paraId="03821451" w14:textId="77777777" w:rsidR="00C1334C" w:rsidRPr="00DF230D" w:rsidRDefault="00C1334C" w:rsidP="00433FF0">
      <w:pPr>
        <w:jc w:val="both"/>
        <w:rPr>
          <w:rFonts w:ascii="CMU Sans Serif Medium" w:hAnsi="CMU Sans Serif Medium" w:cs="CMU Sans Serif Medium"/>
        </w:rPr>
      </w:pPr>
    </w:p>
    <w:p w14:paraId="7997C819" w14:textId="7DF273FA" w:rsidR="00A14EB4" w:rsidRPr="00DF230D" w:rsidRDefault="00082A62" w:rsidP="00D9516E">
      <w:pPr>
        <w:keepNext/>
        <w:jc w:val="center"/>
        <w:rPr>
          <w:rFonts w:ascii="CMU Sans Serif Medium" w:hAnsi="CMU Sans Serif Medium" w:cs="CMU Sans Serif Medium"/>
        </w:rPr>
      </w:pPr>
      <w:r w:rsidRPr="00DF230D">
        <w:rPr>
          <w:rFonts w:ascii="CMU Sans Serif Medium" w:hAnsi="CMU Sans Serif Medium" w:cs="CMU Sans Serif Medium"/>
          <w:noProof/>
        </w:rPr>
        <w:lastRenderedPageBreak/>
        <w:drawing>
          <wp:inline distT="0" distB="0" distL="0" distR="0" wp14:anchorId="59582F30" wp14:editId="500748EC">
            <wp:extent cx="3417588" cy="2257425"/>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tratified_example.png"/>
                    <pic:cNvPicPr/>
                  </pic:nvPicPr>
                  <pic:blipFill rotWithShape="1">
                    <a:blip r:embed="rId9">
                      <a:extLst>
                        <a:ext uri="{28A0092B-C50C-407E-A947-70E740481C1C}">
                          <a14:useLocalDpi xmlns:a14="http://schemas.microsoft.com/office/drawing/2010/main" val="0"/>
                        </a:ext>
                      </a:extLst>
                    </a:blip>
                    <a:srcRect l="6077" t="10677" r="9028" b="5208"/>
                    <a:stretch/>
                  </pic:blipFill>
                  <pic:spPr bwMode="auto">
                    <a:xfrm>
                      <a:off x="0" y="0"/>
                      <a:ext cx="3437010" cy="2270254"/>
                    </a:xfrm>
                    <a:prstGeom prst="rect">
                      <a:avLst/>
                    </a:prstGeom>
                    <a:ln>
                      <a:noFill/>
                    </a:ln>
                    <a:extLst>
                      <a:ext uri="{53640926-AAD7-44D8-BBD7-CCE9431645EC}">
                        <a14:shadowObscured xmlns:a14="http://schemas.microsoft.com/office/drawing/2010/main"/>
                      </a:ext>
                    </a:extLst>
                  </pic:spPr>
                </pic:pic>
              </a:graphicData>
            </a:graphic>
          </wp:inline>
        </w:drawing>
      </w:r>
    </w:p>
    <w:p w14:paraId="08CB272C" w14:textId="7E3E78C3" w:rsidR="00413A42" w:rsidRPr="00DF230D" w:rsidRDefault="00A14EB4" w:rsidP="00D9516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1</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xml:space="preserve">: </w:t>
      </w:r>
      <w:r w:rsidR="00D9516E" w:rsidRPr="00DF230D">
        <w:rPr>
          <w:rFonts w:ascii="CMU Sans Serif Medium" w:hAnsi="CMU Sans Serif Medium" w:cs="CMU Sans Serif Medium"/>
          <w:sz w:val="22"/>
          <w:szCs w:val="22"/>
        </w:rPr>
        <w:t>High-level example demonstrating the concept</w:t>
      </w:r>
      <w:r w:rsidR="0057282C" w:rsidRPr="00DF230D">
        <w:rPr>
          <w:rFonts w:ascii="CMU Sans Serif Medium" w:hAnsi="CMU Sans Serif Medium" w:cs="CMU Sans Serif Medium"/>
          <w:sz w:val="22"/>
          <w:szCs w:val="22"/>
        </w:rPr>
        <w:t xml:space="preserve"> behind stratified sampling.</w:t>
      </w:r>
      <w:r w:rsidR="00CD0918" w:rsidRPr="00DF230D">
        <w:rPr>
          <w:rFonts w:ascii="CMU Sans Serif Medium" w:hAnsi="CMU Sans Serif Medium" w:cs="CMU Sans Serif Medium"/>
          <w:sz w:val="22"/>
          <w:szCs w:val="22"/>
        </w:rPr>
        <w:t xml:space="preserve"> The scatter plot is generated in </w:t>
      </w:r>
      <w:proofErr w:type="spellStart"/>
      <w:r w:rsidR="00CD0918" w:rsidRPr="00DF230D">
        <w:rPr>
          <w:rFonts w:ascii="CMU Sans Serif Medium" w:hAnsi="CMU Sans Serif Medium" w:cs="CMU Sans Serif Medium"/>
          <w:sz w:val="22"/>
          <w:szCs w:val="22"/>
        </w:rPr>
        <w:t>MatPlotLib</w:t>
      </w:r>
      <w:proofErr w:type="spellEnd"/>
      <w:r w:rsidR="00CD0918" w:rsidRPr="00DF230D">
        <w:rPr>
          <w:rFonts w:ascii="CMU Sans Serif Medium" w:hAnsi="CMU Sans Serif Medium" w:cs="CMU Sans Serif Medium"/>
          <w:sz w:val="22"/>
          <w:szCs w:val="22"/>
        </w:rPr>
        <w:t>, and the four representative</w:t>
      </w:r>
      <w:r w:rsidRPr="00DF230D">
        <w:rPr>
          <w:rFonts w:ascii="CMU Sans Serif Medium" w:hAnsi="CMU Sans Serif Medium" w:cs="CMU Sans Serif Medium"/>
          <w:sz w:val="22"/>
          <w:szCs w:val="22"/>
        </w:rPr>
        <w:t xml:space="preserve"> separation</w:t>
      </w:r>
      <w:r w:rsidR="00CD0918" w:rsidRPr="00DF230D">
        <w:rPr>
          <w:rFonts w:ascii="CMU Sans Serif Medium" w:hAnsi="CMU Sans Serif Medium" w:cs="CMU Sans Serif Medium"/>
          <w:sz w:val="22"/>
          <w:szCs w:val="22"/>
        </w:rPr>
        <w:t>s</w:t>
      </w:r>
      <w:r w:rsidRPr="00DF230D">
        <w:rPr>
          <w:rFonts w:ascii="CMU Sans Serif Medium" w:hAnsi="CMU Sans Serif Medium" w:cs="CMU Sans Serif Medium"/>
          <w:sz w:val="22"/>
          <w:szCs w:val="22"/>
        </w:rPr>
        <w:t xml:space="preserve"> </w:t>
      </w:r>
      <w:r w:rsidR="00CD0918" w:rsidRPr="00DF230D">
        <w:rPr>
          <w:rFonts w:ascii="CMU Sans Serif Medium" w:hAnsi="CMU Sans Serif Medium" w:cs="CMU Sans Serif Medium"/>
          <w:sz w:val="22"/>
          <w:szCs w:val="22"/>
        </w:rPr>
        <w:t>and coloured samples</w:t>
      </w:r>
      <w:r w:rsidRPr="00DF230D">
        <w:rPr>
          <w:rFonts w:ascii="CMU Sans Serif Medium" w:hAnsi="CMU Sans Serif Medium" w:cs="CMU Sans Serif Medium"/>
          <w:sz w:val="22"/>
          <w:szCs w:val="22"/>
        </w:rPr>
        <w:t xml:space="preserve"> </w:t>
      </w:r>
      <w:r w:rsidR="00CD0918" w:rsidRPr="00DF230D">
        <w:rPr>
          <w:rFonts w:ascii="CMU Sans Serif Medium" w:hAnsi="CMU Sans Serif Medium" w:cs="CMU Sans Serif Medium"/>
          <w:sz w:val="22"/>
          <w:szCs w:val="22"/>
        </w:rPr>
        <w:t>are</w:t>
      </w:r>
      <w:r w:rsidRPr="00DF230D">
        <w:rPr>
          <w:rFonts w:ascii="CMU Sans Serif Medium" w:hAnsi="CMU Sans Serif Medium" w:cs="CMU Sans Serif Medium"/>
          <w:sz w:val="22"/>
          <w:szCs w:val="22"/>
        </w:rPr>
        <w:t xml:space="preserve"> performed in </w:t>
      </w:r>
      <w:r w:rsidR="00CD0918" w:rsidRPr="00DF230D">
        <w:rPr>
          <w:rFonts w:ascii="CMU Sans Serif Medium" w:hAnsi="CMU Sans Serif Medium" w:cs="CMU Sans Serif Medium"/>
          <w:sz w:val="22"/>
          <w:szCs w:val="22"/>
        </w:rPr>
        <w:t xml:space="preserve">a </w:t>
      </w:r>
      <w:r w:rsidRPr="00DF230D">
        <w:rPr>
          <w:rFonts w:ascii="CMU Sans Serif Medium" w:hAnsi="CMU Sans Serif Medium" w:cs="CMU Sans Serif Medium"/>
          <w:sz w:val="22"/>
          <w:szCs w:val="22"/>
        </w:rPr>
        <w:t>painting application.</w:t>
      </w:r>
    </w:p>
    <w:p w14:paraId="4911CC44" w14:textId="77777777" w:rsidR="00FC1B5F" w:rsidRPr="00DF230D" w:rsidRDefault="00FC1B5F" w:rsidP="0069790D">
      <w:pPr>
        <w:ind w:firstLine="720"/>
        <w:jc w:val="both"/>
        <w:rPr>
          <w:rFonts w:ascii="CMU Sans Serif Medium" w:hAnsi="CMU Sans Serif Medium" w:cs="CMU Sans Serif Medium"/>
        </w:rPr>
      </w:pPr>
    </w:p>
    <w:p w14:paraId="69C59D69" w14:textId="537BA265" w:rsidR="00413A42" w:rsidRPr="00DF230D" w:rsidRDefault="00D30CC9" w:rsidP="0069790D">
      <w:pPr>
        <w:ind w:firstLine="720"/>
        <w:jc w:val="both"/>
        <w:rPr>
          <w:rFonts w:ascii="CMU Sans Serif Medium" w:hAnsi="CMU Sans Serif Medium" w:cs="CMU Sans Serif Medium"/>
        </w:rPr>
      </w:pPr>
      <w:r w:rsidRPr="00DF230D">
        <w:rPr>
          <w:rFonts w:ascii="CMU Sans Serif Medium" w:hAnsi="CMU Sans Serif Medium" w:cs="CMU Sans Serif Medium"/>
        </w:rPr>
        <w:t>Considering both sampling methods to split the data into a training set and a testing set</w:t>
      </w:r>
      <w:r w:rsidR="001D2BD0" w:rsidRPr="00DF230D">
        <w:rPr>
          <w:rFonts w:ascii="CMU Sans Serif Medium" w:hAnsi="CMU Sans Serif Medium" w:cs="CMU Sans Serif Medium"/>
        </w:rPr>
        <w:t xml:space="preserve">, </w:t>
      </w:r>
      <w:r w:rsidR="00C1334C" w:rsidRPr="00DF230D">
        <w:rPr>
          <w:rFonts w:ascii="CMU Sans Serif Medium" w:hAnsi="CMU Sans Serif Medium" w:cs="CMU Sans Serif Medium"/>
        </w:rPr>
        <w:t xml:space="preserve">stratified sampling is not always </w:t>
      </w:r>
      <w:r w:rsidR="00950E8C" w:rsidRPr="00DF230D">
        <w:rPr>
          <w:rFonts w:ascii="CMU Sans Serif Medium" w:hAnsi="CMU Sans Serif Medium" w:cs="CMU Sans Serif Medium"/>
        </w:rPr>
        <w:t>necessary</w:t>
      </w:r>
      <w:r w:rsidR="00C1334C" w:rsidRPr="00DF230D">
        <w:rPr>
          <w:rFonts w:ascii="CMU Sans Serif Medium" w:hAnsi="CMU Sans Serif Medium" w:cs="CMU Sans Serif Medium"/>
        </w:rPr>
        <w:t xml:space="preserve">, </w:t>
      </w:r>
      <w:r w:rsidR="000A04E1" w:rsidRPr="00DF230D">
        <w:rPr>
          <w:rFonts w:ascii="CMU Sans Serif Medium" w:hAnsi="CMU Sans Serif Medium" w:cs="CMU Sans Serif Medium"/>
        </w:rPr>
        <w:t>a</w:t>
      </w:r>
      <w:r w:rsidR="00332FDF" w:rsidRPr="00DF230D">
        <w:rPr>
          <w:rFonts w:ascii="CMU Sans Serif Medium" w:hAnsi="CMU Sans Serif Medium" w:cs="CMU Sans Serif Medium"/>
        </w:rPr>
        <w:t>s</w:t>
      </w:r>
      <w:r w:rsidR="00C1334C" w:rsidRPr="00DF230D">
        <w:rPr>
          <w:rFonts w:ascii="CMU Sans Serif Medium" w:hAnsi="CMU Sans Serif Medium" w:cs="CMU Sans Serif Medium"/>
        </w:rPr>
        <w:t xml:space="preserve"> random sampling is considered to be sufficient when the data is large enough. </w:t>
      </w:r>
      <w:r w:rsidR="00BA1B0A" w:rsidRPr="00DF230D">
        <w:rPr>
          <w:rFonts w:ascii="CMU Sans Serif Medium" w:hAnsi="CMU Sans Serif Medium" w:cs="CMU Sans Serif Medium"/>
        </w:rPr>
        <w:t>A.</w:t>
      </w:r>
      <w:r w:rsidR="000260FC" w:rsidRPr="00DF230D">
        <w:rPr>
          <w:rFonts w:ascii="CMU Sans Serif Medium" w:hAnsi="CMU Sans Serif Medium" w:cs="CMU Sans Serif Medium"/>
        </w:rPr>
        <w:t xml:space="preserve"> </w:t>
      </w:r>
      <w:proofErr w:type="spellStart"/>
      <w:r w:rsidR="00C1334C" w:rsidRPr="00DF230D">
        <w:rPr>
          <w:rFonts w:ascii="CMU Sans Serif Medium" w:hAnsi="CMU Sans Serif Medium" w:cs="CMU Sans Serif Medium"/>
        </w:rPr>
        <w:t>Géron</w:t>
      </w:r>
      <w:proofErr w:type="spellEnd"/>
      <w:r w:rsidR="00C1334C" w:rsidRPr="00DF230D">
        <w:rPr>
          <w:rFonts w:ascii="CMU Sans Serif Medium" w:hAnsi="CMU Sans Serif Medium" w:cs="CMU Sans Serif Medium"/>
        </w:rPr>
        <w:t xml:space="preserve"> mentions that </w:t>
      </w:r>
      <w:r w:rsidR="000260FC" w:rsidRPr="00DF230D">
        <w:rPr>
          <w:rFonts w:ascii="CMU Sans Serif Medium" w:hAnsi="CMU Sans Serif Medium" w:cs="CMU Sans Serif Medium"/>
        </w:rPr>
        <w:t xml:space="preserve">stratified sampling is necessary </w:t>
      </w:r>
      <w:r w:rsidR="000A04E1" w:rsidRPr="00DF230D">
        <w:rPr>
          <w:rFonts w:ascii="CMU Sans Serif Medium" w:hAnsi="CMU Sans Serif Medium" w:cs="CMU Sans Serif Medium"/>
        </w:rPr>
        <w:t xml:space="preserve">for small datasets of about 1000 rows </w:t>
      </w:r>
      <w:r w:rsidR="000A04E1"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0A04E1"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4]</w:t>
      </w:r>
      <w:r w:rsidR="000A04E1" w:rsidRPr="00DF230D">
        <w:rPr>
          <w:rFonts w:ascii="CMU Sans Serif Medium" w:hAnsi="CMU Sans Serif Medium" w:cs="CMU Sans Serif Medium"/>
        </w:rPr>
        <w:fldChar w:fldCharType="end"/>
      </w:r>
      <w:r w:rsidR="000A04E1" w:rsidRPr="00DF230D">
        <w:rPr>
          <w:rFonts w:ascii="CMU Sans Serif Medium" w:hAnsi="CMU Sans Serif Medium" w:cs="CMU Sans Serif Medium"/>
        </w:rPr>
        <w:t>, and because the dataset used in this practical contains 21,263 rows, random sampling is therefore used</w:t>
      </w:r>
      <w:r w:rsidR="00AB2D1D" w:rsidRPr="00DF230D">
        <w:rPr>
          <w:rFonts w:ascii="CMU Sans Serif Medium" w:hAnsi="CMU Sans Serif Medium" w:cs="CMU Sans Serif Medium"/>
        </w:rPr>
        <w:t xml:space="preserve"> instead</w:t>
      </w:r>
      <w:r w:rsidR="000A04E1" w:rsidRPr="00DF230D">
        <w:rPr>
          <w:rFonts w:ascii="CMU Sans Serif Medium" w:hAnsi="CMU Sans Serif Medium" w:cs="CMU Sans Serif Medium"/>
        </w:rPr>
        <w:t>. Additionally</w:t>
      </w:r>
      <w:r w:rsidR="00AB2D1D" w:rsidRPr="00DF230D">
        <w:rPr>
          <w:rFonts w:ascii="CMU Sans Serif Medium" w:hAnsi="CMU Sans Serif Medium" w:cs="CMU Sans Serif Medium"/>
        </w:rPr>
        <w:t>, stratified sampling requires strong knowledge of the dataset</w:t>
      </w:r>
      <w:r w:rsidR="003973E6" w:rsidRPr="00DF230D">
        <w:rPr>
          <w:rFonts w:ascii="CMU Sans Serif Medium" w:hAnsi="CMU Sans Serif Medium" w:cs="CMU Sans Serif Medium"/>
        </w:rPr>
        <w:t xml:space="preserve"> </w:t>
      </w:r>
      <w:r w:rsidR="003973E6"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973E6"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4]</w:t>
      </w:r>
      <w:r w:rsidR="003973E6" w:rsidRPr="00DF230D">
        <w:rPr>
          <w:rFonts w:ascii="CMU Sans Serif Medium" w:hAnsi="CMU Sans Serif Medium" w:cs="CMU Sans Serif Medium"/>
        </w:rPr>
        <w:fldChar w:fldCharType="end"/>
      </w:r>
      <w:r w:rsidR="00AB2D1D" w:rsidRPr="00DF230D">
        <w:rPr>
          <w:rFonts w:ascii="CMU Sans Serif Medium" w:hAnsi="CMU Sans Serif Medium" w:cs="CMU Sans Serif Medium"/>
        </w:rPr>
        <w:t>, which is not the case with this dataset as there are 81 features in total, and no unique feature is considered more important than the other (8 features are mentioned to be important)</w:t>
      </w:r>
      <w:r w:rsidR="00826532" w:rsidRPr="00DF230D">
        <w:rPr>
          <w:rFonts w:ascii="CMU Sans Serif Medium" w:hAnsi="CMU Sans Serif Medium" w:cs="CMU Sans Serif Medium"/>
        </w:rPr>
        <w:t xml:space="preserve"> </w:t>
      </w:r>
      <w:r w:rsidR="00826532" w:rsidRPr="00DF230D">
        <w:rPr>
          <w:rFonts w:ascii="CMU Sans Serif Medium" w:hAnsi="CMU Sans Serif Medium" w:cs="CMU Sans Serif Medium"/>
        </w:rPr>
        <w:fldChar w:fldCharType="begin" w:fldLock="1"/>
      </w:r>
      <w:r w:rsidR="00B93441"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26532" w:rsidRPr="00DF230D">
        <w:rPr>
          <w:rFonts w:ascii="CMU Sans Serif Medium" w:hAnsi="CMU Sans Serif Medium" w:cs="CMU Sans Serif Medium"/>
        </w:rPr>
        <w:fldChar w:fldCharType="separate"/>
      </w:r>
      <w:r w:rsidR="00826532" w:rsidRPr="00DF230D">
        <w:rPr>
          <w:rFonts w:ascii="CMU Sans Serif Medium" w:hAnsi="CMU Sans Serif Medium" w:cs="CMU Sans Serif Medium"/>
          <w:noProof/>
        </w:rPr>
        <w:t>[1]</w:t>
      </w:r>
      <w:r w:rsidR="00826532" w:rsidRPr="00DF230D">
        <w:rPr>
          <w:rFonts w:ascii="CMU Sans Serif Medium" w:hAnsi="CMU Sans Serif Medium" w:cs="CMU Sans Serif Medium"/>
        </w:rPr>
        <w:fldChar w:fldCharType="end"/>
      </w:r>
      <w:r w:rsidR="00826532" w:rsidRPr="00DF230D">
        <w:rPr>
          <w:rFonts w:ascii="CMU Sans Serif Medium" w:hAnsi="CMU Sans Serif Medium" w:cs="CMU Sans Serif Medium"/>
        </w:rPr>
        <w:t>, thus rendering the task of performing a representative split of the data based on the most important feature impossible</w:t>
      </w:r>
      <w:r w:rsidR="003973E6" w:rsidRPr="00DF230D">
        <w:rPr>
          <w:rFonts w:ascii="CMU Sans Serif Medium" w:hAnsi="CMU Sans Serif Medium" w:cs="CMU Sans Serif Medium"/>
        </w:rPr>
        <w:t>.</w:t>
      </w:r>
      <w:r w:rsidR="00C17BE4" w:rsidRPr="00DF230D">
        <w:rPr>
          <w:rFonts w:ascii="CMU Sans Serif Medium" w:hAnsi="CMU Sans Serif Medium" w:cs="CMU Sans Serif Medium"/>
        </w:rPr>
        <w:t xml:space="preserve"> Furthermore, random sampling completely eliminates the risk of introducing any form of bias </w:t>
      </w:r>
      <w:r w:rsidR="00C17BE4" w:rsidRPr="00DF230D">
        <w:rPr>
          <w:rFonts w:ascii="CMU Sans Serif Medium" w:hAnsi="CMU Sans Serif Medium" w:cs="CMU Sans Serif Medium"/>
        </w:rPr>
        <w:fldChar w:fldCharType="begin" w:fldLock="1"/>
      </w:r>
      <w:r w:rsidR="00F00D32" w:rsidRPr="00DF230D">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C17BE4" w:rsidRPr="00DF230D">
        <w:rPr>
          <w:rFonts w:ascii="CMU Sans Serif Medium" w:hAnsi="CMU Sans Serif Medium" w:cs="CMU Sans Serif Medium"/>
        </w:rPr>
        <w:fldChar w:fldCharType="separate"/>
      </w:r>
      <w:r w:rsidR="00C17BE4" w:rsidRPr="00DF230D">
        <w:rPr>
          <w:rFonts w:ascii="CMU Sans Serif Medium" w:hAnsi="CMU Sans Serif Medium" w:cs="CMU Sans Serif Medium"/>
          <w:noProof/>
        </w:rPr>
        <w:t>[3]</w:t>
      </w:r>
      <w:r w:rsidR="00C17BE4" w:rsidRPr="00DF230D">
        <w:rPr>
          <w:rFonts w:ascii="CMU Sans Serif Medium" w:hAnsi="CMU Sans Serif Medium" w:cs="CMU Sans Serif Medium"/>
        </w:rPr>
        <w:fldChar w:fldCharType="end"/>
      </w:r>
      <w:r w:rsidR="00C17BE4" w:rsidRPr="00DF230D">
        <w:rPr>
          <w:rFonts w:ascii="CMU Sans Serif Medium" w:hAnsi="CMU Sans Serif Medium" w:cs="CMU Sans Serif Medium"/>
        </w:rPr>
        <w:t>.</w:t>
      </w:r>
    </w:p>
    <w:p w14:paraId="72DB3DB7" w14:textId="7A25CEC7" w:rsidR="0004320E" w:rsidRPr="00DF230D" w:rsidRDefault="0004320E" w:rsidP="00433FF0">
      <w:pPr>
        <w:jc w:val="both"/>
        <w:rPr>
          <w:rFonts w:ascii="CMU Sans Serif Medium" w:hAnsi="CMU Sans Serif Medium" w:cs="CMU Sans Serif Medium"/>
        </w:rPr>
      </w:pPr>
    </w:p>
    <w:p w14:paraId="2F79AF97" w14:textId="0C2C4B4F" w:rsidR="00F00630" w:rsidRPr="00DF230D" w:rsidRDefault="00FE6E13" w:rsidP="00433FF0">
      <w:pPr>
        <w:ind w:firstLine="720"/>
        <w:jc w:val="both"/>
        <w:rPr>
          <w:rFonts w:ascii="CMU Sans Serif Medium" w:hAnsi="CMU Sans Serif Medium" w:cs="CMU Sans Serif Medium"/>
        </w:rPr>
      </w:pPr>
      <w:r w:rsidRPr="00DF230D">
        <w:rPr>
          <w:rFonts w:ascii="CMU Sans Serif Medium" w:hAnsi="CMU Sans Serif Medium" w:cs="CMU Sans Serif Medium"/>
        </w:rPr>
        <w:t>The data</w:t>
      </w:r>
      <w:r w:rsidR="0004320E" w:rsidRPr="00DF230D">
        <w:rPr>
          <w:rFonts w:ascii="CMU Sans Serif Medium" w:hAnsi="CMU Sans Serif Medium" w:cs="CMU Sans Serif Medium"/>
        </w:rPr>
        <w:t>set</w:t>
      </w:r>
      <w:r w:rsidRPr="00DF230D">
        <w:rPr>
          <w:rFonts w:ascii="CMU Sans Serif Medium" w:hAnsi="CMU Sans Serif Medium" w:cs="CMU Sans Serif Medium"/>
        </w:rPr>
        <w:t xml:space="preserve"> is </w:t>
      </w:r>
      <w:r w:rsidR="007B4FFC" w:rsidRPr="00DF230D">
        <w:rPr>
          <w:rFonts w:ascii="CMU Sans Serif Medium" w:hAnsi="CMU Sans Serif Medium" w:cs="CMU Sans Serif Medium"/>
        </w:rPr>
        <w:t xml:space="preserve">therefore </w:t>
      </w:r>
      <w:r w:rsidR="005C0EF2" w:rsidRPr="00DF230D">
        <w:rPr>
          <w:rFonts w:ascii="CMU Sans Serif Medium" w:hAnsi="CMU Sans Serif Medium" w:cs="CMU Sans Serif Medium"/>
        </w:rPr>
        <w:t xml:space="preserve">randomly </w:t>
      </w:r>
      <w:r w:rsidRPr="00DF230D">
        <w:rPr>
          <w:rFonts w:ascii="CMU Sans Serif Medium" w:hAnsi="CMU Sans Serif Medium" w:cs="CMU Sans Serif Medium"/>
        </w:rPr>
        <w:t>split using</w:t>
      </w:r>
      <w:r w:rsidR="007636CA" w:rsidRPr="00DF230D">
        <w:rPr>
          <w:rFonts w:ascii="CMU Sans Serif Medium" w:hAnsi="CMU Sans Serif Medium" w:cs="CMU Sans Serif Medium"/>
        </w:rPr>
        <w:t xml:space="preserve"> </w:t>
      </w:r>
      <w:proofErr w:type="spellStart"/>
      <w:r w:rsidR="007636CA" w:rsidRPr="00DF230D">
        <w:rPr>
          <w:rFonts w:ascii="CMU Sans Serif Medium" w:hAnsi="CMU Sans Serif Medium" w:cs="CMU Sans Serif Medium"/>
        </w:rPr>
        <w:t>Scikit-Learn’s</w:t>
      </w:r>
      <w:proofErr w:type="spellEnd"/>
      <w:r w:rsidR="007636CA" w:rsidRPr="00DF230D">
        <w:rPr>
          <w:rFonts w:ascii="CMU Sans Serif Medium" w:hAnsi="CMU Sans Serif Medium" w:cs="CMU Sans Serif Medium"/>
        </w:rPr>
        <w:t xml:space="preserve"> </w:t>
      </w:r>
      <w:proofErr w:type="spellStart"/>
      <w:r w:rsidR="007636CA" w:rsidRPr="00DF230D">
        <w:rPr>
          <w:rFonts w:ascii="CMU Sans Serif Medium" w:hAnsi="CMU Sans Serif Medium" w:cs="CMU Sans Serif Medium"/>
          <w:i/>
          <w:iCs/>
        </w:rPr>
        <w:t>train_test_split</w:t>
      </w:r>
      <w:proofErr w:type="spellEnd"/>
      <w:r w:rsidR="007636CA" w:rsidRPr="00DF230D">
        <w:rPr>
          <w:rFonts w:ascii="CMU Sans Serif Medium" w:hAnsi="CMU Sans Serif Medium" w:cs="CMU Sans Serif Medium"/>
        </w:rPr>
        <w:t xml:space="preserve"> function with</w:t>
      </w:r>
      <w:r w:rsidRPr="00DF230D">
        <w:rPr>
          <w:rFonts w:ascii="CMU Sans Serif Medium" w:hAnsi="CMU Sans Serif Medium" w:cs="CMU Sans Serif Medium"/>
        </w:rPr>
        <w:t xml:space="preserve"> a</w:t>
      </w:r>
      <w:r w:rsidR="00166E60" w:rsidRPr="00DF230D">
        <w:rPr>
          <w:rFonts w:ascii="CMU Sans Serif Medium" w:hAnsi="CMU Sans Serif Medium" w:cs="CMU Sans Serif Medium"/>
        </w:rPr>
        <w:t xml:space="preserve"> 80%/20% </w:t>
      </w:r>
      <w:r w:rsidR="005C0EF2" w:rsidRPr="00DF230D">
        <w:rPr>
          <w:rFonts w:ascii="CMU Sans Serif Medium" w:hAnsi="CMU Sans Serif Medium" w:cs="CMU Sans Serif Medium"/>
        </w:rPr>
        <w:t>distribution</w:t>
      </w:r>
      <w:r w:rsidR="00F00D32" w:rsidRPr="00DF230D">
        <w:rPr>
          <w:rFonts w:ascii="CMU Sans Serif Medium" w:hAnsi="CMU Sans Serif Medium" w:cs="CMU Sans Serif Medium"/>
        </w:rPr>
        <w:t xml:space="preserve">, which is the norm in machine learning </w:t>
      </w:r>
      <w:r w:rsidR="00F00D32" w:rsidRPr="00DF230D">
        <w:rPr>
          <w:rFonts w:ascii="CMU Sans Serif Medium" w:hAnsi="CMU Sans Serif Medium" w:cs="CMU Sans Serif Medium"/>
        </w:rPr>
        <w:fldChar w:fldCharType="begin" w:fldLock="1"/>
      </w:r>
      <w:r w:rsidR="00FF172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0D32" w:rsidRPr="00DF230D">
        <w:rPr>
          <w:rFonts w:ascii="CMU Sans Serif Medium" w:hAnsi="CMU Sans Serif Medium" w:cs="CMU Sans Serif Medium"/>
        </w:rPr>
        <w:fldChar w:fldCharType="separate"/>
      </w:r>
      <w:r w:rsidR="00F00D32" w:rsidRPr="00DF230D">
        <w:rPr>
          <w:rFonts w:ascii="CMU Sans Serif Medium" w:hAnsi="CMU Sans Serif Medium" w:cs="CMU Sans Serif Medium"/>
          <w:noProof/>
        </w:rPr>
        <w:t>[4]</w:t>
      </w:r>
      <w:r w:rsidR="00F00D32" w:rsidRPr="00DF230D">
        <w:rPr>
          <w:rFonts w:ascii="CMU Sans Serif Medium" w:hAnsi="CMU Sans Serif Medium" w:cs="CMU Sans Serif Medium"/>
        </w:rPr>
        <w:fldChar w:fldCharType="end"/>
      </w:r>
      <w:r w:rsidR="007B4FFC" w:rsidRPr="00DF230D">
        <w:rPr>
          <w:rFonts w:ascii="CMU Sans Serif Medium" w:hAnsi="CMU Sans Serif Medium" w:cs="CMU Sans Serif Medium"/>
        </w:rPr>
        <w:t xml:space="preserve">, with the random number generator’s seed set to a constant to </w:t>
      </w:r>
      <w:r w:rsidR="00166E60" w:rsidRPr="00DF230D">
        <w:rPr>
          <w:rFonts w:ascii="CMU Sans Serif Medium" w:hAnsi="CMU Sans Serif Medium" w:cs="CMU Sans Serif Medium"/>
        </w:rPr>
        <w:t xml:space="preserve">ensure that it always generates the same shuffle indices when </w:t>
      </w:r>
      <w:r w:rsidR="00F34282" w:rsidRPr="00DF230D">
        <w:rPr>
          <w:rFonts w:ascii="CMU Sans Serif Medium" w:hAnsi="CMU Sans Serif Medium" w:cs="CMU Sans Serif Medium"/>
        </w:rPr>
        <w:t>running</w:t>
      </w:r>
      <w:r w:rsidR="00166E60" w:rsidRPr="00DF230D">
        <w:rPr>
          <w:rFonts w:ascii="CMU Sans Serif Medium" w:hAnsi="CMU Sans Serif Medium" w:cs="CMU Sans Serif Medium"/>
        </w:rPr>
        <w:t xml:space="preserve"> the code</w:t>
      </w:r>
      <w:r w:rsidR="00F34282" w:rsidRPr="00DF230D">
        <w:rPr>
          <w:rFonts w:ascii="CMU Sans Serif Medium" w:hAnsi="CMU Sans Serif Medium" w:cs="CMU Sans Serif Medium"/>
        </w:rPr>
        <w:t xml:space="preserve"> multiple times to ultimately ensure</w:t>
      </w:r>
      <w:r w:rsidR="00166E60" w:rsidRPr="00DF230D">
        <w:rPr>
          <w:rFonts w:ascii="CMU Sans Serif Medium" w:hAnsi="CMU Sans Serif Medium" w:cs="CMU Sans Serif Medium"/>
        </w:rPr>
        <w:t xml:space="preserve"> reproducibility.</w:t>
      </w:r>
      <w:r w:rsidR="00E25F94" w:rsidRPr="00DF230D">
        <w:rPr>
          <w:rFonts w:ascii="CMU Sans Serif Medium" w:hAnsi="CMU Sans Serif Medium" w:cs="CMU Sans Serif Medium"/>
        </w:rPr>
        <w:t xml:space="preserve"> The </w:t>
      </w:r>
      <w:r w:rsidR="00E25F94" w:rsidRPr="00DF230D">
        <w:rPr>
          <w:rFonts w:ascii="CMU Sans Serif Medium" w:hAnsi="CMU Sans Serif Medium" w:cs="CMU Sans Serif Medium"/>
          <w:i/>
          <w:iCs/>
        </w:rPr>
        <w:t>shape</w:t>
      </w:r>
      <w:r w:rsidR="00E25F94" w:rsidRPr="00DF230D">
        <w:rPr>
          <w:rFonts w:ascii="CMU Sans Serif Medium" w:hAnsi="CMU Sans Serif Medium" w:cs="CMU Sans Serif Medium"/>
        </w:rPr>
        <w:t xml:space="preserve"> attribute of the Pandas </w:t>
      </w:r>
      <w:proofErr w:type="spellStart"/>
      <w:r w:rsidR="00E25F94" w:rsidRPr="00DF230D">
        <w:rPr>
          <w:rFonts w:ascii="CMU Sans Serif Medium" w:hAnsi="CMU Sans Serif Medium" w:cs="CMU Sans Serif Medium"/>
        </w:rPr>
        <w:t>DataFrame</w:t>
      </w:r>
      <w:proofErr w:type="spellEnd"/>
      <w:r w:rsidR="00E25F94" w:rsidRPr="00DF230D">
        <w:rPr>
          <w:rFonts w:ascii="CMU Sans Serif Medium" w:hAnsi="CMU Sans Serif Medium" w:cs="CMU Sans Serif Medium"/>
        </w:rPr>
        <w:t xml:space="preserve"> </w:t>
      </w:r>
      <w:r w:rsidR="00111502" w:rsidRPr="00DF230D">
        <w:rPr>
          <w:rFonts w:ascii="CMU Sans Serif Medium" w:hAnsi="CMU Sans Serif Medium" w:cs="CMU Sans Serif Medium"/>
        </w:rPr>
        <w:t>is</w:t>
      </w:r>
      <w:r w:rsidR="00E25F94" w:rsidRPr="00DF230D">
        <w:rPr>
          <w:rFonts w:ascii="CMU Sans Serif Medium" w:hAnsi="CMU Sans Serif Medium" w:cs="CMU Sans Serif Medium"/>
        </w:rPr>
        <w:t xml:space="preserve"> used to double-check that the data was correctly split</w:t>
      </w:r>
      <w:r w:rsidR="00EA1B36" w:rsidRPr="00DF230D">
        <w:rPr>
          <w:rFonts w:ascii="CMU Sans Serif Medium" w:hAnsi="CMU Sans Serif Medium" w:cs="CMU Sans Serif Medium"/>
        </w:rPr>
        <w:t xml:space="preserve"> in a 80%/20% split</w:t>
      </w:r>
      <w:r w:rsidR="009042B0" w:rsidRPr="00DF230D">
        <w:rPr>
          <w:rFonts w:ascii="CMU Sans Serif Medium" w:hAnsi="CMU Sans Serif Medium" w:cs="CMU Sans Serif Medium"/>
        </w:rPr>
        <w:t xml:space="preserve"> (the training set size should be </w:t>
      </w:r>
      <m:oMath>
        <m:r>
          <w:rPr>
            <w:rFonts w:ascii="Cambria Math" w:hAnsi="Cambria Math" w:cs="CMU Sans Serif Medium"/>
          </w:rPr>
          <m:t>21263*0.8=17010</m:t>
        </m:r>
      </m:oMath>
      <w:r w:rsidR="009042B0" w:rsidRPr="00DF230D">
        <w:rPr>
          <w:rFonts w:ascii="CMU Sans Serif Medium" w:hAnsi="CMU Sans Serif Medium" w:cs="CMU Sans Serif Medium"/>
        </w:rPr>
        <w:t xml:space="preserve"> and the testing set size should be </w:t>
      </w:r>
      <m:oMath>
        <m:r>
          <w:rPr>
            <w:rFonts w:ascii="Cambria Math" w:hAnsi="Cambria Math" w:cs="CMU Sans Serif Medium"/>
          </w:rPr>
          <m:t>21263-17010=4253</m:t>
        </m:r>
      </m:oMath>
      <w:r w:rsidR="009042B0" w:rsidRPr="00DF230D">
        <w:rPr>
          <w:rFonts w:ascii="CMU Sans Serif Medium" w:hAnsi="CMU Sans Serif Medium" w:cs="CMU Sans Serif Medium"/>
        </w:rPr>
        <w:t>, which is the case).</w:t>
      </w:r>
    </w:p>
    <w:p w14:paraId="357B8CD2" w14:textId="77777777" w:rsidR="00D303D9" w:rsidRPr="00DF230D" w:rsidRDefault="00D303D9" w:rsidP="00877255">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DF230D">
        <w:rPr>
          <w:rFonts w:ascii="CMU Sans Serif Medium" w:hAnsi="CMU Sans Serif Medium" w:cs="CMU Sans Serif Medium"/>
          <w:color w:val="000088"/>
        </w:rPr>
        <w:t>from</w:t>
      </w: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sklearn</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model</w:t>
      </w:r>
      <w:proofErr w:type="gramEnd"/>
      <w:r w:rsidRPr="00DF230D">
        <w:rPr>
          <w:rFonts w:ascii="CMU Sans Serif Medium" w:hAnsi="CMU Sans Serif Medium" w:cs="CMU Sans Serif Medium"/>
          <w:color w:val="000000"/>
        </w:rPr>
        <w:t>_selection</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impor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test_split</w:t>
      </w:r>
      <w:proofErr w:type="spellEnd"/>
    </w:p>
    <w:p w14:paraId="5FD621B0" w14:textId="77777777" w:rsidR="00D303D9" w:rsidRPr="00DF230D" w:rsidRDefault="00D303D9" w:rsidP="00877255">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proofErr w:type="spellStart"/>
      <w:r w:rsidRPr="00DF230D">
        <w:rPr>
          <w:rFonts w:ascii="CMU Sans Serif Medium" w:hAnsi="CMU Sans Serif Medium" w:cs="CMU Sans Serif Medium"/>
          <w:color w:val="000000"/>
        </w:rPr>
        <w:t>train_set</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est_set</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test_</w:t>
      </w:r>
      <w:proofErr w:type="gramStart"/>
      <w:r w:rsidRPr="00DF230D">
        <w:rPr>
          <w:rFonts w:ascii="CMU Sans Serif Medium" w:hAnsi="CMU Sans Serif Medium" w:cs="CMU Sans Serif Medium"/>
          <w:color w:val="000000"/>
        </w:rPr>
        <w:t>split</w:t>
      </w:r>
      <w:proofErr w:type="spellEnd"/>
      <w:r w:rsidRPr="00DF230D">
        <w:rPr>
          <w:rFonts w:ascii="CMU Sans Serif Medium" w:hAnsi="CMU Sans Serif Medium" w:cs="CMU Sans Serif Medium"/>
          <w:color w:val="666600"/>
        </w:rPr>
        <w:t>(</w:t>
      </w:r>
      <w:proofErr w:type="gramEnd"/>
      <w:r w:rsidRPr="00DF230D">
        <w:rPr>
          <w:rFonts w:ascii="CMU Sans Serif Medium" w:hAnsi="CMU Sans Serif Medium" w:cs="CMU Sans Serif Medium"/>
          <w:color w:val="000000"/>
        </w:rPr>
        <w:t>df</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est_size</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2</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random_state</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42</w:t>
      </w:r>
      <w:r w:rsidRPr="00DF230D">
        <w:rPr>
          <w:rFonts w:ascii="CMU Sans Serif Medium" w:hAnsi="CMU Sans Serif Medium" w:cs="CMU Sans Serif Medium"/>
          <w:color w:val="666600"/>
        </w:rPr>
        <w:t>)</w:t>
      </w:r>
    </w:p>
    <w:p w14:paraId="34D74F21" w14:textId="77777777" w:rsidR="00D303D9" w:rsidRPr="00DF230D" w:rsidRDefault="00D303D9" w:rsidP="00877255">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proofErr w:type="gramStart"/>
      <w:r w:rsidRPr="00DF230D">
        <w:rPr>
          <w:rFonts w:ascii="CMU Sans Serif Medium" w:hAnsi="CMU Sans Serif Medium" w:cs="CMU Sans Serif Medium"/>
          <w:color w:val="000088"/>
        </w:rPr>
        <w:t>print</w:t>
      </w:r>
      <w:r w:rsidRPr="00DF230D">
        <w:rPr>
          <w:rFonts w:ascii="CMU Sans Serif Medium" w:hAnsi="CMU Sans Serif Medium" w:cs="CMU Sans Serif Medium"/>
          <w:color w:val="666600"/>
        </w:rPr>
        <w:t>(</w:t>
      </w:r>
      <w:proofErr w:type="gramEnd"/>
      <w:r w:rsidRPr="00DF230D">
        <w:rPr>
          <w:rFonts w:ascii="CMU Sans Serif Medium" w:hAnsi="CMU Sans Serif Medium" w:cs="CMU Sans Serif Medium"/>
          <w:color w:val="008800"/>
        </w:rPr>
        <w:t>"Train set size = {}, Test set size =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format</w:t>
      </w:r>
      <w:r w:rsidRPr="00DF230D">
        <w:rPr>
          <w:rFonts w:ascii="CMU Sans Serif Medium" w:hAnsi="CMU Sans Serif Medium" w:cs="CMU Sans Serif Medium"/>
          <w:color w:val="666600"/>
        </w:rPr>
        <w:t>(</w:t>
      </w:r>
      <w:proofErr w:type="spellStart"/>
      <w:r w:rsidRPr="00DF230D">
        <w:rPr>
          <w:rFonts w:ascii="CMU Sans Serif Medium" w:hAnsi="CMU Sans Serif Medium" w:cs="CMU Sans Serif Medium"/>
          <w:color w:val="000000"/>
        </w:rPr>
        <w:t>train_se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hape</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est_se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hape</w:t>
      </w:r>
      <w:proofErr w:type="spellEnd"/>
      <w:r w:rsidRPr="00DF230D">
        <w:rPr>
          <w:rFonts w:ascii="CMU Sans Serif Medium" w:hAnsi="CMU Sans Serif Medium" w:cs="CMU Sans Serif Medium"/>
          <w:color w:val="666600"/>
        </w:rPr>
        <w:t>))</w:t>
      </w:r>
    </w:p>
    <w:p w14:paraId="06A80152" w14:textId="52AFE179" w:rsidR="003F5FDF" w:rsidRPr="00DF230D" w:rsidRDefault="00D303D9" w:rsidP="00877255">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DF230D">
        <w:rPr>
          <w:rFonts w:ascii="CMU Sans Serif Medium" w:hAnsi="CMU Sans Serif Medium" w:cs="CMU Sans Serif Medium"/>
          <w:color w:val="880000"/>
        </w:rPr>
        <w:t>#Output: Train set size = (17010, 82), Test set size = (4253, 82)</w:t>
      </w:r>
    </w:p>
    <w:p w14:paraId="4BFBAE29" w14:textId="77777777" w:rsidR="009E6AED" w:rsidRPr="00DF230D" w:rsidRDefault="0010070B" w:rsidP="00433FF0">
      <w:pPr>
        <w:ind w:firstLine="360"/>
        <w:jc w:val="both"/>
        <w:rPr>
          <w:rFonts w:ascii="CMU Sans Serif Medium" w:hAnsi="CMU Sans Serif Medium" w:cs="CMU Sans Serif Medium"/>
        </w:rPr>
      </w:pPr>
      <w:r w:rsidRPr="00DF230D">
        <w:rPr>
          <w:rFonts w:ascii="CMU Sans Serif Medium" w:hAnsi="CMU Sans Serif Medium" w:cs="CMU Sans Serif Medium"/>
        </w:rPr>
        <w:t>At this stage</w:t>
      </w:r>
      <w:r w:rsidR="0040371A" w:rsidRPr="00DF230D">
        <w:rPr>
          <w:rFonts w:ascii="CMU Sans Serif Medium" w:hAnsi="CMU Sans Serif Medium" w:cs="CMU Sans Serif Medium"/>
        </w:rPr>
        <w:t xml:space="preserve"> of the process</w:t>
      </w:r>
      <w:r w:rsidRPr="00DF230D">
        <w:rPr>
          <w:rFonts w:ascii="CMU Sans Serif Medium" w:hAnsi="CMU Sans Serif Medium" w:cs="CMU Sans Serif Medium"/>
        </w:rPr>
        <w:t>, with the data is separated into a training set and a testing set, only the training set is considered until the final evaluation, while the testing set is set aside and forgotten about.</w:t>
      </w:r>
      <w:r w:rsidR="007045CF" w:rsidRPr="00DF230D">
        <w:rPr>
          <w:rFonts w:ascii="CMU Sans Serif Medium" w:hAnsi="CMU Sans Serif Medium" w:cs="CMU Sans Serif Medium"/>
        </w:rPr>
        <w:t xml:space="preserve"> </w:t>
      </w:r>
    </w:p>
    <w:p w14:paraId="0CA4042C" w14:textId="77777777" w:rsidR="009E6AED" w:rsidRPr="00DF230D" w:rsidRDefault="009E6AED" w:rsidP="00433FF0">
      <w:pPr>
        <w:ind w:firstLine="360"/>
        <w:jc w:val="both"/>
        <w:rPr>
          <w:rFonts w:ascii="CMU Sans Serif Medium" w:hAnsi="CMU Sans Serif Medium" w:cs="CMU Sans Serif Medium"/>
        </w:rPr>
      </w:pPr>
    </w:p>
    <w:p w14:paraId="6EE177EE" w14:textId="123BB7F9" w:rsidR="0010070B" w:rsidRPr="00DF230D" w:rsidRDefault="007045CF" w:rsidP="00433FF0">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It is important to note that the assumption that the data never changes during the </w:t>
      </w:r>
      <w:r w:rsidR="0051771F" w:rsidRPr="00DF230D">
        <w:rPr>
          <w:rFonts w:ascii="CMU Sans Serif Medium" w:hAnsi="CMU Sans Serif Medium" w:cs="CMU Sans Serif Medium"/>
        </w:rPr>
        <w:t>entire practical</w:t>
      </w:r>
      <w:r w:rsidRPr="00DF230D">
        <w:rPr>
          <w:rFonts w:ascii="CMU Sans Serif Medium" w:hAnsi="CMU Sans Serif Medium" w:cs="CMU Sans Serif Medium"/>
        </w:rPr>
        <w:t xml:space="preserve"> is made, as using the random generator with a fixed seed would cause different samples to be </w:t>
      </w:r>
      <w:r w:rsidR="00FF1725" w:rsidRPr="00DF230D">
        <w:rPr>
          <w:rFonts w:ascii="CMU Sans Serif Medium" w:hAnsi="CMU Sans Serif Medium" w:cs="CMU Sans Serif Medium"/>
        </w:rPr>
        <w:t>extracted into the training and testing sets</w:t>
      </w:r>
      <w:r w:rsidR="004C2496" w:rsidRPr="00DF230D">
        <w:rPr>
          <w:rFonts w:ascii="CMU Sans Serif Medium" w:hAnsi="CMU Sans Serif Medium" w:cs="CMU Sans Serif Medium"/>
        </w:rPr>
        <w:t>, thus neglecting the results</w:t>
      </w:r>
      <w:r w:rsidR="00FF1725" w:rsidRPr="00DF230D">
        <w:rPr>
          <w:rFonts w:ascii="CMU Sans Serif Medium" w:hAnsi="CMU Sans Serif Medium" w:cs="CMU Sans Serif Medium"/>
        </w:rPr>
        <w:t xml:space="preserve"> </w:t>
      </w:r>
      <w:r w:rsidR="00FF1725" w:rsidRPr="00DF230D">
        <w:rPr>
          <w:rFonts w:ascii="CMU Sans Serif Medium" w:hAnsi="CMU Sans Serif Medium" w:cs="CMU Sans Serif Medium"/>
        </w:rPr>
        <w:fldChar w:fldCharType="begin" w:fldLock="1"/>
      </w:r>
      <w:r w:rsidR="008D013F"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F1725" w:rsidRPr="00DF230D">
        <w:rPr>
          <w:rFonts w:ascii="CMU Sans Serif Medium" w:hAnsi="CMU Sans Serif Medium" w:cs="CMU Sans Serif Medium"/>
        </w:rPr>
        <w:fldChar w:fldCharType="separate"/>
      </w:r>
      <w:r w:rsidR="00FF1725" w:rsidRPr="00DF230D">
        <w:rPr>
          <w:rFonts w:ascii="CMU Sans Serif Medium" w:hAnsi="CMU Sans Serif Medium" w:cs="CMU Sans Serif Medium"/>
          <w:noProof/>
        </w:rPr>
        <w:t>[4]</w:t>
      </w:r>
      <w:r w:rsidR="00FF1725" w:rsidRPr="00DF230D">
        <w:rPr>
          <w:rFonts w:ascii="CMU Sans Serif Medium" w:hAnsi="CMU Sans Serif Medium" w:cs="CMU Sans Serif Medium"/>
        </w:rPr>
        <w:fldChar w:fldCharType="end"/>
      </w:r>
      <w:r w:rsidR="00FF1725" w:rsidRPr="00DF230D">
        <w:rPr>
          <w:rFonts w:ascii="CMU Sans Serif Medium" w:hAnsi="CMU Sans Serif Medium" w:cs="CMU Sans Serif Medium"/>
        </w:rPr>
        <w:t>.</w:t>
      </w:r>
      <w:r w:rsidRPr="00DF230D">
        <w:rPr>
          <w:rFonts w:ascii="CMU Sans Serif Medium" w:hAnsi="CMU Sans Serif Medium" w:cs="CMU Sans Serif Medium"/>
        </w:rPr>
        <w:t xml:space="preserve"> </w:t>
      </w:r>
    </w:p>
    <w:p w14:paraId="57F1AD9E" w14:textId="77777777" w:rsidR="00166E60" w:rsidRPr="00DF230D" w:rsidRDefault="00166E60" w:rsidP="00433FF0">
      <w:pPr>
        <w:jc w:val="both"/>
        <w:rPr>
          <w:rFonts w:ascii="CMU Sans Serif Medium" w:hAnsi="CMU Sans Serif Medium" w:cs="CMU Sans Serif Medium"/>
        </w:rPr>
      </w:pPr>
    </w:p>
    <w:p w14:paraId="3DA0592D" w14:textId="206BFE51" w:rsidR="00D86FFD" w:rsidRPr="00DF230D" w:rsidRDefault="00D86FFD" w:rsidP="00433FF0">
      <w:pPr>
        <w:pStyle w:val="Heading2LaTeX"/>
        <w:jc w:val="both"/>
      </w:pPr>
      <w:bookmarkStart w:id="8" w:name="_Toc34938514"/>
      <w:r w:rsidRPr="00DF230D">
        <w:t>Data visualisation and analysis</w:t>
      </w:r>
      <w:bookmarkEnd w:id="8"/>
    </w:p>
    <w:p w14:paraId="5F60DF46" w14:textId="64EDAE37" w:rsidR="00D86FFD" w:rsidRPr="00DF230D" w:rsidRDefault="00D86FFD" w:rsidP="00433FF0">
      <w:pPr>
        <w:jc w:val="both"/>
        <w:rPr>
          <w:rFonts w:ascii="CMU Sans Serif Medium" w:hAnsi="CMU Sans Serif Medium" w:cs="CMU Sans Serif Medium"/>
        </w:rPr>
      </w:pPr>
    </w:p>
    <w:p w14:paraId="6FED61CF" w14:textId="6236DFAF" w:rsidR="00F326A2" w:rsidRPr="00DF230D" w:rsidRDefault="008E1525" w:rsidP="00433FF0">
      <w:pPr>
        <w:jc w:val="both"/>
        <w:rPr>
          <w:rFonts w:ascii="CMU Sans Serif Medium" w:hAnsi="CMU Sans Serif Medium" w:cs="CMU Sans Serif Medium"/>
        </w:rPr>
      </w:pPr>
      <w:r w:rsidRPr="00DF230D">
        <w:rPr>
          <w:rFonts w:ascii="CMU Sans Serif Medium" w:hAnsi="CMU Sans Serif Medium" w:cs="CMU Sans Serif Medium"/>
        </w:rPr>
        <w:t xml:space="preserve">Before deciding how to fit a regression model to the training set, it </w:t>
      </w:r>
      <w:r w:rsidR="00D057B0" w:rsidRPr="00DF230D">
        <w:rPr>
          <w:rFonts w:ascii="CMU Sans Serif Medium" w:hAnsi="CMU Sans Serif Medium" w:cs="CMU Sans Serif Medium"/>
        </w:rPr>
        <w:t>is important to</w:t>
      </w:r>
      <w:r w:rsidRPr="00DF230D">
        <w:rPr>
          <w:rFonts w:ascii="CMU Sans Serif Medium" w:hAnsi="CMU Sans Serif Medium" w:cs="CMU Sans Serif Medium"/>
        </w:rPr>
        <w:t xml:space="preserve"> visualise</w:t>
      </w:r>
      <w:r w:rsidR="00D057B0" w:rsidRPr="00DF230D">
        <w:rPr>
          <w:rFonts w:ascii="CMU Sans Serif Medium" w:hAnsi="CMU Sans Serif Medium" w:cs="CMU Sans Serif Medium"/>
        </w:rPr>
        <w:t xml:space="preserve"> </w:t>
      </w:r>
      <w:r w:rsidRPr="00DF230D">
        <w:rPr>
          <w:rFonts w:ascii="CMU Sans Serif Medium" w:hAnsi="CMU Sans Serif Medium" w:cs="CMU Sans Serif Medium"/>
        </w:rPr>
        <w:t>and analyse</w:t>
      </w:r>
      <w:r w:rsidR="00D057B0" w:rsidRPr="00DF230D">
        <w:rPr>
          <w:rFonts w:ascii="CMU Sans Serif Medium" w:hAnsi="CMU Sans Serif Medium" w:cs="CMU Sans Serif Medium"/>
        </w:rPr>
        <w:t xml:space="preserve"> </w:t>
      </w:r>
      <w:r w:rsidR="00A932C7" w:rsidRPr="00DF230D">
        <w:rPr>
          <w:rFonts w:ascii="CMU Sans Serif Medium" w:hAnsi="CMU Sans Serif Medium" w:cs="CMU Sans Serif Medium"/>
        </w:rPr>
        <w:t>the data in order</w:t>
      </w:r>
      <w:r w:rsidRPr="00DF230D">
        <w:rPr>
          <w:rFonts w:ascii="CMU Sans Serif Medium" w:hAnsi="CMU Sans Serif Medium" w:cs="CMU Sans Serif Medium"/>
        </w:rPr>
        <w:t xml:space="preserve"> to gain a </w:t>
      </w:r>
      <w:r w:rsidR="009218E2" w:rsidRPr="00DF230D">
        <w:rPr>
          <w:rFonts w:ascii="CMU Sans Serif Medium" w:hAnsi="CMU Sans Serif Medium" w:cs="CMU Sans Serif Medium"/>
        </w:rPr>
        <w:t>deeper</w:t>
      </w:r>
      <w:r w:rsidRPr="00DF230D">
        <w:rPr>
          <w:rFonts w:ascii="CMU Sans Serif Medium" w:hAnsi="CMU Sans Serif Medium" w:cs="CMU Sans Serif Medium"/>
        </w:rPr>
        <w:t xml:space="preserve"> understanding of the data</w:t>
      </w:r>
      <w:r w:rsidR="005252C4" w:rsidRPr="00DF230D">
        <w:rPr>
          <w:rFonts w:ascii="CMU Sans Serif Medium" w:hAnsi="CMU Sans Serif Medium" w:cs="CMU Sans Serif Medium"/>
        </w:rPr>
        <w:t xml:space="preserve"> and its underlying patterns</w:t>
      </w:r>
      <w:r w:rsidRPr="00DF230D">
        <w:rPr>
          <w:rFonts w:ascii="CMU Sans Serif Medium" w:hAnsi="CMU Sans Serif Medium" w:cs="CMU Sans Serif Medium"/>
        </w:rPr>
        <w:t>. To secure the training set from any undesired modifications, a copy of the training set, called the exploration set, is created and used for data visualisation.</w:t>
      </w:r>
    </w:p>
    <w:p w14:paraId="4A1BA727" w14:textId="6C67A384" w:rsidR="008E1525" w:rsidRPr="00DF230D" w:rsidRDefault="00D303D9" w:rsidP="00877255">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76386357"/>
        <w:rPr>
          <w:rFonts w:ascii="CMU Sans Serif Medium" w:hAnsi="CMU Sans Serif Medium" w:cs="CMU Sans Serif Medium"/>
        </w:rPr>
      </w:pPr>
      <w:proofErr w:type="spellStart"/>
      <w:r w:rsidRPr="00DF230D">
        <w:rPr>
          <w:rFonts w:ascii="CMU Sans Serif Medium" w:hAnsi="CMU Sans Serif Medium" w:cs="CMU Sans Serif Medium"/>
          <w:color w:val="000000"/>
        </w:rPr>
        <w:t>exploration_set</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w:t>
      </w:r>
      <w:proofErr w:type="gramStart"/>
      <w:r w:rsidRPr="00DF230D">
        <w:rPr>
          <w:rFonts w:ascii="CMU Sans Serif Medium" w:hAnsi="CMU Sans Serif Medium" w:cs="CMU Sans Serif Medium"/>
          <w:color w:val="000000"/>
        </w:rPr>
        <w:t>se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copy</w:t>
      </w:r>
      <w:proofErr w:type="spellEnd"/>
      <w:proofErr w:type="gramEnd"/>
      <w:r w:rsidRPr="00DF230D">
        <w:rPr>
          <w:rFonts w:ascii="CMU Sans Serif Medium" w:hAnsi="CMU Sans Serif Medium" w:cs="CMU Sans Serif Medium"/>
          <w:color w:val="666600"/>
        </w:rPr>
        <w:t>()</w:t>
      </w:r>
    </w:p>
    <w:p w14:paraId="58852DB5" w14:textId="7FB6A8D2" w:rsidR="00646EFD" w:rsidRPr="00DF230D" w:rsidRDefault="00646EFD"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Data overview</w:t>
      </w:r>
    </w:p>
    <w:p w14:paraId="50BE1C7B" w14:textId="77777777" w:rsidR="00646EFD" w:rsidRPr="00DF230D" w:rsidRDefault="00646EFD" w:rsidP="00433FF0">
      <w:pPr>
        <w:jc w:val="both"/>
        <w:rPr>
          <w:rFonts w:ascii="CMU Sans Serif Medium" w:hAnsi="CMU Sans Serif Medium" w:cs="CMU Sans Serif Medium"/>
        </w:rPr>
      </w:pPr>
    </w:p>
    <w:p w14:paraId="6AE30048" w14:textId="76853BDC" w:rsidR="008E1525" w:rsidRPr="00DF230D" w:rsidRDefault="00C2578E" w:rsidP="00433FF0">
      <w:pPr>
        <w:jc w:val="both"/>
        <w:rPr>
          <w:rFonts w:ascii="CMU Sans Serif Medium" w:hAnsi="CMU Sans Serif Medium" w:cs="CMU Sans Serif Medium"/>
        </w:rPr>
      </w:pPr>
      <w:r w:rsidRPr="00DF230D">
        <w:rPr>
          <w:rFonts w:ascii="CMU Sans Serif Medium" w:hAnsi="CMU Sans Serif Medium" w:cs="CMU Sans Serif Medium"/>
        </w:rPr>
        <w:t>Storing th</w:t>
      </w:r>
      <w:r w:rsidR="001105F0" w:rsidRPr="00DF230D">
        <w:rPr>
          <w:rFonts w:ascii="CMU Sans Serif Medium" w:hAnsi="CMU Sans Serif Medium" w:cs="CMU Sans Serif Medium"/>
        </w:rPr>
        <w:t>e data</w:t>
      </w:r>
      <w:r w:rsidRPr="00DF230D">
        <w:rPr>
          <w:rFonts w:ascii="CMU Sans Serif Medium" w:hAnsi="CMU Sans Serif Medium" w:cs="CMU Sans Serif Medium"/>
        </w:rPr>
        <w:t xml:space="preserve"> in </w:t>
      </w:r>
      <w:r w:rsidR="00CE491D" w:rsidRPr="00DF230D">
        <w:rPr>
          <w:rFonts w:ascii="CMU Sans Serif Medium" w:hAnsi="CMU Sans Serif Medium" w:cs="CMU Sans Serif Medium"/>
        </w:rPr>
        <w:t xml:space="preserve">a </w:t>
      </w:r>
      <w:r w:rsidRPr="00DF230D">
        <w:rPr>
          <w:rFonts w:ascii="CMU Sans Serif Medium" w:hAnsi="CMU Sans Serif Medium" w:cs="CMU Sans Serif Medium"/>
        </w:rPr>
        <w:t xml:space="preserve">Pandas </w:t>
      </w:r>
      <w:proofErr w:type="spellStart"/>
      <w:r w:rsidRPr="00DF230D">
        <w:rPr>
          <w:rFonts w:ascii="CMU Sans Serif Medium" w:hAnsi="CMU Sans Serif Medium" w:cs="CMU Sans Serif Medium"/>
        </w:rPr>
        <w:t>DataFrames</w:t>
      </w:r>
      <w:proofErr w:type="spellEnd"/>
      <w:r w:rsidRPr="00DF230D">
        <w:rPr>
          <w:rFonts w:ascii="CMU Sans Serif Medium" w:hAnsi="CMU Sans Serif Medium" w:cs="CMU Sans Serif Medium"/>
        </w:rPr>
        <w:t xml:space="preserve"> provides</w:t>
      </w:r>
      <w:r w:rsidR="000C3F59" w:rsidRPr="00DF230D">
        <w:rPr>
          <w:rFonts w:ascii="CMU Sans Serif Medium" w:hAnsi="CMU Sans Serif Medium" w:cs="CMU Sans Serif Medium"/>
        </w:rPr>
        <w:t xml:space="preserve"> a rich array of</w:t>
      </w:r>
      <w:r w:rsidRPr="00DF230D">
        <w:rPr>
          <w:rFonts w:ascii="CMU Sans Serif Medium" w:hAnsi="CMU Sans Serif Medium" w:cs="CMU Sans Serif Medium"/>
        </w:rPr>
        <w:t xml:space="preserve"> functions </w:t>
      </w:r>
      <w:r w:rsidR="00B65CF7" w:rsidRPr="00DF230D">
        <w:rPr>
          <w:rFonts w:ascii="CMU Sans Serif Medium" w:hAnsi="CMU Sans Serif Medium" w:cs="CMU Sans Serif Medium"/>
        </w:rPr>
        <w:t>that can be used to</w:t>
      </w:r>
      <w:r w:rsidR="001105F0" w:rsidRPr="00DF230D">
        <w:rPr>
          <w:rFonts w:ascii="CMU Sans Serif Medium" w:hAnsi="CMU Sans Serif Medium" w:cs="CMU Sans Serif Medium"/>
        </w:rPr>
        <w:t xml:space="preserve"> </w:t>
      </w:r>
      <w:r w:rsidRPr="00DF230D">
        <w:rPr>
          <w:rFonts w:ascii="CMU Sans Serif Medium" w:hAnsi="CMU Sans Serif Medium" w:cs="CMU Sans Serif Medium"/>
        </w:rPr>
        <w:t>quickly visualise the data and gain high-level insights. Using</w:t>
      </w:r>
      <w:r w:rsidR="0071409E" w:rsidRPr="00DF230D">
        <w:rPr>
          <w:rFonts w:ascii="CMU Sans Serif Medium" w:hAnsi="CMU Sans Serif Medium" w:cs="CMU Sans Serif Medium"/>
        </w:rPr>
        <w:t xml:space="preserve"> the</w:t>
      </w:r>
      <w:r w:rsidRPr="00DF230D">
        <w:rPr>
          <w:rFonts w:ascii="CMU Sans Serif Medium" w:hAnsi="CMU Sans Serif Medium" w:cs="CMU Sans Serif Medium"/>
        </w:rPr>
        <w:t xml:space="preserve"> </w:t>
      </w:r>
      <w:r w:rsidRPr="00DF230D">
        <w:rPr>
          <w:rFonts w:ascii="CMU Sans Serif Medium" w:hAnsi="CMU Sans Serif Medium" w:cs="CMU Sans Serif Medium"/>
          <w:i/>
          <w:iCs/>
        </w:rPr>
        <w:t>info</w:t>
      </w:r>
      <w:r w:rsidRPr="00DF230D">
        <w:rPr>
          <w:rFonts w:ascii="CMU Sans Serif Medium" w:hAnsi="CMU Sans Serif Medium" w:cs="CMU Sans Serif Medium"/>
        </w:rPr>
        <w:t xml:space="preserve"> function to </w:t>
      </w:r>
      <w:r w:rsidR="003F5D13" w:rsidRPr="00DF230D">
        <w:rPr>
          <w:rFonts w:ascii="CMU Sans Serif Medium" w:hAnsi="CMU Sans Serif Medium" w:cs="CMU Sans Serif Medium"/>
        </w:rPr>
        <w:t>print</w:t>
      </w:r>
      <w:r w:rsidR="007D32B2" w:rsidRPr="00DF230D">
        <w:rPr>
          <w:rFonts w:ascii="CMU Sans Serif Medium" w:hAnsi="CMU Sans Serif Medium" w:cs="CMU Sans Serif Medium"/>
        </w:rPr>
        <w:t xml:space="preserve"> a summary of the data </w:t>
      </w:r>
      <w:r w:rsidRPr="00DF230D">
        <w:rPr>
          <w:rFonts w:ascii="CMU Sans Serif Medium" w:hAnsi="CMU Sans Serif Medium" w:cs="CMU Sans Serif Medium"/>
        </w:rPr>
        <w:t>reveals some information</w:t>
      </w:r>
      <w:r w:rsidR="001E25D7" w:rsidRPr="00DF230D">
        <w:rPr>
          <w:rFonts w:ascii="CMU Sans Serif Medium" w:hAnsi="CMU Sans Serif Medium" w:cs="CMU Sans Serif Medium"/>
        </w:rPr>
        <w:t xml:space="preserve"> (see</w:t>
      </w:r>
      <w:r w:rsidR="00012EEC" w:rsidRPr="00DF230D">
        <w:rPr>
          <w:rFonts w:ascii="CMU Sans Serif Medium" w:hAnsi="CMU Sans Serif Medium" w:cs="CMU Sans Serif Medium"/>
        </w:rPr>
        <w:t xml:space="preserve"> Figure 2)</w:t>
      </w:r>
      <w:r w:rsidRPr="00DF230D">
        <w:rPr>
          <w:rFonts w:ascii="CMU Sans Serif Medium" w:hAnsi="CMU Sans Serif Medium" w:cs="CMU Sans Serif Medium"/>
        </w:rPr>
        <w:t>, such as:</w:t>
      </w:r>
    </w:p>
    <w:p w14:paraId="65C2CF13" w14:textId="59869F79" w:rsidR="00C2578E" w:rsidRPr="00DF230D" w:rsidRDefault="00C2578E" w:rsidP="00877255">
      <w:pPr>
        <w:pStyle w:val="ListParagraph"/>
        <w:numPr>
          <w:ilvl w:val="0"/>
          <w:numId w:val="6"/>
        </w:numPr>
        <w:jc w:val="both"/>
        <w:rPr>
          <w:rFonts w:ascii="CMU Sans Serif Medium" w:hAnsi="CMU Sans Serif Medium" w:cs="CMU Sans Serif Medium"/>
        </w:rPr>
      </w:pPr>
      <w:r w:rsidRPr="00DF230D">
        <w:rPr>
          <w:rFonts w:ascii="CMU Sans Serif Medium" w:hAnsi="CMU Sans Serif Medium" w:cs="CMU Sans Serif Medium"/>
        </w:rPr>
        <w:t>There are no empty values in the entire dataset (each feature has 17,010 non-null values</w:t>
      </w:r>
      <w:r w:rsidR="00035C50" w:rsidRPr="00DF230D">
        <w:rPr>
          <w:rFonts w:ascii="CMU Sans Serif Medium" w:hAnsi="CMU Sans Serif Medium" w:cs="CMU Sans Serif Medium"/>
        </w:rPr>
        <w:t xml:space="preserve">, </w:t>
      </w:r>
      <w:r w:rsidR="007E5D00" w:rsidRPr="00DF230D">
        <w:rPr>
          <w:rFonts w:ascii="CMU Sans Serif Medium" w:hAnsi="CMU Sans Serif Medium" w:cs="CMU Sans Serif Medium"/>
        </w:rPr>
        <w:t xml:space="preserve">which corresponds to </w:t>
      </w:r>
      <w:r w:rsidR="00035C50" w:rsidRPr="00DF230D">
        <w:rPr>
          <w:rFonts w:ascii="CMU Sans Serif Medium" w:hAnsi="CMU Sans Serif Medium" w:cs="CMU Sans Serif Medium"/>
        </w:rPr>
        <w:t>the size of the training set)</w:t>
      </w:r>
    </w:p>
    <w:p w14:paraId="6163CA4B" w14:textId="06EB8B01" w:rsidR="00C2578E" w:rsidRPr="00DF230D" w:rsidRDefault="00035C50" w:rsidP="00877255">
      <w:pPr>
        <w:pStyle w:val="ListParagraph"/>
        <w:numPr>
          <w:ilvl w:val="0"/>
          <w:numId w:val="6"/>
        </w:numPr>
        <w:jc w:val="both"/>
        <w:rPr>
          <w:rFonts w:ascii="CMU Sans Serif Medium" w:hAnsi="CMU Sans Serif Medium" w:cs="CMU Sans Serif Medium"/>
        </w:rPr>
      </w:pPr>
      <w:r w:rsidRPr="00DF230D">
        <w:rPr>
          <w:rFonts w:ascii="CMU Sans Serif Medium" w:hAnsi="CMU Sans Serif Medium" w:cs="CMU Sans Serif Medium"/>
        </w:rPr>
        <w:t>All values are numbers (either floats or integers)</w:t>
      </w:r>
    </w:p>
    <w:p w14:paraId="15406475" w14:textId="77777777" w:rsidR="00F03E58" w:rsidRPr="00DF230D" w:rsidRDefault="00F03E58" w:rsidP="00F03E58">
      <w:pPr>
        <w:jc w:val="both"/>
        <w:rPr>
          <w:rFonts w:ascii="CMU Sans Serif Medium" w:hAnsi="CMU Sans Serif Medium" w:cs="CMU Sans Serif Medium"/>
        </w:rPr>
      </w:pPr>
    </w:p>
    <w:p w14:paraId="7FFFF0CC" w14:textId="3FB73129" w:rsidR="00C2578E" w:rsidRPr="00DF230D" w:rsidRDefault="00C2578E" w:rsidP="00757EEB">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12677D2" wp14:editId="637E133C">
            <wp:extent cx="3600000" cy="2560746"/>
            <wp:effectExtent l="0" t="0" r="0" b="508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0000" cy="2560746"/>
                    </a:xfrm>
                    <a:prstGeom prst="rect">
                      <a:avLst/>
                    </a:prstGeom>
                  </pic:spPr>
                </pic:pic>
              </a:graphicData>
            </a:graphic>
          </wp:inline>
        </w:drawing>
      </w:r>
    </w:p>
    <w:p w14:paraId="71E5CB5B" w14:textId="0D16C8D4" w:rsidR="00C2578E" w:rsidRPr="00DF230D" w:rsidRDefault="00C2578E" w:rsidP="00757EEB">
      <w:pPr>
        <w:jc w:val="center"/>
        <w:rPr>
          <w:rFonts w:ascii="CMU Sans Serif Medium" w:hAnsi="CMU Sans Serif Medium" w:cs="CMU Sans Serif Medium"/>
        </w:rPr>
      </w:pPr>
      <w:r w:rsidRPr="00DF230D">
        <w:rPr>
          <w:rFonts w:ascii="CMU Sans Serif Medium" w:hAnsi="CMU Sans Serif Medium" w:cs="CMU Sans Serif Medium"/>
        </w:rPr>
        <w:t>…</w:t>
      </w:r>
    </w:p>
    <w:p w14:paraId="26B8D1DC" w14:textId="77777777" w:rsidR="00757EEB" w:rsidRPr="00DF230D" w:rsidRDefault="00C2578E" w:rsidP="00757EEB">
      <w:pPr>
        <w:keepNext/>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776601C" wp14:editId="1324A684">
            <wp:extent cx="3600000" cy="10182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000" cy="1018235"/>
                    </a:xfrm>
                    <a:prstGeom prst="rect">
                      <a:avLst/>
                    </a:prstGeom>
                  </pic:spPr>
                </pic:pic>
              </a:graphicData>
            </a:graphic>
          </wp:inline>
        </w:drawing>
      </w:r>
    </w:p>
    <w:p w14:paraId="5CD60784" w14:textId="65B6104F" w:rsidR="0050144C" w:rsidRPr="00DF230D" w:rsidRDefault="00757EEB" w:rsidP="005F1FD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2</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xml:space="preserve">: </w:t>
      </w:r>
      <w:r w:rsidR="00675E72" w:rsidRPr="00DF230D">
        <w:rPr>
          <w:rFonts w:ascii="CMU Sans Serif Medium" w:hAnsi="CMU Sans Serif Medium" w:cs="CMU Sans Serif Medium"/>
          <w:sz w:val="22"/>
          <w:szCs w:val="22"/>
        </w:rPr>
        <w:t>Output of the info function called on the training set</w:t>
      </w:r>
      <w:r w:rsidR="003475A4" w:rsidRPr="00DF230D">
        <w:rPr>
          <w:rFonts w:ascii="CMU Sans Serif Medium" w:hAnsi="CMU Sans Serif Medium" w:cs="CMU Sans Serif Medium"/>
          <w:sz w:val="22"/>
          <w:szCs w:val="22"/>
        </w:rPr>
        <w:t xml:space="preserve"> stored in a</w:t>
      </w:r>
      <w:r w:rsidR="00675E72" w:rsidRPr="00DF230D">
        <w:rPr>
          <w:rFonts w:ascii="CMU Sans Serif Medium" w:hAnsi="CMU Sans Serif Medium" w:cs="CMU Sans Serif Medium"/>
          <w:sz w:val="22"/>
          <w:szCs w:val="22"/>
        </w:rPr>
        <w:t xml:space="preserve"> Pandas </w:t>
      </w:r>
      <w:proofErr w:type="spellStart"/>
      <w:r w:rsidR="00675E72" w:rsidRPr="00DF230D">
        <w:rPr>
          <w:rFonts w:ascii="CMU Sans Serif Medium" w:hAnsi="CMU Sans Serif Medium" w:cs="CMU Sans Serif Medium"/>
          <w:sz w:val="22"/>
          <w:szCs w:val="22"/>
        </w:rPr>
        <w:t>DataFrame</w:t>
      </w:r>
      <w:proofErr w:type="spellEnd"/>
      <w:r w:rsidR="003475A4" w:rsidRPr="00DF230D">
        <w:rPr>
          <w:rFonts w:ascii="CMU Sans Serif Medium" w:hAnsi="CMU Sans Serif Medium" w:cs="CMU Sans Serif Medium"/>
          <w:sz w:val="22"/>
          <w:szCs w:val="22"/>
        </w:rPr>
        <w:t>.</w:t>
      </w:r>
    </w:p>
    <w:p w14:paraId="6C3F376C" w14:textId="63DC3B0F" w:rsidR="00984FE2" w:rsidRPr="00DF230D" w:rsidRDefault="00261725" w:rsidP="00433FF0">
      <w:pPr>
        <w:ind w:firstLine="360"/>
        <w:jc w:val="both"/>
        <w:rPr>
          <w:rFonts w:ascii="CMU Sans Serif Medium" w:hAnsi="CMU Sans Serif Medium" w:cs="CMU Sans Serif Medium"/>
        </w:rPr>
      </w:pPr>
      <w:r w:rsidRPr="00DF230D">
        <w:rPr>
          <w:rFonts w:ascii="CMU Sans Serif Medium" w:hAnsi="CMU Sans Serif Medium" w:cs="CMU Sans Serif Medium"/>
        </w:rPr>
        <w:lastRenderedPageBreak/>
        <w:t xml:space="preserve">These </w:t>
      </w:r>
      <w:r w:rsidR="005F1FDE" w:rsidRPr="00DF230D">
        <w:rPr>
          <w:rFonts w:ascii="CMU Sans Serif Medium" w:hAnsi="CMU Sans Serif Medium" w:cs="CMU Sans Serif Medium"/>
        </w:rPr>
        <w:t xml:space="preserve">two </w:t>
      </w:r>
      <w:r w:rsidR="00E8570E" w:rsidRPr="00DF230D">
        <w:rPr>
          <w:rFonts w:ascii="CMU Sans Serif Medium" w:hAnsi="CMU Sans Serif Medium" w:cs="CMU Sans Serif Medium"/>
        </w:rPr>
        <w:t xml:space="preserve">pieces </w:t>
      </w:r>
      <w:r w:rsidRPr="00DF230D">
        <w:rPr>
          <w:rFonts w:ascii="CMU Sans Serif Medium" w:hAnsi="CMU Sans Serif Medium" w:cs="CMU Sans Serif Medium"/>
        </w:rPr>
        <w:t xml:space="preserve">of information </w:t>
      </w:r>
      <w:r w:rsidR="005F1FDE" w:rsidRPr="00DF230D">
        <w:rPr>
          <w:rFonts w:ascii="CMU Sans Serif Medium" w:hAnsi="CMU Sans Serif Medium" w:cs="CMU Sans Serif Medium"/>
        </w:rPr>
        <w:t>mean</w:t>
      </w:r>
      <w:r w:rsidR="00B41206" w:rsidRPr="00DF230D">
        <w:rPr>
          <w:rFonts w:ascii="CMU Sans Serif Medium" w:hAnsi="CMU Sans Serif Medium" w:cs="CMU Sans Serif Medium"/>
        </w:rPr>
        <w:t xml:space="preserve"> that </w:t>
      </w:r>
      <w:r w:rsidR="00C61758" w:rsidRPr="00DF230D">
        <w:rPr>
          <w:rFonts w:ascii="CMU Sans Serif Medium" w:hAnsi="CMU Sans Serif Medium" w:cs="CMU Sans Serif Medium"/>
        </w:rPr>
        <w:t xml:space="preserve">neither </w:t>
      </w:r>
      <w:r w:rsidR="00B41206" w:rsidRPr="00DF230D">
        <w:rPr>
          <w:rFonts w:ascii="CMU Sans Serif Medium" w:hAnsi="CMU Sans Serif Medium" w:cs="CMU Sans Serif Medium"/>
        </w:rPr>
        <w:t>data encodings for non-numerical inputs are required</w:t>
      </w:r>
      <w:r w:rsidR="00E8570E" w:rsidRPr="00DF230D">
        <w:rPr>
          <w:rFonts w:ascii="CMU Sans Serif Medium" w:hAnsi="CMU Sans Serif Medium" w:cs="CMU Sans Serif Medium"/>
        </w:rPr>
        <w:t>,</w:t>
      </w:r>
      <w:r w:rsidR="00B41206" w:rsidRPr="00DF230D">
        <w:rPr>
          <w:rFonts w:ascii="CMU Sans Serif Medium" w:hAnsi="CMU Sans Serif Medium" w:cs="CMU Sans Serif Medium"/>
        </w:rPr>
        <w:t xml:space="preserve"> no</w:t>
      </w:r>
      <w:r w:rsidR="00E8570E" w:rsidRPr="00DF230D">
        <w:rPr>
          <w:rFonts w:ascii="CMU Sans Serif Medium" w:hAnsi="CMU Sans Serif Medium" w:cs="CMU Sans Serif Medium"/>
        </w:rPr>
        <w:t>r</w:t>
      </w:r>
      <w:r w:rsidR="00B41206" w:rsidRPr="00DF230D">
        <w:rPr>
          <w:rFonts w:ascii="CMU Sans Serif Medium" w:hAnsi="CMU Sans Serif Medium" w:cs="CMU Sans Serif Medium"/>
        </w:rPr>
        <w:t xml:space="preserve"> data cleaning operations are required as the data is already </w:t>
      </w:r>
      <w:r w:rsidR="00DB1C79" w:rsidRPr="00DF230D">
        <w:rPr>
          <w:rFonts w:ascii="CMU Sans Serif Medium" w:hAnsi="CMU Sans Serif Medium" w:cs="CMU Sans Serif Medium"/>
        </w:rPr>
        <w:t>considered to be “</w:t>
      </w:r>
      <w:r w:rsidR="00B41206" w:rsidRPr="00DF230D">
        <w:rPr>
          <w:rFonts w:ascii="CMU Sans Serif Medium" w:hAnsi="CMU Sans Serif Medium" w:cs="CMU Sans Serif Medium"/>
          <w:i/>
          <w:iCs/>
        </w:rPr>
        <w:t>clean</w:t>
      </w:r>
      <w:r w:rsidR="00DB1C79" w:rsidRPr="00DF230D">
        <w:rPr>
          <w:rFonts w:ascii="CMU Sans Serif Medium" w:hAnsi="CMU Sans Serif Medium" w:cs="CMU Sans Serif Medium"/>
        </w:rPr>
        <w:t>”</w:t>
      </w:r>
      <w:r w:rsidR="00B41206" w:rsidRPr="00DF230D">
        <w:rPr>
          <w:rFonts w:ascii="CMU Sans Serif Medium" w:hAnsi="CMU Sans Serif Medium" w:cs="CMU Sans Serif Medium"/>
        </w:rPr>
        <w:t xml:space="preserve">. </w:t>
      </w:r>
    </w:p>
    <w:p w14:paraId="19C90625" w14:textId="1D776D3D" w:rsidR="00DD6C23" w:rsidRPr="00DF230D" w:rsidRDefault="00DD6C23" w:rsidP="00433FF0">
      <w:pPr>
        <w:jc w:val="both"/>
        <w:rPr>
          <w:rFonts w:ascii="CMU Sans Serif Medium" w:hAnsi="CMU Sans Serif Medium" w:cs="CMU Sans Serif Medium"/>
        </w:rPr>
      </w:pPr>
    </w:p>
    <w:p w14:paraId="09A674D6" w14:textId="3DE45F4B" w:rsidR="00646EFD" w:rsidRPr="00DF230D" w:rsidRDefault="00646EFD"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Data visualisation</w:t>
      </w:r>
    </w:p>
    <w:p w14:paraId="22AF7DBC" w14:textId="77777777" w:rsidR="00646EFD" w:rsidRPr="00DF230D" w:rsidRDefault="00646EFD" w:rsidP="00433FF0">
      <w:pPr>
        <w:jc w:val="both"/>
        <w:rPr>
          <w:rFonts w:ascii="CMU Sans Serif Medium" w:hAnsi="CMU Sans Serif Medium" w:cs="CMU Sans Serif Medium"/>
        </w:rPr>
      </w:pPr>
    </w:p>
    <w:p w14:paraId="676780E8" w14:textId="10E4508C" w:rsidR="00155005" w:rsidRPr="00DF230D" w:rsidRDefault="007B496E" w:rsidP="00DE5726">
      <w:pPr>
        <w:jc w:val="both"/>
        <w:rPr>
          <w:rFonts w:ascii="CMU Sans Serif Medium" w:hAnsi="CMU Sans Serif Medium" w:cs="CMU Sans Serif Medium"/>
        </w:rPr>
      </w:pPr>
      <w:r w:rsidRPr="00DF230D">
        <w:rPr>
          <w:rFonts w:ascii="CMU Sans Serif Medium" w:hAnsi="CMU Sans Serif Medium" w:cs="CMU Sans Serif Medium"/>
        </w:rPr>
        <w:t xml:space="preserve">Now that a </w:t>
      </w:r>
      <w:r w:rsidR="006E2823" w:rsidRPr="00DF230D">
        <w:rPr>
          <w:rFonts w:ascii="CMU Sans Serif Medium" w:hAnsi="CMU Sans Serif Medium" w:cs="CMU Sans Serif Medium"/>
        </w:rPr>
        <w:t>high-level</w:t>
      </w:r>
      <w:r w:rsidRPr="00DF230D">
        <w:rPr>
          <w:rFonts w:ascii="CMU Sans Serif Medium" w:hAnsi="CMU Sans Serif Medium" w:cs="CMU Sans Serif Medium"/>
        </w:rPr>
        <w:t xml:space="preserve"> understanding of the data is acquired, more detail can be gathered from visualising the spatial distribution of each of the 81 features and the target column. This can be done by plotting each </w:t>
      </w:r>
      <w:r w:rsidR="00E92CF5" w:rsidRPr="00DF230D">
        <w:rPr>
          <w:rFonts w:ascii="CMU Sans Serif Medium" w:hAnsi="CMU Sans Serif Medium" w:cs="CMU Sans Serif Medium"/>
        </w:rPr>
        <w:t>feature</w:t>
      </w:r>
      <w:r w:rsidRPr="00DF230D">
        <w:rPr>
          <w:rFonts w:ascii="CMU Sans Serif Medium" w:hAnsi="CMU Sans Serif Medium" w:cs="CMU Sans Serif Medium"/>
        </w:rPr>
        <w:t xml:space="preserve"> in</w:t>
      </w:r>
      <w:r w:rsidR="00E92CF5" w:rsidRPr="00DF230D">
        <w:rPr>
          <w:rFonts w:ascii="CMU Sans Serif Medium" w:hAnsi="CMU Sans Serif Medium" w:cs="CMU Sans Serif Medium"/>
        </w:rPr>
        <w:t>to</w:t>
      </w:r>
      <w:r w:rsidRPr="00DF230D">
        <w:rPr>
          <w:rFonts w:ascii="CMU Sans Serif Medium" w:hAnsi="CMU Sans Serif Medium" w:cs="CMU Sans Serif Medium"/>
        </w:rPr>
        <w:t xml:space="preserve"> </w:t>
      </w:r>
      <w:r w:rsidR="00E92CF5" w:rsidRPr="00DF230D">
        <w:rPr>
          <w:rFonts w:ascii="CMU Sans Serif Medium" w:hAnsi="CMU Sans Serif Medium" w:cs="CMU Sans Serif Medium"/>
        </w:rPr>
        <w:t>individual</w:t>
      </w:r>
      <w:r w:rsidRPr="00DF230D">
        <w:rPr>
          <w:rFonts w:ascii="CMU Sans Serif Medium" w:hAnsi="CMU Sans Serif Medium" w:cs="CMU Sans Serif Medium"/>
        </w:rPr>
        <w:t xml:space="preserve"> small histogram</w:t>
      </w:r>
      <w:r w:rsidR="00E92CF5" w:rsidRPr="00DF230D">
        <w:rPr>
          <w:rFonts w:ascii="CMU Sans Serif Medium" w:hAnsi="CMU Sans Serif Medium" w:cs="CMU Sans Serif Medium"/>
        </w:rPr>
        <w:t>s</w:t>
      </w:r>
      <w:r w:rsidR="00FC40AC" w:rsidRPr="00DF230D">
        <w:rPr>
          <w:rFonts w:ascii="CMU Sans Serif Medium" w:hAnsi="CMU Sans Serif Medium" w:cs="CMU Sans Serif Medium"/>
        </w:rPr>
        <w:t xml:space="preserve"> (see Figure </w:t>
      </w:r>
      <w:r w:rsidR="001648BF" w:rsidRPr="00DF230D">
        <w:rPr>
          <w:rFonts w:ascii="CMU Sans Serif Medium" w:hAnsi="CMU Sans Serif Medium" w:cs="CMU Sans Serif Medium"/>
        </w:rPr>
        <w:t>3</w:t>
      </w:r>
      <w:r w:rsidR="00FC40AC" w:rsidRPr="00DF230D">
        <w:rPr>
          <w:rFonts w:ascii="CMU Sans Serif Medium" w:hAnsi="CMU Sans Serif Medium" w:cs="CMU Sans Serif Medium"/>
        </w:rPr>
        <w:t>)</w:t>
      </w:r>
      <w:r w:rsidR="00E92CF5" w:rsidRPr="00DF230D">
        <w:rPr>
          <w:rFonts w:ascii="CMU Sans Serif Medium" w:hAnsi="CMU Sans Serif Medium" w:cs="CMU Sans Serif Medium"/>
        </w:rPr>
        <w:t>.</w:t>
      </w:r>
      <w:r w:rsidR="00F8416A" w:rsidRPr="00DF230D">
        <w:rPr>
          <w:rFonts w:ascii="CMU Sans Serif Medium" w:hAnsi="CMU Sans Serif Medium" w:cs="CMU Sans Serif Medium"/>
        </w:rPr>
        <w:t xml:space="preserve"> This visualisation reveals two interesting characteristics about the data:</w:t>
      </w:r>
    </w:p>
    <w:p w14:paraId="486D5785" w14:textId="5CEC4AB2" w:rsidR="00155005" w:rsidRPr="00DF230D" w:rsidRDefault="00155005" w:rsidP="00877255">
      <w:pPr>
        <w:pStyle w:val="ListParagraph"/>
        <w:numPr>
          <w:ilvl w:val="0"/>
          <w:numId w:val="7"/>
        </w:numPr>
        <w:jc w:val="both"/>
        <w:rPr>
          <w:rFonts w:ascii="CMU Sans Serif Medium" w:hAnsi="CMU Sans Serif Medium" w:cs="CMU Sans Serif Medium"/>
        </w:rPr>
      </w:pPr>
      <w:r w:rsidRPr="00DF230D">
        <w:rPr>
          <w:rFonts w:ascii="CMU Sans Serif Medium" w:hAnsi="CMU Sans Serif Medium" w:cs="CMU Sans Serif Medium"/>
        </w:rPr>
        <w:t>Not all of the features’ distributions are bell-shaped, some have a concentration of data points around specific regions (either for low values or high values at the edges of the distribution bins)</w:t>
      </w:r>
      <w:r w:rsidR="00427B63" w:rsidRPr="00DF230D">
        <w:rPr>
          <w:rFonts w:ascii="CMU Sans Serif Medium" w:hAnsi="CMU Sans Serif Medium" w:cs="CMU Sans Serif Medium"/>
        </w:rPr>
        <w:t xml:space="preserve">. This could indicate that </w:t>
      </w:r>
      <w:r w:rsidR="00B41FF4" w:rsidRPr="00DF230D">
        <w:rPr>
          <w:rFonts w:ascii="CMU Sans Serif Medium" w:hAnsi="CMU Sans Serif Medium" w:cs="CMU Sans Serif Medium"/>
        </w:rPr>
        <w:t>feature</w:t>
      </w:r>
      <w:r w:rsidR="00D80808" w:rsidRPr="00DF230D">
        <w:rPr>
          <w:rFonts w:ascii="CMU Sans Serif Medium" w:hAnsi="CMU Sans Serif Medium" w:cs="CMU Sans Serif Medium"/>
        </w:rPr>
        <w:t xml:space="preserve"> </w:t>
      </w:r>
      <w:r w:rsidR="00B41FF4" w:rsidRPr="00DF230D">
        <w:rPr>
          <w:rFonts w:ascii="CMU Sans Serif Medium" w:hAnsi="CMU Sans Serif Medium" w:cs="CMU Sans Serif Medium"/>
        </w:rPr>
        <w:t>transformation</w:t>
      </w:r>
      <w:r w:rsidR="00D80808" w:rsidRPr="00DF230D">
        <w:rPr>
          <w:rFonts w:ascii="CMU Sans Serif Medium" w:hAnsi="CMU Sans Serif Medium" w:cs="CMU Sans Serif Medium"/>
        </w:rPr>
        <w:t xml:space="preserve"> </w:t>
      </w:r>
      <w:r w:rsidR="00B41FF4" w:rsidRPr="00DF230D">
        <w:rPr>
          <w:rFonts w:ascii="CMU Sans Serif Medium" w:hAnsi="CMU Sans Serif Medium" w:cs="CMU Sans Serif Medium"/>
        </w:rPr>
        <w:t>would be required to achieve more bell-shaped distributions.</w:t>
      </w:r>
    </w:p>
    <w:p w14:paraId="7B596328" w14:textId="37B0F81B" w:rsidR="00984FE2" w:rsidRPr="00DF230D" w:rsidRDefault="00427B63" w:rsidP="00877255">
      <w:pPr>
        <w:pStyle w:val="ListParagraph"/>
        <w:numPr>
          <w:ilvl w:val="0"/>
          <w:numId w:val="7"/>
        </w:numPr>
        <w:jc w:val="both"/>
        <w:rPr>
          <w:rFonts w:ascii="CMU Sans Serif Medium" w:hAnsi="CMU Sans Serif Medium" w:cs="CMU Sans Serif Medium"/>
        </w:rPr>
      </w:pPr>
      <w:r w:rsidRPr="00DF230D">
        <w:rPr>
          <w:rFonts w:ascii="CMU Sans Serif Medium" w:hAnsi="CMU Sans Serif Medium" w:cs="CMU Sans Serif Medium"/>
        </w:rPr>
        <w:t>Observing the y-axes of the histograms, the features seem to have different scales, which may suggest that feature scaling is required.</w:t>
      </w:r>
    </w:p>
    <w:p w14:paraId="1B2AF389" w14:textId="77777777" w:rsidR="00CD2AB2" w:rsidRPr="00DF230D" w:rsidRDefault="00CD2AB2" w:rsidP="00CD2AB2">
      <w:pPr>
        <w:jc w:val="both"/>
        <w:rPr>
          <w:rFonts w:ascii="CMU Sans Serif Medium" w:hAnsi="CMU Sans Serif Medium" w:cs="CMU Sans Serif Medium"/>
        </w:rPr>
      </w:pPr>
    </w:p>
    <w:p w14:paraId="68AB7B35" w14:textId="77777777" w:rsidR="001E3E22" w:rsidRPr="00DF230D" w:rsidRDefault="00E07F4A" w:rsidP="001E3E22">
      <w:pPr>
        <w:keepNext/>
        <w:ind w:firstLine="360"/>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82C0BC1" wp14:editId="5BB068C3">
            <wp:extent cx="5398852" cy="384653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features_histogram.png"/>
                    <pic:cNvPicPr/>
                  </pic:nvPicPr>
                  <pic:blipFill rotWithShape="1">
                    <a:blip r:embed="rId12" cstate="print">
                      <a:extLst>
                        <a:ext uri="{28A0092B-C50C-407E-A947-70E740481C1C}">
                          <a14:useLocalDpi xmlns:a14="http://schemas.microsoft.com/office/drawing/2010/main" val="0"/>
                        </a:ext>
                      </a:extLst>
                    </a:blip>
                    <a:srcRect l="9805" t="9556" r="8826" b="9922"/>
                    <a:stretch/>
                  </pic:blipFill>
                  <pic:spPr bwMode="auto">
                    <a:xfrm>
                      <a:off x="0" y="0"/>
                      <a:ext cx="5429906" cy="3868664"/>
                    </a:xfrm>
                    <a:prstGeom prst="rect">
                      <a:avLst/>
                    </a:prstGeom>
                    <a:ln>
                      <a:noFill/>
                    </a:ln>
                    <a:extLst>
                      <a:ext uri="{53640926-AAD7-44D8-BBD7-CCE9431645EC}">
                        <a14:shadowObscured xmlns:a14="http://schemas.microsoft.com/office/drawing/2010/main"/>
                      </a:ext>
                    </a:extLst>
                  </pic:spPr>
                </pic:pic>
              </a:graphicData>
            </a:graphic>
          </wp:inline>
        </w:drawing>
      </w:r>
    </w:p>
    <w:p w14:paraId="06100961" w14:textId="0110173D" w:rsidR="003631FE" w:rsidRPr="00DF230D" w:rsidRDefault="001E3E22" w:rsidP="001E3E22">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3</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w:t>
      </w:r>
      <w:r w:rsidR="00DE7A6E" w:rsidRPr="00DF230D">
        <w:rPr>
          <w:rFonts w:ascii="CMU Sans Serif Medium" w:hAnsi="CMU Sans Serif Medium" w:cs="CMU Sans Serif Medium"/>
          <w:sz w:val="22"/>
          <w:szCs w:val="22"/>
        </w:rPr>
        <w:t xml:space="preserve"> Histogram</w:t>
      </w:r>
      <w:r w:rsidR="002A5E9C" w:rsidRPr="00DF230D">
        <w:rPr>
          <w:rFonts w:ascii="CMU Sans Serif Medium" w:hAnsi="CMU Sans Serif Medium" w:cs="CMU Sans Serif Medium"/>
          <w:sz w:val="22"/>
          <w:szCs w:val="22"/>
        </w:rPr>
        <w:t xml:space="preserve"> distribution of each of the 81 features in the training data set.</w:t>
      </w:r>
    </w:p>
    <w:p w14:paraId="1343220F" w14:textId="20BD2C3C" w:rsidR="00704120" w:rsidRPr="00DF230D" w:rsidRDefault="00704120" w:rsidP="001F7C2F">
      <w:pPr>
        <w:ind w:firstLine="360"/>
        <w:jc w:val="both"/>
        <w:rPr>
          <w:rFonts w:ascii="CMU Sans Serif Medium" w:hAnsi="CMU Sans Serif Medium" w:cs="CMU Sans Serif Medium"/>
        </w:rPr>
      </w:pPr>
      <w:r w:rsidRPr="00DF230D">
        <w:rPr>
          <w:rFonts w:ascii="CMU Sans Serif Medium" w:hAnsi="CMU Sans Serif Medium" w:cs="CMU Sans Serif Medium"/>
        </w:rPr>
        <w:t>The solution to the two aforementioned problems is to standardise the data</w:t>
      </w:r>
      <w:r w:rsidR="001F7C2F" w:rsidRPr="00DF230D">
        <w:rPr>
          <w:rFonts w:ascii="CMU Sans Serif Medium" w:hAnsi="CMU Sans Serif Medium" w:cs="CMU Sans Serif Medium"/>
        </w:rPr>
        <w:t xml:space="preserve"> in order to transform the data into a distribution with unit variance and</w:t>
      </w:r>
      <w:r w:rsidR="00867AB1" w:rsidRPr="00DF230D">
        <w:rPr>
          <w:rFonts w:ascii="CMU Sans Serif Medium" w:hAnsi="CMU Sans Serif Medium" w:cs="CMU Sans Serif Medium"/>
        </w:rPr>
        <w:t xml:space="preserve"> distribution </w:t>
      </w:r>
      <w:r w:rsidR="00221409" w:rsidRPr="00DF230D">
        <w:rPr>
          <w:rFonts w:ascii="CMU Sans Serif Medium" w:hAnsi="CMU Sans Serif Medium" w:cs="CMU Sans Serif Medium"/>
        </w:rPr>
        <w:t xml:space="preserve">shape </w:t>
      </w:r>
      <w:r w:rsidR="00867AB1" w:rsidRPr="00DF230D">
        <w:rPr>
          <w:rFonts w:ascii="CMU Sans Serif Medium" w:hAnsi="CMU Sans Serif Medium" w:cs="CMU Sans Serif Medium"/>
        </w:rPr>
        <w:t>more similar to</w:t>
      </w:r>
      <w:r w:rsidR="001F7C2F" w:rsidRPr="00DF230D">
        <w:rPr>
          <w:rFonts w:ascii="CMU Sans Serif Medium" w:hAnsi="CMU Sans Serif Medium" w:cs="CMU Sans Serif Medium"/>
        </w:rPr>
        <w:t xml:space="preserve"> a bell (</w:t>
      </w:r>
      <w:r w:rsidR="006F236E" w:rsidRPr="00DF230D">
        <w:rPr>
          <w:rFonts w:ascii="CMU Sans Serif Medium" w:hAnsi="CMU Sans Serif Medium" w:cs="CMU Sans Serif Medium"/>
        </w:rPr>
        <w:t xml:space="preserve">the two properties of standardised distributions are </w:t>
      </w:r>
      <w:r w:rsidR="007370C3" w:rsidRPr="00DF230D">
        <w:rPr>
          <w:rFonts w:ascii="CMU Sans Serif Medium" w:hAnsi="CMU Sans Serif Medium" w:cs="CMU Sans Serif Medium"/>
        </w:rPr>
        <w:t>a</w:t>
      </w:r>
      <w:r w:rsidR="001F7C2F" w:rsidRPr="00DF230D">
        <w:rPr>
          <w:rFonts w:ascii="CMU Sans Serif Medium" w:hAnsi="CMU Sans Serif Medium" w:cs="CMU Sans Serif Medium"/>
        </w:rPr>
        <w:t xml:space="preserve"> mean of all values </w:t>
      </w:r>
      <w:r w:rsidR="00CD21F0" w:rsidRPr="00DF230D">
        <w:rPr>
          <w:rFonts w:ascii="CMU Sans Serif Medium" w:hAnsi="CMU Sans Serif Medium" w:cs="CMU Sans Serif Medium"/>
        </w:rPr>
        <w:t>equal to</w:t>
      </w:r>
      <w:r w:rsidR="001F7C2F" w:rsidRPr="00DF230D">
        <w:rPr>
          <w:rFonts w:ascii="CMU Sans Serif Medium" w:hAnsi="CMU Sans Serif Medium" w:cs="CMU Sans Serif Medium"/>
        </w:rPr>
        <w:t xml:space="preserve"> 0 and </w:t>
      </w:r>
      <w:r w:rsidR="00EB47AE" w:rsidRPr="00DF230D">
        <w:rPr>
          <w:rFonts w:ascii="CMU Sans Serif Medium" w:hAnsi="CMU Sans Serif Medium" w:cs="CMU Sans Serif Medium"/>
        </w:rPr>
        <w:t>a</w:t>
      </w:r>
      <w:r w:rsidR="001F7C2F" w:rsidRPr="00DF230D">
        <w:rPr>
          <w:rFonts w:ascii="CMU Sans Serif Medium" w:hAnsi="CMU Sans Serif Medium" w:cs="CMU Sans Serif Medium"/>
        </w:rPr>
        <w:t xml:space="preserve"> standard deviation </w:t>
      </w:r>
      <w:r w:rsidR="00EB47AE" w:rsidRPr="00DF230D">
        <w:rPr>
          <w:rFonts w:ascii="CMU Sans Serif Medium" w:hAnsi="CMU Sans Serif Medium" w:cs="CMU Sans Serif Medium"/>
        </w:rPr>
        <w:t>equal to</w:t>
      </w:r>
      <w:r w:rsidR="001F7C2F" w:rsidRPr="00DF230D">
        <w:rPr>
          <w:rFonts w:ascii="CMU Sans Serif Medium" w:hAnsi="CMU Sans Serif Medium" w:cs="CMU Sans Serif Medium"/>
        </w:rPr>
        <w:t xml:space="preserve"> 1)</w:t>
      </w:r>
      <w:r w:rsidR="006C55CC" w:rsidRPr="00DF230D">
        <w:rPr>
          <w:rFonts w:ascii="CMU Sans Serif Medium" w:hAnsi="CMU Sans Serif Medium" w:cs="CMU Sans Serif Medium"/>
        </w:rPr>
        <w:t xml:space="preserve"> </w:t>
      </w:r>
      <w:r w:rsidR="006C55CC"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URL":"https://www.statisticshowto.datasciencecentral.com/standardized-values-examples/","accessed":{"date-parts":[["2020","3","12"]]},"author":[{"dropping-particle":"","family":"Glen","given":"Stephanie","non-dropping-particle":"","parse-names":false,"suffix":""}],"container-title":"Statistics How To","id":"ITEM-1","issued":{"date-parts":[["2014"]]},"title":"Standardized Values: Example","type":"webpage"},"uris":["http://www.mendeley.com/documents/?uuid=28707977-b8dc-39c8-a470-3427d8f7e60c"]},{"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5]","plainTextFormattedCitation":"[4], [5]","previouslyFormattedCitation":"[4], [5]"},"properties":{"noteIndex":0},"schema":"https://github.com/citation-style-language/schema/raw/master/csl-citation.json"}</w:instrText>
      </w:r>
      <w:r w:rsidR="006C55CC"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4], [5]</w:t>
      </w:r>
      <w:r w:rsidR="006C55CC" w:rsidRPr="00DF230D">
        <w:rPr>
          <w:rFonts w:ascii="CMU Sans Serif Medium" w:hAnsi="CMU Sans Serif Medium" w:cs="CMU Sans Serif Medium"/>
        </w:rPr>
        <w:fldChar w:fldCharType="end"/>
      </w:r>
      <w:r w:rsidR="006C55CC" w:rsidRPr="00DF230D">
        <w:rPr>
          <w:rFonts w:ascii="CMU Sans Serif Medium" w:hAnsi="CMU Sans Serif Medium" w:cs="CMU Sans Serif Medium"/>
        </w:rPr>
        <w:t>.</w:t>
      </w:r>
      <w:r w:rsidR="008617C4" w:rsidRPr="00DF230D">
        <w:rPr>
          <w:rFonts w:ascii="CMU Sans Serif Medium" w:hAnsi="CMU Sans Serif Medium" w:cs="CMU Sans Serif Medium"/>
        </w:rPr>
        <w:t xml:space="preserve"> This feature transformation is carried out in Section 3.4.</w:t>
      </w:r>
    </w:p>
    <w:p w14:paraId="57158C6A" w14:textId="77777777" w:rsidR="003631FE" w:rsidRPr="00DF230D" w:rsidRDefault="003631FE" w:rsidP="001F7C2F">
      <w:pPr>
        <w:ind w:firstLine="360"/>
        <w:jc w:val="both"/>
        <w:rPr>
          <w:rFonts w:ascii="CMU Sans Serif Medium" w:hAnsi="CMU Sans Serif Medium" w:cs="CMU Sans Serif Medium"/>
        </w:rPr>
      </w:pPr>
    </w:p>
    <w:p w14:paraId="3A0ABF86" w14:textId="62FEF20E" w:rsidR="001D5C22" w:rsidRPr="00DF230D" w:rsidRDefault="001D5C22" w:rsidP="00877255">
      <w:pPr>
        <w:pStyle w:val="Heading2LaTeX"/>
        <w:jc w:val="both"/>
      </w:pPr>
      <w:bookmarkStart w:id="9" w:name="_Toc34938515"/>
      <w:r w:rsidRPr="00DF230D">
        <w:lastRenderedPageBreak/>
        <w:t>Feature selection</w:t>
      </w:r>
      <w:bookmarkEnd w:id="9"/>
    </w:p>
    <w:p w14:paraId="5A21541D" w14:textId="77777777" w:rsidR="009D2C47" w:rsidRPr="00DF230D" w:rsidRDefault="009D2C47" w:rsidP="001F7C2F">
      <w:pPr>
        <w:jc w:val="both"/>
        <w:rPr>
          <w:rFonts w:ascii="CMU Sans Serif Medium" w:hAnsi="CMU Sans Serif Medium" w:cs="CMU Sans Serif Medium"/>
        </w:rPr>
      </w:pPr>
    </w:p>
    <w:p w14:paraId="0F0D9E40" w14:textId="01622B6E" w:rsidR="0006110E" w:rsidRPr="00DF230D" w:rsidRDefault="00D85F24" w:rsidP="001F7C2F">
      <w:pPr>
        <w:jc w:val="both"/>
        <w:rPr>
          <w:rFonts w:ascii="CMU Sans Serif Medium" w:hAnsi="CMU Sans Serif Medium" w:cs="CMU Sans Serif Medium"/>
        </w:rPr>
      </w:pPr>
      <w:r w:rsidRPr="00DF230D">
        <w:rPr>
          <w:rFonts w:ascii="CMU Sans Serif Medium" w:hAnsi="CMU Sans Serif Medium" w:cs="CMU Sans Serif Medium"/>
        </w:rPr>
        <w:t xml:space="preserve">Although the </w:t>
      </w:r>
      <w:r w:rsidR="003E3CF0" w:rsidRPr="00DF230D">
        <w:rPr>
          <w:rFonts w:ascii="CMU Sans Serif Medium" w:hAnsi="CMU Sans Serif Medium" w:cs="CMU Sans Serif Medium"/>
        </w:rPr>
        <w:t xml:space="preserve">K. </w:t>
      </w:r>
      <w:proofErr w:type="spellStart"/>
      <w:r w:rsidR="003E3CF0" w:rsidRPr="00DF230D">
        <w:rPr>
          <w:rFonts w:ascii="CMU Sans Serif Medium" w:hAnsi="CMU Sans Serif Medium" w:cs="CMU Sans Serif Medium"/>
        </w:rPr>
        <w:t>Hanidieh</w:t>
      </w:r>
      <w:proofErr w:type="spellEnd"/>
      <w:r w:rsidRPr="00DF230D">
        <w:rPr>
          <w:rFonts w:ascii="CMU Sans Serif Medium" w:hAnsi="CMU Sans Serif Medium" w:cs="CMU Sans Serif Medium"/>
        </w:rPr>
        <w:t xml:space="preserve"> </w:t>
      </w:r>
      <w:r w:rsidR="00B265A7" w:rsidRPr="00DF230D">
        <w:rPr>
          <w:rFonts w:ascii="CMU Sans Serif Medium" w:hAnsi="CMU Sans Serif Medium" w:cs="CMU Sans Serif Medium"/>
        </w:rPr>
        <w:t>identifies</w:t>
      </w:r>
      <w:r w:rsidRPr="00DF230D">
        <w:rPr>
          <w:rFonts w:ascii="CMU Sans Serif Medium" w:hAnsi="CMU Sans Serif Medium" w:cs="CMU Sans Serif Medium"/>
        </w:rPr>
        <w:t xml:space="preserve"> the </w:t>
      </w:r>
      <w:r w:rsidR="00FC7C1E" w:rsidRPr="00DF230D">
        <w:rPr>
          <w:rFonts w:ascii="CMU Sans Serif Medium" w:hAnsi="CMU Sans Serif Medium" w:cs="CMU Sans Serif Medium"/>
        </w:rPr>
        <w:t>eight</w:t>
      </w:r>
      <w:r w:rsidRPr="00DF230D">
        <w:rPr>
          <w:rFonts w:ascii="CMU Sans Serif Medium" w:hAnsi="CMU Sans Serif Medium" w:cs="CMU Sans Serif Medium"/>
        </w:rPr>
        <w:t xml:space="preserve"> most important</w:t>
      </w:r>
      <w:r w:rsidR="009D2C47" w:rsidRPr="00DF230D">
        <w:rPr>
          <w:rFonts w:ascii="CMU Sans Serif Medium" w:hAnsi="CMU Sans Serif Medium" w:cs="CMU Sans Serif Medium"/>
        </w:rPr>
        <w:t xml:space="preserve"> </w:t>
      </w:r>
      <w:r w:rsidR="00B265A7" w:rsidRPr="00DF230D">
        <w:rPr>
          <w:rFonts w:ascii="CMU Sans Serif Medium" w:hAnsi="CMU Sans Serif Medium" w:cs="CMU Sans Serif Medium"/>
        </w:rPr>
        <w:t xml:space="preserve">features </w:t>
      </w:r>
      <w:r w:rsidR="009D2C47" w:rsidRPr="00DF230D">
        <w:rPr>
          <w:rFonts w:ascii="CMU Sans Serif Medium" w:hAnsi="CMU Sans Serif Medium" w:cs="CMU Sans Serif Medium"/>
        </w:rPr>
        <w:t>as being</w:t>
      </w:r>
      <w:r w:rsidR="0022788E" w:rsidRPr="00DF230D">
        <w:rPr>
          <w:rFonts w:ascii="CMU Sans Serif Medium" w:hAnsi="CMU Sans Serif Medium" w:cs="CMU Sans Serif Medium"/>
        </w:rPr>
        <w:t xml:space="preserve"> the atomic mass, the atomic radius, the electron affinity, the thermal conductivity and the valence</w:t>
      </w:r>
      <w:r w:rsidR="008D013F" w:rsidRPr="00DF230D">
        <w:rPr>
          <w:rFonts w:ascii="CMU Sans Serif Medium" w:hAnsi="CMU Sans Serif Medium" w:cs="CMU Sans Serif Medium"/>
        </w:rPr>
        <w:t xml:space="preserve"> </w:t>
      </w:r>
      <w:r w:rsidR="008D013F" w:rsidRPr="00DF230D">
        <w:rPr>
          <w:rFonts w:ascii="CMU Sans Serif Medium" w:hAnsi="CMU Sans Serif Medium" w:cs="CMU Sans Serif Medium"/>
        </w:rPr>
        <w:fldChar w:fldCharType="begin" w:fldLock="1"/>
      </w:r>
      <w:r w:rsidR="005C1F97"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D013F" w:rsidRPr="00DF230D">
        <w:rPr>
          <w:rFonts w:ascii="CMU Sans Serif Medium" w:hAnsi="CMU Sans Serif Medium" w:cs="CMU Sans Serif Medium"/>
        </w:rPr>
        <w:fldChar w:fldCharType="separate"/>
      </w:r>
      <w:r w:rsidR="008D013F" w:rsidRPr="00DF230D">
        <w:rPr>
          <w:rFonts w:ascii="CMU Sans Serif Medium" w:hAnsi="CMU Sans Serif Medium" w:cs="CMU Sans Serif Medium"/>
          <w:noProof/>
        </w:rPr>
        <w:t>[1]</w:t>
      </w:r>
      <w:r w:rsidR="008D013F" w:rsidRPr="00DF230D">
        <w:rPr>
          <w:rFonts w:ascii="CMU Sans Serif Medium" w:hAnsi="CMU Sans Serif Medium" w:cs="CMU Sans Serif Medium"/>
        </w:rPr>
        <w:fldChar w:fldCharType="end"/>
      </w:r>
      <w:r w:rsidR="0022788E" w:rsidRPr="00DF230D">
        <w:rPr>
          <w:rFonts w:ascii="CMU Sans Serif Medium" w:hAnsi="CMU Sans Serif Medium" w:cs="CMU Sans Serif Medium"/>
        </w:rPr>
        <w:t xml:space="preserve">; </w:t>
      </w:r>
      <w:r w:rsidR="004A4614" w:rsidRPr="00DF230D">
        <w:rPr>
          <w:rFonts w:ascii="CMU Sans Serif Medium" w:hAnsi="CMU Sans Serif Medium" w:cs="CMU Sans Serif Medium"/>
        </w:rPr>
        <w:t xml:space="preserve">it is important to </w:t>
      </w:r>
      <w:r w:rsidR="006976A6" w:rsidRPr="00DF230D">
        <w:rPr>
          <w:rFonts w:ascii="CMU Sans Serif Medium" w:hAnsi="CMU Sans Serif Medium" w:cs="CMU Sans Serif Medium"/>
        </w:rPr>
        <w:t xml:space="preserve">establish our own data analysis to </w:t>
      </w:r>
      <w:r w:rsidR="00113A2A" w:rsidRPr="00DF230D">
        <w:rPr>
          <w:rFonts w:ascii="CMU Sans Serif Medium" w:hAnsi="CMU Sans Serif Medium" w:cs="CMU Sans Serif Medium"/>
        </w:rPr>
        <w:t>select features.</w:t>
      </w:r>
      <w:r w:rsidR="0006110E" w:rsidRPr="00DF230D">
        <w:rPr>
          <w:rFonts w:ascii="CMU Sans Serif Medium" w:hAnsi="CMU Sans Serif Medium" w:cs="CMU Sans Serif Medium"/>
        </w:rPr>
        <w:t xml:space="preserve"> This can be done by computing the standard correlation coefficient between </w:t>
      </w:r>
      <w:r w:rsidR="00C864BA" w:rsidRPr="00DF230D">
        <w:rPr>
          <w:rFonts w:ascii="CMU Sans Serif Medium" w:hAnsi="CMU Sans Serif Medium" w:cs="CMU Sans Serif Medium"/>
        </w:rPr>
        <w:t>the actual critical temperature and every feature</w:t>
      </w:r>
      <w:r w:rsidR="00F03981" w:rsidRPr="00DF230D">
        <w:rPr>
          <w:rFonts w:ascii="CMU Sans Serif Medium" w:hAnsi="CMU Sans Serif Medium" w:cs="CMU Sans Serif Medium"/>
        </w:rPr>
        <w:t xml:space="preserve"> in the training set.</w:t>
      </w:r>
      <w:r w:rsidR="006E0CCD" w:rsidRPr="00DF230D">
        <w:rPr>
          <w:rFonts w:ascii="CMU Sans Serif Medium" w:hAnsi="CMU Sans Serif Medium" w:cs="CMU Sans Serif Medium"/>
        </w:rPr>
        <w:t xml:space="preserve"> The </w:t>
      </w:r>
      <w:r w:rsidR="00780148" w:rsidRPr="00DF230D">
        <w:rPr>
          <w:rFonts w:ascii="CMU Sans Serif Medium" w:hAnsi="CMU Sans Serif Medium" w:cs="CMU Sans Serif Medium"/>
        </w:rPr>
        <w:t xml:space="preserve">correlation </w:t>
      </w:r>
      <w:r w:rsidR="00CA2976" w:rsidRPr="00DF230D">
        <w:rPr>
          <w:rFonts w:ascii="CMU Sans Serif Medium" w:hAnsi="CMU Sans Serif Medium" w:cs="CMU Sans Serif Medium"/>
        </w:rPr>
        <w:t xml:space="preserve">coefficient is a value ranging between -1 and 1. A correlation close to 1 indicates a strong positive linear correlation, while a correlation close to -1 indicates a strong negative linear correlation. However, a correlation close to 0 </w:t>
      </w:r>
      <w:r w:rsidR="009526C3" w:rsidRPr="00DF230D">
        <w:rPr>
          <w:rFonts w:ascii="CMU Sans Serif Medium" w:hAnsi="CMU Sans Serif Medium" w:cs="CMU Sans Serif Medium"/>
        </w:rPr>
        <w:t xml:space="preserve">indicates </w:t>
      </w:r>
      <w:r w:rsidR="00302FC9" w:rsidRPr="00DF230D">
        <w:rPr>
          <w:rFonts w:ascii="CMU Sans Serif Medium" w:hAnsi="CMU Sans Serif Medium" w:cs="CMU Sans Serif Medium"/>
        </w:rPr>
        <w:t>no relationship between the data</w:t>
      </w:r>
      <w:r w:rsidR="009526C3" w:rsidRPr="00DF230D">
        <w:rPr>
          <w:rFonts w:ascii="CMU Sans Serif Medium" w:hAnsi="CMU Sans Serif Medium" w:cs="CMU Sans Serif Medium"/>
        </w:rPr>
        <w:t xml:space="preserve">. </w:t>
      </w:r>
      <w:r w:rsidR="0094576E" w:rsidRPr="00DF230D">
        <w:rPr>
          <w:rFonts w:ascii="CMU Sans Serif Medium" w:hAnsi="CMU Sans Serif Medium" w:cs="CMU Sans Serif Medium"/>
        </w:rPr>
        <w:t xml:space="preserve">According to </w:t>
      </w:r>
      <w:r w:rsidR="006666C4" w:rsidRPr="00DF230D">
        <w:rPr>
          <w:rFonts w:ascii="CMU Sans Serif Medium" w:hAnsi="CMU Sans Serif Medium" w:cs="CMU Sans Serif Medium"/>
        </w:rPr>
        <w:t xml:space="preserve">existing </w:t>
      </w:r>
      <w:r w:rsidR="0094576E" w:rsidRPr="00DF230D">
        <w:rPr>
          <w:rFonts w:ascii="CMU Sans Serif Medium" w:hAnsi="CMU Sans Serif Medium" w:cs="CMU Sans Serif Medium"/>
        </w:rPr>
        <w:t xml:space="preserve">literature, features are considered to have a high correlation when they have values in the region of </w:t>
      </w:r>
      <m:oMath>
        <m:d>
          <m:dPr>
            <m:begChr m:val="["/>
            <m:endChr m:val="]"/>
            <m:ctrlPr>
              <w:rPr>
                <w:rFonts w:ascii="Cambria Math" w:hAnsi="Cambria Math" w:cs="CMU Sans Serif Medium"/>
                <w:i/>
              </w:rPr>
            </m:ctrlPr>
          </m:dPr>
          <m:e>
            <m:r>
              <w:rPr>
                <w:rFonts w:ascii="Cambria Math" w:hAnsi="Cambria Math" w:cs="CMU Sans Serif Medium"/>
              </w:rPr>
              <m:t xml:space="preserve"> </m:t>
            </m:r>
            <m:d>
              <m:dPr>
                <m:begChr m:val="|"/>
                <m:endChr m:val="|"/>
                <m:ctrlPr>
                  <w:rPr>
                    <w:rFonts w:ascii="Cambria Math" w:hAnsi="Cambria Math" w:cs="CMU Sans Serif Medium"/>
                    <w:i/>
                  </w:rPr>
                </m:ctrlPr>
              </m:dPr>
              <m:e>
                <m:r>
                  <w:rPr>
                    <w:rFonts w:ascii="Cambria Math" w:hAnsi="Cambria Math" w:cs="CMU Sans Serif Medium"/>
                  </w:rPr>
                  <m:t>0.5,0.7</m:t>
                </m:r>
              </m:e>
            </m:d>
            <m:r>
              <w:rPr>
                <w:rFonts w:ascii="Cambria Math" w:hAnsi="Cambria Math" w:cs="CMU Sans Serif Medium"/>
              </w:rPr>
              <m:t xml:space="preserve"> </m:t>
            </m:r>
          </m:e>
        </m:d>
      </m:oMath>
      <w:r w:rsidR="005C1F97" w:rsidRPr="00DF230D">
        <w:rPr>
          <w:rFonts w:ascii="CMU Sans Serif Medium" w:hAnsi="CMU Sans Serif Medium" w:cs="CMU Sans Serif Medium"/>
        </w:rPr>
        <w:t xml:space="preserve"> </w:t>
      </w:r>
      <w:r w:rsidR="005C1F97"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6]","plainTextFormattedCitation":"[4], [6]","previouslyFormattedCitation":"[4], [6]"},"properties":{"noteIndex":0},"schema":"https://github.com/citation-style-language/schema/raw/master/csl-citation.json"}</w:instrText>
      </w:r>
      <w:r w:rsidR="005C1F97"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4], [6]</w:t>
      </w:r>
      <w:r w:rsidR="005C1F97" w:rsidRPr="00DF230D">
        <w:rPr>
          <w:rFonts w:ascii="CMU Sans Serif Medium" w:hAnsi="CMU Sans Serif Medium" w:cs="CMU Sans Serif Medium"/>
        </w:rPr>
        <w:fldChar w:fldCharType="end"/>
      </w:r>
      <w:r w:rsidR="005B11D1" w:rsidRPr="00DF230D">
        <w:rPr>
          <w:rFonts w:ascii="CMU Sans Serif Medium" w:hAnsi="CMU Sans Serif Medium" w:cs="CMU Sans Serif Medium"/>
        </w:rPr>
        <w:t>.</w:t>
      </w:r>
    </w:p>
    <w:p w14:paraId="01910721" w14:textId="33CB2E11" w:rsidR="00011E56" w:rsidRPr="00DF230D" w:rsidRDefault="00011E56" w:rsidP="00433FF0">
      <w:pPr>
        <w:jc w:val="both"/>
        <w:rPr>
          <w:rFonts w:ascii="CMU Sans Serif Medium" w:hAnsi="CMU Sans Serif Medium" w:cs="CMU Sans Serif Medium"/>
        </w:rPr>
      </w:pPr>
    </w:p>
    <w:p w14:paraId="14B31B0B" w14:textId="094A2C60" w:rsidR="00011E56" w:rsidRPr="00DF230D" w:rsidRDefault="00011E56" w:rsidP="001B1DEA">
      <w:pPr>
        <w:ind w:firstLine="720"/>
        <w:jc w:val="both"/>
        <w:rPr>
          <w:rFonts w:ascii="CMU Sans Serif Medium" w:hAnsi="CMU Sans Serif Medium" w:cs="CMU Sans Serif Medium"/>
        </w:rPr>
      </w:pPr>
      <w:r w:rsidRPr="00DF230D">
        <w:rPr>
          <w:rFonts w:ascii="CMU Sans Serif Medium" w:hAnsi="CMU Sans Serif Medium" w:cs="CMU Sans Serif Medium"/>
        </w:rPr>
        <w:t xml:space="preserve">To determine which features show the highest correlation with the actual </w:t>
      </w:r>
      <w:r w:rsidR="00924BD3" w:rsidRPr="00DF230D">
        <w:rPr>
          <w:rFonts w:ascii="CMU Sans Serif Medium" w:hAnsi="CMU Sans Serif Medium" w:cs="CMU Sans Serif Medium"/>
        </w:rPr>
        <w:t>critical temperature</w:t>
      </w:r>
      <w:r w:rsidR="000D6629" w:rsidRPr="00DF230D">
        <w:rPr>
          <w:rFonts w:ascii="CMU Sans Serif Medium" w:hAnsi="CMU Sans Serif Medium" w:cs="CMU Sans Serif Medium"/>
        </w:rPr>
        <w:t xml:space="preserve">, Pandas’ </w:t>
      </w:r>
      <w:proofErr w:type="spellStart"/>
      <w:r w:rsidR="000D6629" w:rsidRPr="00DF230D">
        <w:rPr>
          <w:rFonts w:ascii="CMU Sans Serif Medium" w:hAnsi="CMU Sans Serif Medium" w:cs="CMU Sans Serif Medium"/>
          <w:i/>
          <w:iCs/>
        </w:rPr>
        <w:t>corr</w:t>
      </w:r>
      <w:proofErr w:type="spellEnd"/>
      <w:r w:rsidR="000D6629" w:rsidRPr="00DF230D">
        <w:rPr>
          <w:rFonts w:ascii="CMU Sans Serif Medium" w:hAnsi="CMU Sans Serif Medium" w:cs="CMU Sans Serif Medium"/>
        </w:rPr>
        <w:t xml:space="preserve"> function is called on the </w:t>
      </w:r>
      <w:proofErr w:type="spellStart"/>
      <w:r w:rsidR="000D6629" w:rsidRPr="00DF230D">
        <w:rPr>
          <w:rFonts w:ascii="CMU Sans Serif Medium" w:hAnsi="CMU Sans Serif Medium" w:cs="CMU Sans Serif Medium"/>
        </w:rPr>
        <w:t>DataFrame</w:t>
      </w:r>
      <w:proofErr w:type="spellEnd"/>
      <w:r w:rsidR="00205566" w:rsidRPr="00DF230D">
        <w:rPr>
          <w:rFonts w:ascii="CMU Sans Serif Medium" w:hAnsi="CMU Sans Serif Medium" w:cs="CMU Sans Serif Medium"/>
        </w:rPr>
        <w:t xml:space="preserve">, and </w:t>
      </w:r>
      <w:r w:rsidR="00B0523A" w:rsidRPr="00DF230D">
        <w:rPr>
          <w:rFonts w:ascii="CMU Sans Serif Medium" w:hAnsi="CMU Sans Serif Medium" w:cs="CMU Sans Serif Medium"/>
        </w:rPr>
        <w:t xml:space="preserve">the ten </w:t>
      </w:r>
      <w:r w:rsidR="000602D9" w:rsidRPr="00DF230D">
        <w:rPr>
          <w:rFonts w:ascii="CMU Sans Serif Medium" w:hAnsi="CMU Sans Serif Medium" w:cs="CMU Sans Serif Medium"/>
        </w:rPr>
        <w:t xml:space="preserve">features with the highest </w:t>
      </w:r>
      <w:r w:rsidR="002C608E" w:rsidRPr="00DF230D">
        <w:rPr>
          <w:rFonts w:ascii="CMU Sans Serif Medium" w:hAnsi="CMU Sans Serif Medium" w:cs="CMU Sans Serif Medium"/>
        </w:rPr>
        <w:t xml:space="preserve">positive </w:t>
      </w:r>
      <w:r w:rsidR="000602D9" w:rsidRPr="00DF230D">
        <w:rPr>
          <w:rFonts w:ascii="CMU Sans Serif Medium" w:hAnsi="CMU Sans Serif Medium" w:cs="CMU Sans Serif Medium"/>
        </w:rPr>
        <w:t>correlation are displayed</w:t>
      </w:r>
      <w:r w:rsidR="0081454A" w:rsidRPr="00DF230D">
        <w:rPr>
          <w:rFonts w:ascii="CMU Sans Serif Medium" w:hAnsi="CMU Sans Serif Medium" w:cs="CMU Sans Serif Medium"/>
        </w:rPr>
        <w:t xml:space="preserve">, as seen in Figure 4 </w:t>
      </w:r>
      <w:r w:rsidR="007F3222" w:rsidRPr="00DF230D">
        <w:rPr>
          <w:rFonts w:ascii="CMU Sans Serif Medium" w:hAnsi="CMU Sans Serif Medium" w:cs="CMU Sans Serif Medium"/>
        </w:rPr>
        <w:t>(only the</w:t>
      </w:r>
      <w:r w:rsidR="002275C7" w:rsidRPr="00DF230D">
        <w:rPr>
          <w:rFonts w:ascii="CMU Sans Serif Medium" w:hAnsi="CMU Sans Serif Medium" w:cs="CMU Sans Serif Medium"/>
        </w:rPr>
        <w:t xml:space="preserve"> features with</w:t>
      </w:r>
      <w:r w:rsidR="007F3222" w:rsidRPr="00DF230D">
        <w:rPr>
          <w:rFonts w:ascii="CMU Sans Serif Medium" w:hAnsi="CMU Sans Serif Medium" w:cs="CMU Sans Serif Medium"/>
        </w:rPr>
        <w:t xml:space="preserve"> </w:t>
      </w:r>
      <w:r w:rsidR="002275C7" w:rsidRPr="00DF230D">
        <w:rPr>
          <w:rFonts w:ascii="CMU Sans Serif Medium" w:hAnsi="CMU Sans Serif Medium" w:cs="CMU Sans Serif Medium"/>
        </w:rPr>
        <w:t xml:space="preserve">a </w:t>
      </w:r>
      <w:r w:rsidR="007F3222" w:rsidRPr="00DF230D">
        <w:rPr>
          <w:rFonts w:ascii="CMU Sans Serif Medium" w:hAnsi="CMU Sans Serif Medium" w:cs="CMU Sans Serif Medium"/>
        </w:rPr>
        <w:t xml:space="preserve">positive </w:t>
      </w:r>
      <w:r w:rsidR="002275C7" w:rsidRPr="00DF230D">
        <w:rPr>
          <w:rFonts w:ascii="CMU Sans Serif Medium" w:hAnsi="CMU Sans Serif Medium" w:cs="CMU Sans Serif Medium"/>
        </w:rPr>
        <w:t xml:space="preserve">correlation </w:t>
      </w:r>
      <w:r w:rsidR="007F3222" w:rsidRPr="00DF230D">
        <w:rPr>
          <w:rFonts w:ascii="CMU Sans Serif Medium" w:hAnsi="CMU Sans Serif Medium" w:cs="CMU Sans Serif Medium"/>
        </w:rPr>
        <w:t xml:space="preserve">are displayed as </w:t>
      </w:r>
      <w:r w:rsidR="00BA791F" w:rsidRPr="00DF230D">
        <w:rPr>
          <w:rFonts w:ascii="CMU Sans Serif Medium" w:hAnsi="CMU Sans Serif Medium" w:cs="CMU Sans Serif Medium"/>
        </w:rPr>
        <w:t>scatter</w:t>
      </w:r>
      <w:r w:rsidR="007F3222" w:rsidRPr="00DF230D">
        <w:rPr>
          <w:rFonts w:ascii="CMU Sans Serif Medium" w:hAnsi="CMU Sans Serif Medium" w:cs="CMU Sans Serif Medium"/>
        </w:rPr>
        <w:t xml:space="preserve"> plots from the paper </w:t>
      </w:r>
      <w:r w:rsidR="00BA791F" w:rsidRPr="00DF230D">
        <w:rPr>
          <w:rFonts w:ascii="CMU Sans Serif Medium" w:hAnsi="CMU Sans Serif Medium" w:cs="CMU Sans Serif Medium"/>
        </w:rPr>
        <w:t>visually indicated that</w:t>
      </w:r>
      <w:r w:rsidR="007F3222" w:rsidRPr="00DF230D">
        <w:rPr>
          <w:rFonts w:ascii="CMU Sans Serif Medium" w:hAnsi="CMU Sans Serif Medium" w:cs="CMU Sans Serif Medium"/>
        </w:rPr>
        <w:t xml:space="preserve"> a model with a positive gradient</w:t>
      </w:r>
      <w:r w:rsidR="00BA791F" w:rsidRPr="00DF230D">
        <w:rPr>
          <w:rFonts w:ascii="CMU Sans Serif Medium" w:hAnsi="CMU Sans Serif Medium" w:cs="CMU Sans Serif Medium"/>
        </w:rPr>
        <w:t xml:space="preserve"> would best fit the data)</w:t>
      </w:r>
      <w:r w:rsidR="00B84283" w:rsidRPr="00DF230D">
        <w:rPr>
          <w:rFonts w:ascii="CMU Sans Serif Medium" w:hAnsi="CMU Sans Serif Medium" w:cs="CMU Sans Serif Medium"/>
        </w:rPr>
        <w:t>.</w:t>
      </w:r>
      <w:r w:rsidR="00BC487E" w:rsidRPr="00DF230D">
        <w:rPr>
          <w:rFonts w:ascii="CMU Sans Serif Medium" w:hAnsi="CMU Sans Serif Medium" w:cs="CMU Sans Serif Medium"/>
        </w:rPr>
        <w:t xml:space="preserve"> The high positive correlation coefficients for these features</w:t>
      </w:r>
      <w:r w:rsidR="00BC487E" w:rsidRPr="00DF230D">
        <w:rPr>
          <w:rFonts w:ascii="CMU Sans Serif Medium" w:hAnsi="CMU Sans Serif Medium" w:cs="CMU Sans Serif Medium"/>
        </w:rPr>
        <w:t xml:space="preserve"> can be translated as a linear increase for the critical temperature when </w:t>
      </w:r>
      <w:r w:rsidR="00A15DC4" w:rsidRPr="00DF230D">
        <w:rPr>
          <w:rFonts w:ascii="CMU Sans Serif Medium" w:hAnsi="CMU Sans Serif Medium" w:cs="CMU Sans Serif Medium"/>
        </w:rPr>
        <w:t>they</w:t>
      </w:r>
      <w:r w:rsidR="00BC487E" w:rsidRPr="00DF230D">
        <w:rPr>
          <w:rFonts w:ascii="CMU Sans Serif Medium" w:hAnsi="CMU Sans Serif Medium" w:cs="CMU Sans Serif Medium"/>
        </w:rPr>
        <w:t xml:space="preserve"> increase.</w:t>
      </w:r>
    </w:p>
    <w:p w14:paraId="6FC75262" w14:textId="4CB069EB" w:rsidR="000602D9" w:rsidRPr="00DF230D" w:rsidRDefault="000602D9" w:rsidP="00121BAE">
      <w:pPr>
        <w:jc w:val="both"/>
        <w:rPr>
          <w:rFonts w:ascii="CMU Sans Serif Medium" w:hAnsi="CMU Sans Serif Medium" w:cs="CMU Sans Serif Medium"/>
        </w:rPr>
      </w:pPr>
    </w:p>
    <w:p w14:paraId="52E5192F" w14:textId="77777777" w:rsidR="0081454A" w:rsidRPr="00DF230D" w:rsidRDefault="000602D9" w:rsidP="0081454A">
      <w:pPr>
        <w:keepNext/>
        <w:jc w:val="center"/>
        <w:rPr>
          <w:rFonts w:ascii="CMU Sans Serif Medium" w:hAnsi="CMU Sans Serif Medium" w:cs="CMU Sans Serif Medium"/>
        </w:rPr>
      </w:pPr>
      <w:r w:rsidRPr="00DF230D">
        <w:rPr>
          <w:rFonts w:ascii="CMU Sans Serif Medium" w:hAnsi="CMU Sans Serif Medium" w:cs="CMU Sans Serif Medium"/>
        </w:rPr>
        <w:drawing>
          <wp:inline distT="0" distB="0" distL="0" distR="0" wp14:anchorId="1649E194" wp14:editId="12BBA864">
            <wp:extent cx="3599815" cy="1866197"/>
            <wp:effectExtent l="0" t="0" r="0" b="127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858" cy="1871404"/>
                    </a:xfrm>
                    <a:prstGeom prst="rect">
                      <a:avLst/>
                    </a:prstGeom>
                  </pic:spPr>
                </pic:pic>
              </a:graphicData>
            </a:graphic>
          </wp:inline>
        </w:drawing>
      </w:r>
    </w:p>
    <w:p w14:paraId="0641F919" w14:textId="47B1307B" w:rsidR="000602D9" w:rsidRPr="00DF230D" w:rsidRDefault="0081454A" w:rsidP="0081454A">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4</w:t>
      </w:r>
      <w:r w:rsidRPr="00DF230D">
        <w:rPr>
          <w:rFonts w:ascii="CMU Sans Serif Medium" w:hAnsi="CMU Sans Serif Medium" w:cs="CMU Sans Serif Medium"/>
          <w:sz w:val="22"/>
          <w:szCs w:val="22"/>
        </w:rPr>
        <w:fldChar w:fldCharType="end"/>
      </w:r>
      <w:r w:rsidR="0089040F" w:rsidRPr="00DF230D">
        <w:rPr>
          <w:rFonts w:ascii="CMU Sans Serif Medium" w:hAnsi="CMU Sans Serif Medium" w:cs="CMU Sans Serif Medium"/>
          <w:sz w:val="22"/>
          <w:szCs w:val="22"/>
        </w:rPr>
        <w:t xml:space="preserve">: Top ten features with the highest correlation </w:t>
      </w:r>
      <w:r w:rsidR="001D0720" w:rsidRPr="00DF230D">
        <w:rPr>
          <w:rFonts w:ascii="CMU Sans Serif Medium" w:hAnsi="CMU Sans Serif Medium" w:cs="CMU Sans Serif Medium"/>
          <w:sz w:val="22"/>
          <w:szCs w:val="22"/>
        </w:rPr>
        <w:t>in regard to</w:t>
      </w:r>
      <w:r w:rsidR="0089040F" w:rsidRPr="00DF230D">
        <w:rPr>
          <w:rFonts w:ascii="CMU Sans Serif Medium" w:hAnsi="CMU Sans Serif Medium" w:cs="CMU Sans Serif Medium"/>
          <w:sz w:val="22"/>
          <w:szCs w:val="22"/>
        </w:rPr>
        <w:t xml:space="preserve"> the critical temperature.</w:t>
      </w:r>
    </w:p>
    <w:p w14:paraId="2F934003" w14:textId="66CA8847" w:rsidR="00A05145" w:rsidRPr="00DF230D" w:rsidRDefault="00A05145" w:rsidP="00121BAE">
      <w:pPr>
        <w:jc w:val="both"/>
        <w:rPr>
          <w:rFonts w:ascii="CMU Sans Serif Medium" w:hAnsi="CMU Sans Serif Medium" w:cs="CMU Sans Serif Medium"/>
        </w:rPr>
      </w:pPr>
    </w:p>
    <w:p w14:paraId="36168A44" w14:textId="5172536E" w:rsidR="0018064C" w:rsidRPr="00DF230D" w:rsidRDefault="006F1A85" w:rsidP="0018064C">
      <w:pPr>
        <w:ind w:firstLine="720"/>
        <w:jc w:val="both"/>
        <w:rPr>
          <w:rFonts w:ascii="CMU Sans Serif Medium" w:hAnsi="CMU Sans Serif Medium" w:cs="CMU Sans Serif Medium"/>
        </w:rPr>
      </w:pPr>
      <w:r w:rsidRPr="00DF230D">
        <w:rPr>
          <w:rFonts w:ascii="CMU Sans Serif Medium" w:hAnsi="CMU Sans Serif Medium" w:cs="CMU Sans Serif Medium"/>
        </w:rPr>
        <w:t xml:space="preserve">To better visualise the correlation between these, a correlation matrix </w:t>
      </w:r>
      <w:r w:rsidR="00953B59" w:rsidRPr="00DF230D">
        <w:rPr>
          <w:rFonts w:ascii="CMU Sans Serif Medium" w:hAnsi="CMU Sans Serif Medium" w:cs="CMU Sans Serif Medium"/>
        </w:rPr>
        <w:t xml:space="preserve">of these top ten features </w:t>
      </w:r>
      <w:r w:rsidRPr="00DF230D">
        <w:rPr>
          <w:rFonts w:ascii="CMU Sans Serif Medium" w:hAnsi="CMU Sans Serif Medium" w:cs="CMU Sans Serif Medium"/>
        </w:rPr>
        <w:t xml:space="preserve">is </w:t>
      </w:r>
      <w:r w:rsidR="00D909E6" w:rsidRPr="00DF230D">
        <w:rPr>
          <w:rFonts w:ascii="CMU Sans Serif Medium" w:hAnsi="CMU Sans Serif Medium" w:cs="CMU Sans Serif Medium"/>
        </w:rPr>
        <w:t>plotted</w:t>
      </w:r>
      <w:r w:rsidR="00B60730" w:rsidRPr="00DF230D">
        <w:rPr>
          <w:rFonts w:ascii="CMU Sans Serif Medium" w:hAnsi="CMU Sans Serif Medium" w:cs="CMU Sans Serif Medium"/>
        </w:rPr>
        <w:t>, as seen in Figure 5.</w:t>
      </w:r>
      <w:r w:rsidR="00031F71" w:rsidRPr="00DF230D">
        <w:rPr>
          <w:rFonts w:ascii="CMU Sans Serif Medium" w:hAnsi="CMU Sans Serif Medium" w:cs="CMU Sans Serif Medium"/>
        </w:rPr>
        <w:t xml:space="preserve"> The matrix is constructed as a heatmap using the Seaborn</w:t>
      </w:r>
      <w:r w:rsidR="00E40CE8" w:rsidRPr="00DF230D">
        <w:rPr>
          <w:rFonts w:ascii="CMU Sans Serif Medium" w:hAnsi="CMU Sans Serif Medium" w:cs="CMU Sans Serif Medium"/>
        </w:rPr>
        <w:t xml:space="preserve"> library. </w:t>
      </w:r>
      <w:r w:rsidR="00B96A65" w:rsidRPr="00DF230D">
        <w:rPr>
          <w:rFonts w:ascii="CMU Sans Serif Medium" w:hAnsi="CMU Sans Serif Medium" w:cs="CMU Sans Serif Medium"/>
        </w:rPr>
        <w:t xml:space="preserve">This correlation matrix re-confirms that there is strong correlation between the critical temperature and the </w:t>
      </w:r>
      <w:r w:rsidR="00510850" w:rsidRPr="00DF230D">
        <w:rPr>
          <w:rFonts w:ascii="CMU Sans Serif Medium" w:hAnsi="CMU Sans Serif Medium" w:cs="CMU Sans Serif Medium"/>
        </w:rPr>
        <w:t>features, as their values range between 0.59 and 0.72.</w:t>
      </w:r>
    </w:p>
    <w:p w14:paraId="0C060002" w14:textId="77777777" w:rsidR="00E96E6D" w:rsidRPr="00DF230D" w:rsidRDefault="00E96E6D" w:rsidP="00E96E6D">
      <w:pPr>
        <w:keepNext/>
        <w:jc w:val="center"/>
        <w:rPr>
          <w:rFonts w:ascii="CMU Sans Serif Medium" w:hAnsi="CMU Sans Serif Medium" w:cs="CMU Sans Serif Medium"/>
        </w:rPr>
      </w:pPr>
      <w:r w:rsidRPr="00DF230D">
        <w:rPr>
          <w:rFonts w:ascii="CMU Sans Serif Medium" w:hAnsi="CMU Sans Serif Medium" w:cs="CMU Sans Serif Medium"/>
        </w:rPr>
        <w:lastRenderedPageBreak/>
        <w:drawing>
          <wp:inline distT="0" distB="0" distL="0" distR="0" wp14:anchorId="28160155" wp14:editId="34475342">
            <wp:extent cx="4848225" cy="437190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124" r="3998" b="3149"/>
                    <a:stretch/>
                  </pic:blipFill>
                  <pic:spPr bwMode="auto">
                    <a:xfrm>
                      <a:off x="0" y="0"/>
                      <a:ext cx="4853614" cy="4376768"/>
                    </a:xfrm>
                    <a:prstGeom prst="rect">
                      <a:avLst/>
                    </a:prstGeom>
                    <a:ln>
                      <a:noFill/>
                    </a:ln>
                    <a:extLst>
                      <a:ext uri="{53640926-AAD7-44D8-BBD7-CCE9431645EC}">
                        <a14:shadowObscured xmlns:a14="http://schemas.microsoft.com/office/drawing/2010/main"/>
                      </a:ext>
                    </a:extLst>
                  </pic:spPr>
                </pic:pic>
              </a:graphicData>
            </a:graphic>
          </wp:inline>
        </w:drawing>
      </w:r>
    </w:p>
    <w:p w14:paraId="7F0B1ABF" w14:textId="0F2793C0" w:rsidR="006F1A85" w:rsidRPr="00DF230D" w:rsidRDefault="00E96E6D" w:rsidP="00E96E6D">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5</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Correlation matrix</w:t>
      </w:r>
      <w:r w:rsidR="0038470C" w:rsidRPr="00DF230D">
        <w:rPr>
          <w:rFonts w:ascii="CMU Sans Serif Medium" w:hAnsi="CMU Sans Serif Medium" w:cs="CMU Sans Serif Medium"/>
          <w:sz w:val="22"/>
          <w:szCs w:val="22"/>
        </w:rPr>
        <w:t xml:space="preserve"> of the top ten features </w:t>
      </w:r>
      <w:r w:rsidR="0038470C" w:rsidRPr="00DF230D">
        <w:rPr>
          <w:rFonts w:ascii="CMU Sans Serif Medium" w:hAnsi="CMU Sans Serif Medium" w:cs="CMU Sans Serif Medium"/>
          <w:sz w:val="22"/>
          <w:szCs w:val="22"/>
        </w:rPr>
        <w:t xml:space="preserve">with the highest correlation </w:t>
      </w:r>
      <w:r w:rsidR="00BF3EBA" w:rsidRPr="00DF230D">
        <w:rPr>
          <w:rFonts w:ascii="CMU Sans Serif Medium" w:hAnsi="CMU Sans Serif Medium" w:cs="CMU Sans Serif Medium"/>
          <w:sz w:val="22"/>
          <w:szCs w:val="22"/>
        </w:rPr>
        <w:t>in regard to</w:t>
      </w:r>
      <w:r w:rsidR="0038470C" w:rsidRPr="00DF230D">
        <w:rPr>
          <w:rFonts w:ascii="CMU Sans Serif Medium" w:hAnsi="CMU Sans Serif Medium" w:cs="CMU Sans Serif Medium"/>
          <w:sz w:val="22"/>
          <w:szCs w:val="22"/>
        </w:rPr>
        <w:t xml:space="preserve"> the critical temperature</w:t>
      </w:r>
      <w:r w:rsidR="001D0720" w:rsidRPr="00DF230D">
        <w:rPr>
          <w:rFonts w:ascii="CMU Sans Serif Medium" w:hAnsi="CMU Sans Serif Medium" w:cs="CMU Sans Serif Medium"/>
          <w:sz w:val="22"/>
          <w:szCs w:val="22"/>
        </w:rPr>
        <w:t>.</w:t>
      </w:r>
    </w:p>
    <w:p w14:paraId="5B1264C9" w14:textId="2AA9603F" w:rsidR="00747535" w:rsidRPr="00DF230D" w:rsidRDefault="00747535" w:rsidP="00433FF0">
      <w:pPr>
        <w:jc w:val="both"/>
        <w:rPr>
          <w:rFonts w:ascii="CMU Sans Serif Medium" w:hAnsi="CMU Sans Serif Medium" w:cs="CMU Sans Serif Medium"/>
        </w:rPr>
      </w:pPr>
    </w:p>
    <w:p w14:paraId="3EDE15D2" w14:textId="057E8F68" w:rsidR="00B25886" w:rsidRPr="00DF230D" w:rsidRDefault="00DE23D1" w:rsidP="00D53F7B">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However, when observing the correlation between the features themselves, the correlation coefficient is much stronger than with the critical temperature for some pairs of features. This problem is known as multicollinearity, </w:t>
      </w:r>
      <w:r w:rsidR="00C72206" w:rsidRPr="00DF230D">
        <w:rPr>
          <w:rFonts w:ascii="CMU Sans Serif Medium" w:hAnsi="CMU Sans Serif Medium" w:cs="CMU Sans Serif Medium"/>
        </w:rPr>
        <w:t>which occurs when</w:t>
      </w:r>
      <w:r w:rsidRPr="00DF230D">
        <w:rPr>
          <w:rFonts w:ascii="CMU Sans Serif Medium" w:hAnsi="CMU Sans Serif Medium" w:cs="CMU Sans Serif Medium"/>
        </w:rPr>
        <w:t xml:space="preserve"> multiple features can accurately predict the critical temperature, thus leading to misleading results </w:t>
      </w:r>
      <w:r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mendeley":{"formattedCitation":"[6]","plainTextFormattedCitation":"[6]","previouslyFormattedCitation":"[6]"},"properties":{"noteIndex":0},"schema":"https://github.com/citation-style-language/schema/raw/master/csl-citation.json"}</w:instrText>
      </w:r>
      <w:r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6]</w:t>
      </w:r>
      <w:r w:rsidRPr="00DF230D">
        <w:rPr>
          <w:rFonts w:ascii="CMU Sans Serif Medium" w:hAnsi="CMU Sans Serif Medium" w:cs="CMU Sans Serif Medium"/>
        </w:rPr>
        <w:fldChar w:fldCharType="end"/>
      </w:r>
      <w:r w:rsidRPr="00DF230D">
        <w:rPr>
          <w:rFonts w:ascii="CMU Sans Serif Medium" w:hAnsi="CMU Sans Serif Medium" w:cs="CMU Sans Serif Medium"/>
        </w:rPr>
        <w:t xml:space="preserve">. </w:t>
      </w:r>
      <w:r w:rsidR="009C5683" w:rsidRPr="00DF230D">
        <w:rPr>
          <w:rFonts w:ascii="CMU Sans Serif Medium" w:hAnsi="CMU Sans Serif Medium" w:cs="CMU Sans Serif Medium"/>
        </w:rPr>
        <w:t>A solution to this is either to use complex regression models such as decision trees</w:t>
      </w:r>
      <w:r w:rsidR="00434228" w:rsidRPr="00DF230D">
        <w:rPr>
          <w:rFonts w:ascii="CMU Sans Serif Medium" w:hAnsi="CMU Sans Serif Medium" w:cs="CMU Sans Serif Medium"/>
        </w:rPr>
        <w:t>, which can handle the multicollinearity in the data, or to drop some of the very closely correlated features.</w:t>
      </w:r>
      <w:r w:rsidR="00A1679C" w:rsidRPr="00DF230D">
        <w:rPr>
          <w:rFonts w:ascii="CMU Sans Serif Medium" w:hAnsi="CMU Sans Serif Medium" w:cs="CMU Sans Serif Medium"/>
        </w:rPr>
        <w:t xml:space="preserve"> </w:t>
      </w:r>
      <w:r w:rsidR="00626687" w:rsidRPr="00DF230D">
        <w:rPr>
          <w:rFonts w:ascii="CMU Sans Serif Medium" w:hAnsi="CMU Sans Serif Medium" w:cs="CMU Sans Serif Medium"/>
        </w:rPr>
        <w:t xml:space="preserve">However, in order to keep all features in the training set, it is possible to stick to simple models like linear regression, where the weights of features that do not contribute towards reducing the error will </w:t>
      </w:r>
      <w:r w:rsidR="004062EF" w:rsidRPr="00DF230D">
        <w:rPr>
          <w:rFonts w:ascii="CMU Sans Serif Medium" w:hAnsi="CMU Sans Serif Medium" w:cs="CMU Sans Serif Medium"/>
        </w:rPr>
        <w:t>be greatly diminished to the point where they can be considered as having been “dropped” from the data.</w:t>
      </w:r>
      <w:r w:rsidR="00D53F7B" w:rsidRPr="00DF230D">
        <w:rPr>
          <w:rFonts w:ascii="CMU Sans Serif Medium" w:hAnsi="CMU Sans Serif Medium" w:cs="CMU Sans Serif Medium"/>
        </w:rPr>
        <w:t xml:space="preserve">  </w:t>
      </w:r>
      <w:r w:rsidRPr="00DF230D">
        <w:rPr>
          <w:rFonts w:ascii="CMU Sans Serif Medium" w:hAnsi="CMU Sans Serif Medium" w:cs="CMU Sans Serif Medium"/>
        </w:rPr>
        <w:t>For more in-depth visualisations of correlation between features, see Appendix B where scatter plots are used to visually describe the high linear correlation.</w:t>
      </w:r>
    </w:p>
    <w:p w14:paraId="3F3AB5D9" w14:textId="77777777" w:rsidR="00B96A65" w:rsidRPr="00DF230D" w:rsidRDefault="00B96A65" w:rsidP="00433FF0">
      <w:pPr>
        <w:jc w:val="both"/>
        <w:rPr>
          <w:rFonts w:ascii="CMU Sans Serif Medium" w:hAnsi="CMU Sans Serif Medium" w:cs="CMU Sans Serif Medium"/>
        </w:rPr>
      </w:pPr>
    </w:p>
    <w:p w14:paraId="33BBEB45" w14:textId="4E006E2C" w:rsidR="004E5A1E" w:rsidRPr="00DF230D" w:rsidRDefault="004E5A1E" w:rsidP="00433FF0">
      <w:pPr>
        <w:pStyle w:val="Heading2LaTeX"/>
        <w:jc w:val="both"/>
      </w:pPr>
      <w:bookmarkStart w:id="10" w:name="_Toc34938516"/>
      <w:r w:rsidRPr="00DF230D">
        <w:t>Input preparation</w:t>
      </w:r>
      <w:bookmarkEnd w:id="10"/>
    </w:p>
    <w:p w14:paraId="018F7099" w14:textId="77777777" w:rsidR="009667F2" w:rsidRPr="00DF230D" w:rsidRDefault="009667F2" w:rsidP="009667F2">
      <w:pPr>
        <w:rPr>
          <w:rFonts w:ascii="CMU Sans Serif Medium" w:hAnsi="CMU Sans Serif Medium" w:cs="CMU Sans Serif Medium"/>
        </w:rPr>
      </w:pPr>
    </w:p>
    <w:p w14:paraId="07CC0B3A" w14:textId="5C6EFA4D" w:rsidR="006D1ABF" w:rsidRPr="00DF230D" w:rsidRDefault="00A647EA" w:rsidP="006D1ABF">
      <w:pPr>
        <w:jc w:val="both"/>
        <w:rPr>
          <w:rFonts w:ascii="CMU Sans Serif Medium" w:hAnsi="CMU Sans Serif Medium" w:cs="CMU Sans Serif Medium"/>
        </w:rPr>
      </w:pPr>
      <w:r w:rsidRPr="00DF230D">
        <w:rPr>
          <w:rFonts w:ascii="CMU Sans Serif Medium" w:hAnsi="CMU Sans Serif Medium" w:cs="CMU Sans Serif Medium"/>
        </w:rPr>
        <w:t xml:space="preserve">With the data visualised, </w:t>
      </w:r>
      <w:r w:rsidR="000661B3" w:rsidRPr="00DF230D">
        <w:rPr>
          <w:rFonts w:ascii="CMU Sans Serif Medium" w:hAnsi="CMU Sans Serif Medium" w:cs="CMU Sans Serif Medium"/>
        </w:rPr>
        <w:t>the training set can be processed to maximise the regression models’ fit on the data.</w:t>
      </w:r>
      <w:r w:rsidR="002958AD" w:rsidRPr="00DF230D">
        <w:rPr>
          <w:rFonts w:ascii="CMU Sans Serif Medium" w:hAnsi="CMU Sans Serif Medium" w:cs="CMU Sans Serif Medium"/>
        </w:rPr>
        <w:t xml:space="preserve"> </w:t>
      </w:r>
      <w:r w:rsidR="006D1ABF" w:rsidRPr="00DF230D">
        <w:rPr>
          <w:rFonts w:ascii="CMU Sans Serif Medium" w:hAnsi="CMU Sans Serif Medium" w:cs="CMU Sans Serif Medium"/>
        </w:rPr>
        <w:t xml:space="preserve">The first steps consist in extracting the training set into inputs and outputs, which </w:t>
      </w:r>
      <w:r w:rsidR="004818C0" w:rsidRPr="00DF230D">
        <w:rPr>
          <w:rFonts w:ascii="CMU Sans Serif Medium" w:hAnsi="CMU Sans Serif Medium" w:cs="CMU Sans Serif Medium"/>
        </w:rPr>
        <w:t xml:space="preserve">consists in dropping the critical temperature that the model needs to predict from the training set for the inputs and copying </w:t>
      </w:r>
      <w:r w:rsidR="00572C0A" w:rsidRPr="00DF230D">
        <w:rPr>
          <w:rFonts w:ascii="CMU Sans Serif Medium" w:hAnsi="CMU Sans Serif Medium" w:cs="CMU Sans Serif Medium"/>
        </w:rPr>
        <w:t>that same column for the output</w:t>
      </w:r>
      <w:r w:rsidR="002958AD" w:rsidRPr="00DF230D">
        <w:rPr>
          <w:rFonts w:ascii="CMU Sans Serif Medium" w:hAnsi="CMU Sans Serif Medium" w:cs="CMU Sans Serif Medium"/>
        </w:rPr>
        <w:t>:</w:t>
      </w:r>
      <w:r w:rsidR="004818C0" w:rsidRPr="00DF230D">
        <w:rPr>
          <w:rFonts w:ascii="CMU Sans Serif Medium" w:hAnsi="CMU Sans Serif Medium" w:cs="CMU Sans Serif Medium"/>
        </w:rPr>
        <w:t xml:space="preserve"> </w:t>
      </w:r>
    </w:p>
    <w:p w14:paraId="73426797" w14:textId="77777777" w:rsidR="006D1ABF" w:rsidRPr="00DF230D" w:rsidRDefault="006D1ABF" w:rsidP="00877255">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DF230D">
        <w:rPr>
          <w:rFonts w:ascii="CMU Sans Serif Medium" w:hAnsi="CMU Sans Serif Medium" w:cs="CMU Sans Serif Medium"/>
          <w:color w:val="000000"/>
        </w:rPr>
        <w:lastRenderedPageBreak/>
        <w:t xml:space="preserve">X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w:t>
      </w:r>
      <w:proofErr w:type="gramStart"/>
      <w:r w:rsidRPr="00DF230D">
        <w:rPr>
          <w:rFonts w:ascii="CMU Sans Serif Medium" w:hAnsi="CMU Sans Serif Medium" w:cs="CMU Sans Serif Medium"/>
          <w:color w:val="000000"/>
        </w:rPr>
        <w:t>se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drop</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critical_temp</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axis</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1</w:t>
      </w:r>
      <w:r w:rsidRPr="00DF230D">
        <w:rPr>
          <w:rFonts w:ascii="CMU Sans Serif Medium" w:hAnsi="CMU Sans Serif Medium" w:cs="CMU Sans Serif Medium"/>
          <w:color w:val="666600"/>
        </w:rPr>
        <w:t>)</w:t>
      </w:r>
    </w:p>
    <w:p w14:paraId="558CF069" w14:textId="77777777" w:rsidR="006D1ABF" w:rsidRPr="00DF230D" w:rsidRDefault="006D1ABF" w:rsidP="00877255">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DF230D">
        <w:rPr>
          <w:rFonts w:ascii="CMU Sans Serif Medium" w:hAnsi="CMU Sans Serif Medium" w:cs="CMU Sans Serif Medium"/>
          <w:color w:val="000000"/>
        </w:rPr>
        <w:t xml:space="preserve">y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set</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critical_temp</w:t>
      </w:r>
      <w:proofErr w:type="spellEnd"/>
      <w:r w:rsidRPr="00DF230D">
        <w:rPr>
          <w:rFonts w:ascii="CMU Sans Serif Medium" w:hAnsi="CMU Sans Serif Medium" w:cs="CMU Sans Serif Medium"/>
          <w:color w:val="008800"/>
        </w:rPr>
        <w:t>"</w:t>
      </w:r>
      <w:proofErr w:type="gramStart"/>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copy</w:t>
      </w:r>
      <w:proofErr w:type="gramEnd"/>
      <w:r w:rsidRPr="00DF230D">
        <w:rPr>
          <w:rFonts w:ascii="CMU Sans Serif Medium" w:hAnsi="CMU Sans Serif Medium" w:cs="CMU Sans Serif Medium"/>
          <w:color w:val="666600"/>
        </w:rPr>
        <w:t>()</w:t>
      </w:r>
    </w:p>
    <w:p w14:paraId="17B97C08" w14:textId="0245694F" w:rsidR="006D1ABF" w:rsidRPr="00DF230D" w:rsidRDefault="006D1ABF" w:rsidP="00B022C1">
      <w:pPr>
        <w:ind w:firstLine="360"/>
        <w:jc w:val="both"/>
        <w:rPr>
          <w:rFonts w:ascii="CMU Sans Serif Medium" w:hAnsi="CMU Sans Serif Medium" w:cs="CMU Sans Serif Medium"/>
        </w:rPr>
      </w:pPr>
      <w:r w:rsidRPr="00DF230D">
        <w:rPr>
          <w:rFonts w:ascii="CMU Sans Serif Medium" w:hAnsi="CMU Sans Serif Medium" w:cs="CMU Sans Serif Medium"/>
          <w:color w:val="000000"/>
        </w:rPr>
        <w:t> </w:t>
      </w:r>
      <w:r w:rsidR="002958AD" w:rsidRPr="00DF230D">
        <w:rPr>
          <w:rFonts w:ascii="CMU Sans Serif Medium" w:hAnsi="CMU Sans Serif Medium" w:cs="CMU Sans Serif Medium"/>
          <w:color w:val="000000"/>
        </w:rPr>
        <w:t xml:space="preserve">As </w:t>
      </w:r>
      <w:r w:rsidR="004116DA" w:rsidRPr="00DF230D">
        <w:rPr>
          <w:rFonts w:ascii="CMU Sans Serif Medium" w:hAnsi="CMU Sans Serif Medium" w:cs="CMU Sans Serif Medium"/>
          <w:color w:val="000000"/>
        </w:rPr>
        <w:t>mentioned earlier in the “</w:t>
      </w:r>
      <w:r w:rsidR="004116DA" w:rsidRPr="00DF230D">
        <w:rPr>
          <w:rFonts w:ascii="CMU Sans Serif Medium" w:hAnsi="CMU Sans Serif Medium" w:cs="CMU Sans Serif Medium"/>
        </w:rPr>
        <w:t>Data overview</w:t>
      </w:r>
      <w:r w:rsidR="004116DA" w:rsidRPr="00DF230D">
        <w:rPr>
          <w:rFonts w:ascii="CMU Sans Serif Medium" w:hAnsi="CMU Sans Serif Medium" w:cs="CMU Sans Serif Medium"/>
        </w:rPr>
        <w:t>” part</w:t>
      </w:r>
      <w:r w:rsidR="004116DA" w:rsidRPr="00DF230D">
        <w:rPr>
          <w:rFonts w:ascii="CMU Sans Serif Medium" w:hAnsi="CMU Sans Serif Medium" w:cs="CMU Sans Serif Medium"/>
        </w:rPr>
        <w:t xml:space="preserve"> of </w:t>
      </w:r>
      <w:r w:rsidR="004116DA" w:rsidRPr="00DF230D">
        <w:rPr>
          <w:rFonts w:ascii="CMU Sans Serif Medium" w:hAnsi="CMU Sans Serif Medium" w:cs="CMU Sans Serif Medium"/>
        </w:rPr>
        <w:t>S</w:t>
      </w:r>
      <w:r w:rsidR="004116DA" w:rsidRPr="00DF230D">
        <w:rPr>
          <w:rFonts w:ascii="CMU Sans Serif Medium" w:hAnsi="CMU Sans Serif Medium" w:cs="CMU Sans Serif Medium"/>
        </w:rPr>
        <w:t>ection 3.2</w:t>
      </w:r>
      <w:r w:rsidR="004116DA" w:rsidRPr="00DF230D">
        <w:rPr>
          <w:rFonts w:ascii="CMU Sans Serif Medium" w:hAnsi="CMU Sans Serif Medium" w:cs="CMU Sans Serif Medium"/>
        </w:rPr>
        <w:t>, no data encodings or cleaning operations are required as the data is already clean.</w:t>
      </w:r>
      <w:r w:rsidR="00707C72" w:rsidRPr="00DF230D">
        <w:rPr>
          <w:rFonts w:ascii="CMU Sans Serif Medium" w:hAnsi="CMU Sans Serif Medium" w:cs="CMU Sans Serif Medium"/>
        </w:rPr>
        <w:t xml:space="preserve"> However, </w:t>
      </w:r>
      <w:r w:rsidR="006E7BD8" w:rsidRPr="00DF230D">
        <w:rPr>
          <w:rFonts w:ascii="CMU Sans Serif Medium" w:hAnsi="CMU Sans Serif Medium" w:cs="CMU Sans Serif Medium"/>
        </w:rPr>
        <w:t xml:space="preserve">because </w:t>
      </w:r>
      <w:r w:rsidR="00707C72" w:rsidRPr="00DF230D">
        <w:rPr>
          <w:rFonts w:ascii="CMU Sans Serif Medium" w:hAnsi="CMU Sans Serif Medium" w:cs="CMU Sans Serif Medium"/>
        </w:rPr>
        <w:t>the distribution</w:t>
      </w:r>
      <w:r w:rsidR="006E7BD8" w:rsidRPr="00DF230D">
        <w:rPr>
          <w:rFonts w:ascii="CMU Sans Serif Medium" w:hAnsi="CMU Sans Serif Medium" w:cs="CMU Sans Serif Medium"/>
        </w:rPr>
        <w:t>s</w:t>
      </w:r>
      <w:r w:rsidR="00707C72" w:rsidRPr="00DF230D">
        <w:rPr>
          <w:rFonts w:ascii="CMU Sans Serif Medium" w:hAnsi="CMU Sans Serif Medium" w:cs="CMU Sans Serif Medium"/>
        </w:rPr>
        <w:t xml:space="preserve"> of the different </w:t>
      </w:r>
      <w:r w:rsidR="00F7209D" w:rsidRPr="00DF230D">
        <w:rPr>
          <w:rFonts w:ascii="CMU Sans Serif Medium" w:hAnsi="CMU Sans Serif Medium" w:cs="CMU Sans Serif Medium"/>
        </w:rPr>
        <w:t>features</w:t>
      </w:r>
      <w:r w:rsidR="00707C72" w:rsidRPr="00DF230D">
        <w:rPr>
          <w:rFonts w:ascii="CMU Sans Serif Medium" w:hAnsi="CMU Sans Serif Medium" w:cs="CMU Sans Serif Medium"/>
        </w:rPr>
        <w:t xml:space="preserve"> were not bell-shaped and had very different scales</w:t>
      </w:r>
      <w:r w:rsidR="00F14BD7" w:rsidRPr="00DF230D">
        <w:rPr>
          <w:rFonts w:ascii="CMU Sans Serif Medium" w:hAnsi="CMU Sans Serif Medium" w:cs="CMU Sans Serif Medium"/>
        </w:rPr>
        <w:t>, feature scaling is required</w:t>
      </w:r>
      <w:r w:rsidR="001E637C" w:rsidRPr="00DF230D">
        <w:rPr>
          <w:rFonts w:ascii="CMU Sans Serif Medium" w:hAnsi="CMU Sans Serif Medium" w:cs="CMU Sans Serif Medium"/>
        </w:rPr>
        <w:t xml:space="preserve"> in the form of standardisation</w:t>
      </w:r>
      <w:r w:rsidR="00F14BD7" w:rsidRPr="00DF230D">
        <w:rPr>
          <w:rFonts w:ascii="CMU Sans Serif Medium" w:hAnsi="CMU Sans Serif Medium" w:cs="CMU Sans Serif Medium"/>
        </w:rPr>
        <w:t xml:space="preserve">. To do so, </w:t>
      </w:r>
      <w:proofErr w:type="spellStart"/>
      <w:r w:rsidR="00F14BD7" w:rsidRPr="00DF230D">
        <w:rPr>
          <w:rFonts w:ascii="CMU Sans Serif Medium" w:hAnsi="CMU Sans Serif Medium" w:cs="CMU Sans Serif Medium"/>
        </w:rPr>
        <w:t>Scikit-Learn’s</w:t>
      </w:r>
      <w:proofErr w:type="spellEnd"/>
      <w:r w:rsidR="00F14BD7" w:rsidRPr="00DF230D">
        <w:rPr>
          <w:rFonts w:ascii="CMU Sans Serif Medium" w:hAnsi="CMU Sans Serif Medium" w:cs="CMU Sans Serif Medium"/>
        </w:rPr>
        <w:t xml:space="preserve"> </w:t>
      </w:r>
      <w:proofErr w:type="spellStart"/>
      <w:r w:rsidR="00F14BD7" w:rsidRPr="00DF230D">
        <w:rPr>
          <w:rFonts w:ascii="CMU Sans Serif Medium" w:hAnsi="CMU Sans Serif Medium" w:cs="CMU Sans Serif Medium"/>
          <w:i/>
          <w:iCs/>
        </w:rPr>
        <w:t>StandardScaler</w:t>
      </w:r>
      <w:proofErr w:type="spellEnd"/>
      <w:r w:rsidR="00F14BD7" w:rsidRPr="00DF230D">
        <w:rPr>
          <w:rFonts w:ascii="CMU Sans Serif Medium" w:hAnsi="CMU Sans Serif Medium" w:cs="CMU Sans Serif Medium"/>
        </w:rPr>
        <w:t xml:space="preserve"> is used</w:t>
      </w:r>
      <w:r w:rsidR="00980348" w:rsidRPr="00DF230D">
        <w:rPr>
          <w:rFonts w:ascii="CMU Sans Serif Medium" w:hAnsi="CMU Sans Serif Medium" w:cs="CMU Sans Serif Medium"/>
        </w:rPr>
        <w:t xml:space="preserve"> on the input features of the training set only.</w:t>
      </w:r>
    </w:p>
    <w:p w14:paraId="0736B88C" w14:textId="77777777" w:rsidR="00B022C1"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88"/>
        </w:rPr>
        <w:t>from</w:t>
      </w: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sklearn</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preprocessing</w:t>
      </w:r>
      <w:proofErr w:type="spellEnd"/>
      <w:proofErr w:type="gram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impor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660066"/>
        </w:rPr>
        <w:t>StandardScaler</w:t>
      </w:r>
      <w:proofErr w:type="spellEnd"/>
    </w:p>
    <w:p w14:paraId="59529625" w14:textId="77777777" w:rsidR="00B022C1"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88"/>
        </w:rPr>
        <w:t>def</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input_preparation</w:t>
      </w:r>
      <w:proofErr w:type="spellEnd"/>
      <w:r w:rsidRPr="00DF230D">
        <w:rPr>
          <w:rFonts w:ascii="CMU Sans Serif Medium" w:hAnsi="CMU Sans Serif Medium" w:cs="CMU Sans Serif Medium"/>
          <w:color w:val="666600"/>
        </w:rPr>
        <w:t>(</w:t>
      </w:r>
      <w:proofErr w:type="spellStart"/>
      <w:r w:rsidRPr="00DF230D">
        <w:rPr>
          <w:rFonts w:ascii="CMU Sans Serif Medium" w:hAnsi="CMU Sans Serif Medium" w:cs="CMU Sans Serif Medium"/>
          <w:color w:val="000000"/>
        </w:rPr>
        <w:t>train_set</w:t>
      </w:r>
      <w:proofErr w:type="spellEnd"/>
      <w:r w:rsidRPr="00DF230D">
        <w:rPr>
          <w:rFonts w:ascii="CMU Sans Serif Medium" w:hAnsi="CMU Sans Serif Medium" w:cs="CMU Sans Serif Medium"/>
          <w:color w:val="666600"/>
        </w:rPr>
        <w:t>):</w:t>
      </w:r>
    </w:p>
    <w:p w14:paraId="5056E7A0" w14:textId="77777777" w:rsidR="00B022C1"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00"/>
        </w:rPr>
        <w:t xml:space="preserve">    X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w:t>
      </w:r>
      <w:proofErr w:type="gramStart"/>
      <w:r w:rsidRPr="00DF230D">
        <w:rPr>
          <w:rFonts w:ascii="CMU Sans Serif Medium" w:hAnsi="CMU Sans Serif Medium" w:cs="CMU Sans Serif Medium"/>
          <w:color w:val="000000"/>
        </w:rPr>
        <w:t>se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drop</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critical_temp</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axis</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1</w:t>
      </w:r>
      <w:r w:rsidRPr="00DF230D">
        <w:rPr>
          <w:rFonts w:ascii="CMU Sans Serif Medium" w:hAnsi="CMU Sans Serif Medium" w:cs="CMU Sans Serif Medium"/>
          <w:color w:val="666600"/>
        </w:rPr>
        <w:t>)</w:t>
      </w:r>
    </w:p>
    <w:p w14:paraId="3100CB54" w14:textId="77777777" w:rsidR="00B022C1"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00"/>
        </w:rPr>
        <w:t xml:space="preserve">    y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train_set</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critical_temp</w:t>
      </w:r>
      <w:proofErr w:type="spellEnd"/>
      <w:r w:rsidRPr="00DF230D">
        <w:rPr>
          <w:rFonts w:ascii="CMU Sans Serif Medium" w:hAnsi="CMU Sans Serif Medium" w:cs="CMU Sans Serif Medium"/>
          <w:color w:val="008800"/>
        </w:rPr>
        <w:t>"</w:t>
      </w:r>
      <w:proofErr w:type="gramStart"/>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copy</w:t>
      </w:r>
      <w:proofErr w:type="gramEnd"/>
      <w:r w:rsidRPr="00DF230D">
        <w:rPr>
          <w:rFonts w:ascii="CMU Sans Serif Medium" w:hAnsi="CMU Sans Serif Medium" w:cs="CMU Sans Serif Medium"/>
          <w:color w:val="666600"/>
        </w:rPr>
        <w:t>()</w:t>
      </w:r>
    </w:p>
    <w:p w14:paraId="06852611" w14:textId="77777777" w:rsidR="00B022C1"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00"/>
        </w:rPr>
        <w:t xml:space="preserve">    X</w:t>
      </w:r>
      <w:r w:rsidRPr="00DF230D">
        <w:rPr>
          <w:rFonts w:ascii="CMU Sans Serif Medium" w:hAnsi="CMU Sans Serif Medium" w:cs="CMU Sans Serif Medium"/>
          <w:color w:val="666600"/>
        </w:rPr>
        <w:t>[</w:t>
      </w:r>
      <w:proofErr w:type="spellStart"/>
      <w:proofErr w:type="gramStart"/>
      <w:r w:rsidRPr="00DF230D">
        <w:rPr>
          <w:rFonts w:ascii="CMU Sans Serif Medium" w:hAnsi="CMU Sans Serif Medium" w:cs="CMU Sans Serif Medium"/>
          <w:color w:val="000000"/>
        </w:rPr>
        <w:t>X</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columns</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660066"/>
        </w:rPr>
        <w:t>StandardScaler</w:t>
      </w:r>
      <w:proofErr w:type="spellEnd"/>
      <w:r w:rsidRPr="00DF230D">
        <w:rPr>
          <w:rFonts w:ascii="CMU Sans Serif Medium" w:hAnsi="CMU Sans Serif Medium" w:cs="CMU Sans Serif Medium"/>
          <w:color w:val="666600"/>
        </w:rPr>
        <w:t>().</w:t>
      </w:r>
      <w:proofErr w:type="spellStart"/>
      <w:r w:rsidRPr="00DF230D">
        <w:rPr>
          <w:rFonts w:ascii="CMU Sans Serif Medium" w:hAnsi="CMU Sans Serif Medium" w:cs="CMU Sans Serif Medium"/>
          <w:color w:val="000000"/>
        </w:rPr>
        <w:t>fit_transform</w:t>
      </w:r>
      <w:proofErr w:type="spellEnd"/>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X</w:t>
      </w:r>
      <w:r w:rsidRPr="00DF230D">
        <w:rPr>
          <w:rFonts w:ascii="CMU Sans Serif Medium" w:hAnsi="CMU Sans Serif Medium" w:cs="CMU Sans Serif Medium"/>
          <w:color w:val="666600"/>
        </w:rPr>
        <w:t>[</w:t>
      </w:r>
      <w:proofErr w:type="spellStart"/>
      <w:r w:rsidRPr="00DF230D">
        <w:rPr>
          <w:rFonts w:ascii="CMU Sans Serif Medium" w:hAnsi="CMU Sans Serif Medium" w:cs="CMU Sans Serif Medium"/>
          <w:color w:val="000000"/>
        </w:rPr>
        <w:t>X</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columns</w:t>
      </w:r>
      <w:proofErr w:type="spellEnd"/>
      <w:r w:rsidRPr="00DF230D">
        <w:rPr>
          <w:rFonts w:ascii="CMU Sans Serif Medium" w:hAnsi="CMU Sans Serif Medium" w:cs="CMU Sans Serif Medium"/>
          <w:color w:val="666600"/>
        </w:rPr>
        <w:t>])</w:t>
      </w:r>
    </w:p>
    <w:p w14:paraId="5B91FFFB" w14:textId="5688C5C2" w:rsidR="004E5A1E" w:rsidRPr="00DF230D" w:rsidRDefault="00B022C1" w:rsidP="00877255">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return</w:t>
      </w:r>
      <w:r w:rsidRPr="00DF230D">
        <w:rPr>
          <w:rFonts w:ascii="CMU Sans Serif Medium" w:hAnsi="CMU Sans Serif Medium" w:cs="CMU Sans Serif Medium"/>
          <w:color w:val="000000"/>
        </w:rPr>
        <w:t xml:space="preserve"> X</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y</w:t>
      </w:r>
    </w:p>
    <w:p w14:paraId="04016D2A" w14:textId="0D6918F3" w:rsidR="004E5A1E" w:rsidRPr="00DF230D" w:rsidRDefault="004E5A1E" w:rsidP="00433FF0">
      <w:pPr>
        <w:pStyle w:val="Heading2LaTeX"/>
        <w:jc w:val="both"/>
      </w:pPr>
      <w:bookmarkStart w:id="11" w:name="_Toc34938517"/>
      <w:r w:rsidRPr="00DF230D">
        <w:t>Training</w:t>
      </w:r>
      <w:bookmarkEnd w:id="11"/>
    </w:p>
    <w:p w14:paraId="681DCD19" w14:textId="72301D82" w:rsidR="005473A0" w:rsidRPr="00DF230D" w:rsidRDefault="005473A0" w:rsidP="00433FF0">
      <w:pPr>
        <w:jc w:val="both"/>
        <w:rPr>
          <w:rFonts w:ascii="CMU Sans Serif Medium" w:hAnsi="CMU Sans Serif Medium" w:cs="CMU Sans Serif Medium"/>
        </w:rPr>
      </w:pPr>
    </w:p>
    <w:p w14:paraId="3AE8ED0D" w14:textId="0E8FED8F" w:rsidR="00304039" w:rsidRPr="00DF230D" w:rsidRDefault="00304039" w:rsidP="00433FF0">
      <w:pPr>
        <w:jc w:val="both"/>
        <w:rPr>
          <w:rFonts w:ascii="CMU Sans Serif Medium" w:hAnsi="CMU Sans Serif Medium" w:cs="CMU Sans Serif Medium"/>
        </w:rPr>
      </w:pPr>
      <w:r w:rsidRPr="00DF230D">
        <w:rPr>
          <w:rFonts w:ascii="CMU Sans Serif Medium" w:hAnsi="CMU Sans Serif Medium" w:cs="CMU Sans Serif Medium"/>
        </w:rPr>
        <w:t xml:space="preserve">This section consists of </w:t>
      </w:r>
      <w:r w:rsidR="00EA45DF" w:rsidRPr="00DF230D">
        <w:rPr>
          <w:rFonts w:ascii="CMU Sans Serif Medium" w:hAnsi="CMU Sans Serif Medium" w:cs="CMU Sans Serif Medium"/>
        </w:rPr>
        <w:t>the various steps followed to fit</w:t>
      </w:r>
      <w:r w:rsidRPr="00DF230D">
        <w:rPr>
          <w:rFonts w:ascii="CMU Sans Serif Medium" w:hAnsi="CMU Sans Serif Medium" w:cs="CMU Sans Serif Medium"/>
        </w:rPr>
        <w:t xml:space="preserve"> the training data to </w:t>
      </w:r>
      <w:r w:rsidR="00470C96" w:rsidRPr="00DF230D">
        <w:rPr>
          <w:rFonts w:ascii="CMU Sans Serif Medium" w:hAnsi="CMU Sans Serif Medium" w:cs="CMU Sans Serif Medium"/>
        </w:rPr>
        <w:t>various regression</w:t>
      </w:r>
      <w:r w:rsidRPr="00DF230D">
        <w:rPr>
          <w:rFonts w:ascii="CMU Sans Serif Medium" w:hAnsi="CMU Sans Serif Medium" w:cs="CMU Sans Serif Medium"/>
        </w:rPr>
        <w:t xml:space="preserve"> model</w:t>
      </w:r>
      <w:r w:rsidR="00470C96" w:rsidRPr="00DF230D">
        <w:rPr>
          <w:rFonts w:ascii="CMU Sans Serif Medium" w:hAnsi="CMU Sans Serif Medium" w:cs="CMU Sans Serif Medium"/>
        </w:rPr>
        <w:t>s</w:t>
      </w:r>
      <w:r w:rsidRPr="00DF230D">
        <w:rPr>
          <w:rFonts w:ascii="CMU Sans Serif Medium" w:hAnsi="CMU Sans Serif Medium" w:cs="CMU Sans Serif Medium"/>
        </w:rPr>
        <w:t xml:space="preserve"> by measuring the error</w:t>
      </w:r>
      <w:r w:rsidR="00433BBF" w:rsidRPr="00DF230D">
        <w:rPr>
          <w:rFonts w:ascii="CMU Sans Serif Medium" w:hAnsi="CMU Sans Serif Medium" w:cs="CMU Sans Serif Medium"/>
        </w:rPr>
        <w:t xml:space="preserve"> between the model’s predicted critical temperatures and the actual critical temperatures</w:t>
      </w:r>
      <w:r w:rsidRPr="00DF230D">
        <w:rPr>
          <w:rFonts w:ascii="CMU Sans Serif Medium" w:hAnsi="CMU Sans Serif Medium" w:cs="CMU Sans Serif Medium"/>
        </w:rPr>
        <w:t xml:space="preserve">. In his paper, K. </w:t>
      </w:r>
      <w:proofErr w:type="spellStart"/>
      <w:r w:rsidRPr="00DF230D">
        <w:rPr>
          <w:rFonts w:ascii="CMU Sans Serif Medium" w:hAnsi="CMU Sans Serif Medium" w:cs="CMU Sans Serif Medium"/>
        </w:rPr>
        <w:t>Hamidieh</w:t>
      </w:r>
      <w:proofErr w:type="spellEnd"/>
      <w:r w:rsidRPr="00DF230D">
        <w:rPr>
          <w:rFonts w:ascii="CMU Sans Serif Medium" w:hAnsi="CMU Sans Serif Medium" w:cs="CMU Sans Serif Medium"/>
        </w:rPr>
        <w:t xml:space="preserve"> reaches </w:t>
      </w:r>
      <w:r w:rsidR="009D5807" w:rsidRPr="00DF230D">
        <w:rPr>
          <w:rFonts w:ascii="CMU Sans Serif Medium" w:hAnsi="CMU Sans Serif Medium" w:cs="CMU Sans Serif Medium"/>
        </w:rPr>
        <w:t>an RMSE (Root Mean Squared Error) of about 17.6K and an R</w:t>
      </w:r>
      <w:r w:rsidR="009D5807" w:rsidRPr="00DF230D">
        <w:rPr>
          <w:rFonts w:ascii="CMU Sans Serif Medium" w:hAnsi="CMU Sans Serif Medium" w:cs="CMU Sans Serif Medium"/>
          <w:vertAlign w:val="superscript"/>
        </w:rPr>
        <w:t>2</w:t>
      </w:r>
      <w:r w:rsidR="009D5807" w:rsidRPr="00DF230D">
        <w:rPr>
          <w:rFonts w:ascii="CMU Sans Serif Medium" w:hAnsi="CMU Sans Serif Medium" w:cs="CMU Sans Serif Medium"/>
        </w:rPr>
        <w:t xml:space="preserve"> score of about 0.74%</w:t>
      </w:r>
      <w:r w:rsidR="00154AAE" w:rsidRPr="00DF230D">
        <w:rPr>
          <w:rFonts w:ascii="CMU Sans Serif Medium" w:hAnsi="CMU Sans Serif Medium" w:cs="CMU Sans Serif Medium"/>
        </w:rPr>
        <w:t xml:space="preserve"> using multiple regression model</w:t>
      </w:r>
      <w:r w:rsidR="00224C1F" w:rsidRPr="00DF230D">
        <w:rPr>
          <w:rFonts w:ascii="CMU Sans Serif Medium" w:hAnsi="CMU Sans Serif Medium" w:cs="CMU Sans Serif Medium"/>
        </w:rPr>
        <w:t>s</w:t>
      </w:r>
      <w:r w:rsidR="009D5807" w:rsidRPr="00DF230D">
        <w:rPr>
          <w:rFonts w:ascii="CMU Sans Serif Medium" w:hAnsi="CMU Sans Serif Medium" w:cs="CMU Sans Serif Medium"/>
        </w:rPr>
        <w:t xml:space="preserve"> </w:t>
      </w:r>
      <w:r w:rsidR="009D5807" w:rsidRPr="00DF230D">
        <w:rPr>
          <w:rFonts w:ascii="CMU Sans Serif Medium" w:hAnsi="CMU Sans Serif Medium" w:cs="CMU Sans Serif Medium"/>
        </w:rPr>
        <w:fldChar w:fldCharType="begin" w:fldLock="1"/>
      </w:r>
      <w:r w:rsidR="00F07E53"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9D5807" w:rsidRPr="00DF230D">
        <w:rPr>
          <w:rFonts w:ascii="CMU Sans Serif Medium" w:hAnsi="CMU Sans Serif Medium" w:cs="CMU Sans Serif Medium"/>
        </w:rPr>
        <w:fldChar w:fldCharType="separate"/>
      </w:r>
      <w:r w:rsidR="009D5807" w:rsidRPr="00DF230D">
        <w:rPr>
          <w:rFonts w:ascii="CMU Sans Serif Medium" w:hAnsi="CMU Sans Serif Medium" w:cs="CMU Sans Serif Medium"/>
          <w:noProof/>
        </w:rPr>
        <w:t>[1]</w:t>
      </w:r>
      <w:r w:rsidR="009D5807" w:rsidRPr="00DF230D">
        <w:rPr>
          <w:rFonts w:ascii="CMU Sans Serif Medium" w:hAnsi="CMU Sans Serif Medium" w:cs="CMU Sans Serif Medium"/>
        </w:rPr>
        <w:fldChar w:fldCharType="end"/>
      </w:r>
      <w:r w:rsidR="009D5807" w:rsidRPr="00DF230D">
        <w:rPr>
          <w:rFonts w:ascii="CMU Sans Serif Medium" w:hAnsi="CMU Sans Serif Medium" w:cs="CMU Sans Serif Medium"/>
        </w:rPr>
        <w:t>.</w:t>
      </w:r>
    </w:p>
    <w:p w14:paraId="76E86CC5" w14:textId="2557B099" w:rsidR="008B3390" w:rsidRPr="00DF230D" w:rsidRDefault="008B3390" w:rsidP="00433FF0">
      <w:pPr>
        <w:jc w:val="both"/>
        <w:rPr>
          <w:rFonts w:ascii="CMU Sans Serif Medium" w:hAnsi="CMU Sans Serif Medium" w:cs="CMU Sans Serif Medium"/>
        </w:rPr>
      </w:pPr>
    </w:p>
    <w:p w14:paraId="301E91F5" w14:textId="19CFED12" w:rsidR="0019140A" w:rsidRPr="00DF230D" w:rsidRDefault="0019140A" w:rsidP="00E705BB">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According to A. </w:t>
      </w:r>
      <w:proofErr w:type="spellStart"/>
      <w:r w:rsidRPr="00DF230D">
        <w:rPr>
          <w:rFonts w:ascii="CMU Sans Serif Medium" w:hAnsi="CMU Sans Serif Medium" w:cs="CMU Sans Serif Medium"/>
        </w:rPr>
        <w:t>Géron</w:t>
      </w:r>
      <w:proofErr w:type="spellEnd"/>
      <w:r w:rsidRPr="00DF230D">
        <w:rPr>
          <w:rFonts w:ascii="CMU Sans Serif Medium" w:hAnsi="CMU Sans Serif Medium" w:cs="CMU Sans Serif Medium"/>
        </w:rPr>
        <w:t xml:space="preserve">, </w:t>
      </w:r>
      <w:r w:rsidR="00A96907" w:rsidRPr="00DF230D">
        <w:rPr>
          <w:rFonts w:ascii="CMU Sans Serif Medium" w:hAnsi="CMU Sans Serif Medium" w:cs="CMU Sans Serif Medium"/>
        </w:rPr>
        <w:t xml:space="preserve">one of many approaches to selecting models is </w:t>
      </w:r>
      <w:r w:rsidRPr="00DF230D">
        <w:rPr>
          <w:rFonts w:ascii="CMU Sans Serif Medium" w:hAnsi="CMU Sans Serif Medium" w:cs="CMU Sans Serif Medium"/>
        </w:rPr>
        <w:t>to test multiple regression models, often without tweaking the hyperparameters to keep defau</w:t>
      </w:r>
      <w:r w:rsidR="00BC5530" w:rsidRPr="00DF230D">
        <w:rPr>
          <w:rFonts w:ascii="CMU Sans Serif Medium" w:hAnsi="CMU Sans Serif Medium" w:cs="CMU Sans Serif Medium"/>
        </w:rPr>
        <w:t>lt values</w:t>
      </w:r>
      <w:r w:rsidR="00985772" w:rsidRPr="00DF230D">
        <w:rPr>
          <w:rFonts w:ascii="CMU Sans Serif Medium" w:hAnsi="CMU Sans Serif Medium" w:cs="CMU Sans Serif Medium"/>
        </w:rPr>
        <w:t xml:space="preserve"> recommended by </w:t>
      </w:r>
      <w:proofErr w:type="spellStart"/>
      <w:r w:rsidR="00985772" w:rsidRPr="00DF230D">
        <w:rPr>
          <w:rFonts w:ascii="CMU Sans Serif Medium" w:hAnsi="CMU Sans Serif Medium" w:cs="CMU Sans Serif Medium"/>
        </w:rPr>
        <w:t>Scikit</w:t>
      </w:r>
      <w:proofErr w:type="spellEnd"/>
      <w:r w:rsidR="00985772" w:rsidRPr="00DF230D">
        <w:rPr>
          <w:rFonts w:ascii="CMU Sans Serif Medium" w:hAnsi="CMU Sans Serif Medium" w:cs="CMU Sans Serif Medium"/>
        </w:rPr>
        <w:t>-Learn</w:t>
      </w:r>
      <w:r w:rsidR="00BC5530" w:rsidRPr="00DF230D">
        <w:rPr>
          <w:rFonts w:ascii="CMU Sans Serif Medium" w:hAnsi="CMU Sans Serif Medium" w:cs="CMU Sans Serif Medium"/>
        </w:rPr>
        <w:t>. The goal</w:t>
      </w:r>
      <w:r w:rsidR="000C10FD" w:rsidRPr="00DF230D">
        <w:rPr>
          <w:rFonts w:ascii="CMU Sans Serif Medium" w:hAnsi="CMU Sans Serif Medium" w:cs="CMU Sans Serif Medium"/>
        </w:rPr>
        <w:t xml:space="preserve"> of this approach is to get a </w:t>
      </w:r>
      <w:r w:rsidR="00904620" w:rsidRPr="00DF230D">
        <w:rPr>
          <w:rFonts w:ascii="CMU Sans Serif Medium" w:hAnsi="CMU Sans Serif Medium" w:cs="CMU Sans Serif Medium"/>
        </w:rPr>
        <w:t>high-level intuition of which model to use</w:t>
      </w:r>
      <w:r w:rsidR="00F07E53" w:rsidRPr="00DF230D">
        <w:rPr>
          <w:rFonts w:ascii="CMU Sans Serif Medium" w:hAnsi="CMU Sans Serif Medium" w:cs="CMU Sans Serif Medium"/>
        </w:rPr>
        <w:t xml:space="preserve"> </w:t>
      </w:r>
      <w:r w:rsidR="00F07E53" w:rsidRPr="00DF230D">
        <w:rPr>
          <w:rFonts w:ascii="CMU Sans Serif Medium" w:hAnsi="CMU Sans Serif Medium" w:cs="CMU Sans Serif Medium"/>
        </w:rPr>
        <w:fldChar w:fldCharType="begin" w:fldLock="1"/>
      </w:r>
      <w:r w:rsidR="006C55CC"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7E53" w:rsidRPr="00DF230D">
        <w:rPr>
          <w:rFonts w:ascii="CMU Sans Serif Medium" w:hAnsi="CMU Sans Serif Medium" w:cs="CMU Sans Serif Medium"/>
        </w:rPr>
        <w:fldChar w:fldCharType="separate"/>
      </w:r>
      <w:r w:rsidR="00F07E53" w:rsidRPr="00DF230D">
        <w:rPr>
          <w:rFonts w:ascii="CMU Sans Serif Medium" w:hAnsi="CMU Sans Serif Medium" w:cs="CMU Sans Serif Medium"/>
          <w:noProof/>
        </w:rPr>
        <w:t>[4]</w:t>
      </w:r>
      <w:r w:rsidR="00F07E53" w:rsidRPr="00DF230D">
        <w:rPr>
          <w:rFonts w:ascii="CMU Sans Serif Medium" w:hAnsi="CMU Sans Serif Medium" w:cs="CMU Sans Serif Medium"/>
        </w:rPr>
        <w:fldChar w:fldCharType="end"/>
      </w:r>
      <w:r w:rsidR="00904620" w:rsidRPr="00DF230D">
        <w:rPr>
          <w:rFonts w:ascii="CMU Sans Serif Medium" w:hAnsi="CMU Sans Serif Medium" w:cs="CMU Sans Serif Medium"/>
        </w:rPr>
        <w:t xml:space="preserve">. After applying this step </w:t>
      </w:r>
      <w:r w:rsidR="008848F0" w:rsidRPr="00DF230D">
        <w:rPr>
          <w:rFonts w:ascii="CMU Sans Serif Medium" w:hAnsi="CMU Sans Serif Medium" w:cs="CMU Sans Serif Medium"/>
        </w:rPr>
        <w:t>to</w:t>
      </w:r>
      <w:r w:rsidR="00904620" w:rsidRPr="00DF230D">
        <w:rPr>
          <w:rFonts w:ascii="CMU Sans Serif Medium" w:hAnsi="CMU Sans Serif Medium" w:cs="CMU Sans Serif Medium"/>
        </w:rPr>
        <w:t xml:space="preserve"> linear, decision tree, multi-layered perceptron, SVM, and random forest generator regression models</w:t>
      </w:r>
      <w:r w:rsidR="00C961F4" w:rsidRPr="00DF230D">
        <w:rPr>
          <w:rFonts w:ascii="CMU Sans Serif Medium" w:hAnsi="CMU Sans Serif Medium" w:cs="CMU Sans Serif Medium"/>
        </w:rPr>
        <w:t>;</w:t>
      </w:r>
      <w:r w:rsidR="00B8549A" w:rsidRPr="00DF230D">
        <w:rPr>
          <w:rFonts w:ascii="CMU Sans Serif Medium" w:hAnsi="CMU Sans Serif Medium" w:cs="CMU Sans Serif Medium"/>
        </w:rPr>
        <w:t xml:space="preserve"> only the linear regression models were kept (general linear </w:t>
      </w:r>
      <w:r w:rsidR="00CA772F" w:rsidRPr="00DF230D">
        <w:rPr>
          <w:rFonts w:ascii="CMU Sans Serif Medium" w:hAnsi="CMU Sans Serif Medium" w:cs="CMU Sans Serif Medium"/>
        </w:rPr>
        <w:t>regression and</w:t>
      </w:r>
      <w:r w:rsidR="00B8549A" w:rsidRPr="00DF230D">
        <w:rPr>
          <w:rFonts w:ascii="CMU Sans Serif Medium" w:hAnsi="CMU Sans Serif Medium" w:cs="CMU Sans Serif Medium"/>
        </w:rPr>
        <w:t xml:space="preserve"> regularised </w:t>
      </w:r>
      <w:r w:rsidR="008D7560" w:rsidRPr="00DF230D">
        <w:rPr>
          <w:rFonts w:ascii="CMU Sans Serif Medium" w:hAnsi="CMU Sans Serif Medium" w:cs="CMU Sans Serif Medium"/>
        </w:rPr>
        <w:t xml:space="preserve">– </w:t>
      </w:r>
      <w:r w:rsidR="00B8549A" w:rsidRPr="00DF230D">
        <w:rPr>
          <w:rFonts w:ascii="CMU Sans Serif Medium" w:hAnsi="CMU Sans Serif Medium" w:cs="CMU Sans Serif Medium"/>
        </w:rPr>
        <w:t>with Lasso and Ridge regression)</w:t>
      </w:r>
      <w:r w:rsidR="008D1D3F" w:rsidRPr="00DF230D">
        <w:rPr>
          <w:rFonts w:ascii="CMU Sans Serif Medium" w:hAnsi="CMU Sans Serif Medium" w:cs="CMU Sans Serif Medium"/>
        </w:rPr>
        <w:t>.</w:t>
      </w:r>
      <w:r w:rsidR="00C961F4" w:rsidRPr="00DF230D">
        <w:rPr>
          <w:rFonts w:ascii="CMU Sans Serif Medium" w:hAnsi="CMU Sans Serif Medium" w:cs="CMU Sans Serif Medium"/>
        </w:rPr>
        <w:t xml:space="preserve"> The Python functions for the other complex regression models is still kept in the </w:t>
      </w:r>
      <w:r w:rsidR="0082478F" w:rsidRPr="00DF230D">
        <w:rPr>
          <w:rFonts w:ascii="CMU Sans Serif Medium" w:hAnsi="CMU Sans Serif Medium" w:cs="CMU Sans Serif Medium"/>
        </w:rPr>
        <w:t>code but</w:t>
      </w:r>
      <w:r w:rsidR="00FE7ED1" w:rsidRPr="00DF230D">
        <w:rPr>
          <w:rFonts w:ascii="CMU Sans Serif Medium" w:hAnsi="CMU Sans Serif Medium" w:cs="CMU Sans Serif Medium"/>
        </w:rPr>
        <w:t xml:space="preserve"> are not considered in the report.</w:t>
      </w:r>
    </w:p>
    <w:p w14:paraId="58AF5D75" w14:textId="6D32031F" w:rsidR="00BC5530" w:rsidRPr="00DF230D" w:rsidRDefault="00BC5530" w:rsidP="00433FF0">
      <w:pPr>
        <w:jc w:val="both"/>
        <w:rPr>
          <w:rFonts w:ascii="CMU Sans Serif Medium" w:hAnsi="CMU Sans Serif Medium" w:cs="CMU Sans Serif Medium"/>
        </w:rPr>
      </w:pPr>
    </w:p>
    <w:p w14:paraId="32AEAC6E" w14:textId="3611A2C3" w:rsidR="00BD3A29" w:rsidRPr="00DF230D" w:rsidRDefault="00BD3A29"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Performance metrics</w:t>
      </w:r>
    </w:p>
    <w:p w14:paraId="2ED43BE7" w14:textId="1F0AE064" w:rsidR="00BD3A29" w:rsidRPr="00DF230D" w:rsidRDefault="00BD3A29" w:rsidP="00433FF0">
      <w:pPr>
        <w:jc w:val="both"/>
        <w:rPr>
          <w:rFonts w:ascii="CMU Sans Serif Medium" w:hAnsi="CMU Sans Serif Medium" w:cs="CMU Sans Serif Medium"/>
        </w:rPr>
      </w:pPr>
    </w:p>
    <w:p w14:paraId="7F4F1D23" w14:textId="7468EE45" w:rsidR="00BD3A29" w:rsidRPr="00DF230D" w:rsidRDefault="00BD3A29" w:rsidP="005B6136">
      <w:pPr>
        <w:jc w:val="both"/>
        <w:rPr>
          <w:rFonts w:ascii="CMU Sans Serif Medium" w:hAnsi="CMU Sans Serif Medium" w:cs="CMU Sans Serif Medium"/>
        </w:rPr>
      </w:pPr>
      <w:r w:rsidRPr="00DF230D">
        <w:rPr>
          <w:rFonts w:ascii="CMU Sans Serif Medium" w:hAnsi="CMU Sans Serif Medium" w:cs="CMU Sans Serif Medium"/>
        </w:rPr>
        <w:t>Many performance metrics exist to evaluate the quality of a fit on a regression model</w:t>
      </w:r>
      <w:r w:rsidR="006D5E3D" w:rsidRPr="00DF230D">
        <w:rPr>
          <w:rFonts w:ascii="CMU Sans Serif Medium" w:hAnsi="CMU Sans Serif Medium" w:cs="CMU Sans Serif Medium"/>
        </w:rPr>
        <w:t>, such as MAE (Mean Absolute Error), MSE</w:t>
      </w:r>
      <w:r w:rsidR="0066294E" w:rsidRPr="00DF230D">
        <w:rPr>
          <w:rFonts w:ascii="CMU Sans Serif Medium" w:hAnsi="CMU Sans Serif Medium" w:cs="CMU Sans Serif Medium"/>
        </w:rPr>
        <w:t xml:space="preserve"> (Mean Squared Error) or </w:t>
      </w:r>
      <w:r w:rsidR="006D5E3D" w:rsidRPr="00DF230D">
        <w:rPr>
          <w:rFonts w:ascii="CMU Sans Serif Medium" w:hAnsi="CMU Sans Serif Medium" w:cs="CMU Sans Serif Medium"/>
        </w:rPr>
        <w:t>RMSE</w:t>
      </w:r>
      <w:r w:rsidR="0066294E" w:rsidRPr="00DF230D">
        <w:rPr>
          <w:rFonts w:ascii="CMU Sans Serif Medium" w:hAnsi="CMU Sans Serif Medium" w:cs="CMU Sans Serif Medium"/>
        </w:rPr>
        <w:t xml:space="preserve"> </w:t>
      </w:r>
      <w:r w:rsidR="0066294E" w:rsidRPr="00DF230D">
        <w:rPr>
          <w:rFonts w:ascii="CMU Sans Serif Medium" w:hAnsi="CMU Sans Serif Medium" w:cs="CMU Sans Serif Medium"/>
        </w:rPr>
        <w:fldChar w:fldCharType="begin" w:fldLock="1"/>
      </w:r>
      <w:r w:rsidR="003C03D8"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66294E" w:rsidRPr="00DF230D">
        <w:rPr>
          <w:rFonts w:ascii="CMU Sans Serif Medium" w:hAnsi="CMU Sans Serif Medium" w:cs="CMU Sans Serif Medium"/>
        </w:rPr>
        <w:fldChar w:fldCharType="separate"/>
      </w:r>
      <w:r w:rsidR="0066294E" w:rsidRPr="00DF230D">
        <w:rPr>
          <w:rFonts w:ascii="CMU Sans Serif Medium" w:hAnsi="CMU Sans Serif Medium" w:cs="CMU Sans Serif Medium"/>
          <w:noProof/>
        </w:rPr>
        <w:t>[4]</w:t>
      </w:r>
      <w:r w:rsidR="0066294E" w:rsidRPr="00DF230D">
        <w:rPr>
          <w:rFonts w:ascii="CMU Sans Serif Medium" w:hAnsi="CMU Sans Serif Medium" w:cs="CMU Sans Serif Medium"/>
        </w:rPr>
        <w:fldChar w:fldCharType="end"/>
      </w:r>
      <w:r w:rsidR="0066294E" w:rsidRPr="00DF230D">
        <w:rPr>
          <w:rFonts w:ascii="CMU Sans Serif Medium" w:hAnsi="CMU Sans Serif Medium" w:cs="CMU Sans Serif Medium"/>
        </w:rPr>
        <w:t>. However</w:t>
      </w:r>
      <w:r w:rsidR="00D57F9D" w:rsidRPr="00DF230D">
        <w:rPr>
          <w:rFonts w:ascii="CMU Sans Serif Medium" w:hAnsi="CMU Sans Serif Medium" w:cs="CMU Sans Serif Medium"/>
        </w:rPr>
        <w:t xml:space="preserve">, the same metrics used in K. </w:t>
      </w:r>
      <w:proofErr w:type="spellStart"/>
      <w:r w:rsidR="00D57F9D" w:rsidRPr="00DF230D">
        <w:rPr>
          <w:rFonts w:ascii="CMU Sans Serif Medium" w:hAnsi="CMU Sans Serif Medium" w:cs="CMU Sans Serif Medium"/>
        </w:rPr>
        <w:t>Hamidieh’s</w:t>
      </w:r>
      <w:proofErr w:type="spellEnd"/>
      <w:r w:rsidR="00D57F9D" w:rsidRPr="00DF230D">
        <w:rPr>
          <w:rFonts w:ascii="CMU Sans Serif Medium" w:hAnsi="CMU Sans Serif Medium" w:cs="CMU Sans Serif Medium"/>
        </w:rPr>
        <w:t xml:space="preserve"> paper will be used, which correspond to the RMSE and the </w:t>
      </w:r>
      <w:r w:rsidR="00D57F9D" w:rsidRPr="00DF230D">
        <w:rPr>
          <w:rFonts w:ascii="CMU Sans Serif Medium" w:hAnsi="CMU Sans Serif Medium" w:cs="CMU Sans Serif Medium"/>
        </w:rPr>
        <w:t>R</w:t>
      </w:r>
      <w:r w:rsidR="00D57F9D" w:rsidRPr="00DF230D">
        <w:rPr>
          <w:rFonts w:ascii="CMU Sans Serif Medium" w:hAnsi="CMU Sans Serif Medium" w:cs="CMU Sans Serif Medium"/>
          <w:vertAlign w:val="superscript"/>
        </w:rPr>
        <w:t>2</w:t>
      </w:r>
      <w:r w:rsidR="00D57F9D" w:rsidRPr="00DF230D">
        <w:rPr>
          <w:rFonts w:ascii="CMU Sans Serif Medium" w:hAnsi="CMU Sans Serif Medium" w:cs="CMU Sans Serif Medium"/>
          <w:vertAlign w:val="superscript"/>
        </w:rPr>
        <w:t xml:space="preserve"> </w:t>
      </w:r>
      <w:r w:rsidR="00D57F9D" w:rsidRPr="00DF230D">
        <w:rPr>
          <w:rFonts w:ascii="CMU Sans Serif Medium" w:hAnsi="CMU Sans Serif Medium" w:cs="CMU Sans Serif Medium"/>
        </w:rPr>
        <w:t>score</w:t>
      </w:r>
      <w:r w:rsidR="00393B6F" w:rsidRPr="00DF230D">
        <w:rPr>
          <w:rFonts w:ascii="CMU Sans Serif Medium" w:hAnsi="CMU Sans Serif Medium" w:cs="CMU Sans Serif Medium"/>
        </w:rPr>
        <w:t xml:space="preserve"> (coefficient of determination)</w:t>
      </w:r>
      <w:r w:rsidR="001905ED" w:rsidRPr="00DF230D">
        <w:rPr>
          <w:rFonts w:ascii="CMU Sans Serif Medium" w:hAnsi="CMU Sans Serif Medium" w:cs="CMU Sans Serif Medium"/>
        </w:rPr>
        <w:t xml:space="preserve">, in order to allow direct comparison between the models </w:t>
      </w:r>
      <w:r w:rsidR="008A6AC4" w:rsidRPr="00DF230D">
        <w:rPr>
          <w:rFonts w:ascii="CMU Sans Serif Medium" w:hAnsi="CMU Sans Serif Medium" w:cs="CMU Sans Serif Medium"/>
        </w:rPr>
        <w:t>implemented</w:t>
      </w:r>
      <w:r w:rsidR="001905ED" w:rsidRPr="00DF230D">
        <w:rPr>
          <w:rFonts w:ascii="CMU Sans Serif Medium" w:hAnsi="CMU Sans Serif Medium" w:cs="CMU Sans Serif Medium"/>
        </w:rPr>
        <w:t xml:space="preserve"> in this practical and the paper’s model</w:t>
      </w:r>
      <w:r w:rsidR="0085040C" w:rsidRPr="00DF230D">
        <w:rPr>
          <w:rFonts w:ascii="CMU Sans Serif Medium" w:hAnsi="CMU Sans Serif Medium" w:cs="CMU Sans Serif Medium"/>
        </w:rPr>
        <w:t>:</w:t>
      </w:r>
    </w:p>
    <w:p w14:paraId="500FEF19" w14:textId="2180C85C" w:rsidR="0085040C" w:rsidRPr="00DF230D" w:rsidRDefault="0085040C" w:rsidP="00877255">
      <w:pPr>
        <w:pStyle w:val="ListParagraph"/>
        <w:numPr>
          <w:ilvl w:val="0"/>
          <w:numId w:val="16"/>
        </w:numPr>
        <w:jc w:val="both"/>
        <w:rPr>
          <w:rFonts w:ascii="CMU Sans Serif Medium" w:hAnsi="CMU Sans Serif Medium" w:cs="CMU Sans Serif Medium"/>
        </w:rPr>
      </w:pPr>
      <w:r w:rsidRPr="00DF230D">
        <w:rPr>
          <w:rFonts w:ascii="CMU Sans Serif Medium" w:hAnsi="CMU Sans Serif Medium" w:cs="CMU Sans Serif Medium"/>
        </w:rPr>
        <w:t>RMSE</w:t>
      </w:r>
      <w:r w:rsidR="0096444C" w:rsidRPr="00DF230D">
        <w:rPr>
          <w:rFonts w:ascii="CMU Sans Serif Medium" w:hAnsi="CMU Sans Serif Medium" w:cs="CMU Sans Serif Medium"/>
        </w:rPr>
        <w:t xml:space="preserve"> is a metric that keeps the same unit as the measure being predicted</w:t>
      </w:r>
      <w:r w:rsidR="001D7C2F" w:rsidRPr="00DF230D">
        <w:rPr>
          <w:rFonts w:ascii="CMU Sans Serif Medium" w:hAnsi="CMU Sans Serif Medium" w:cs="CMU Sans Serif Medium"/>
        </w:rPr>
        <w:t xml:space="preserve"> (the error is </w:t>
      </w:r>
      <w:r w:rsidR="0091673E" w:rsidRPr="00DF230D">
        <w:rPr>
          <w:rFonts w:ascii="CMU Sans Serif Medium" w:hAnsi="CMU Sans Serif Medium" w:cs="CMU Sans Serif Medium"/>
        </w:rPr>
        <w:t>reported</w:t>
      </w:r>
      <w:r w:rsidR="001D7C2F" w:rsidRPr="00DF230D">
        <w:rPr>
          <w:rFonts w:ascii="CMU Sans Serif Medium" w:hAnsi="CMU Sans Serif Medium" w:cs="CMU Sans Serif Medium"/>
        </w:rPr>
        <w:t xml:space="preserve"> in Kelvins)</w:t>
      </w:r>
      <w:r w:rsidR="0096444C" w:rsidRPr="00DF230D">
        <w:rPr>
          <w:rFonts w:ascii="CMU Sans Serif Medium" w:hAnsi="CMU Sans Serif Medium" w:cs="CMU Sans Serif Medium"/>
        </w:rPr>
        <w:t xml:space="preserve">. It </w:t>
      </w:r>
      <w:r w:rsidR="00B6137D" w:rsidRPr="00DF230D">
        <w:rPr>
          <w:rFonts w:ascii="CMU Sans Serif Medium" w:hAnsi="CMU Sans Serif Medium" w:cs="CMU Sans Serif Medium"/>
        </w:rPr>
        <w:t>directly</w:t>
      </w:r>
      <w:r w:rsidR="0096444C" w:rsidRPr="00DF230D">
        <w:rPr>
          <w:rFonts w:ascii="CMU Sans Serif Medium" w:hAnsi="CMU Sans Serif Medium" w:cs="CMU Sans Serif Medium"/>
        </w:rPr>
        <w:t xml:space="preserve"> </w:t>
      </w:r>
      <w:r w:rsidR="00B6137D" w:rsidRPr="00DF230D">
        <w:rPr>
          <w:rFonts w:ascii="CMU Sans Serif Medium" w:hAnsi="CMU Sans Serif Medium" w:cs="CMU Sans Serif Medium"/>
        </w:rPr>
        <w:t>compares</w:t>
      </w:r>
      <w:r w:rsidR="0096444C" w:rsidRPr="00DF230D">
        <w:rPr>
          <w:rFonts w:ascii="CMU Sans Serif Medium" w:hAnsi="CMU Sans Serif Medium" w:cs="CMU Sans Serif Medium"/>
        </w:rPr>
        <w:t xml:space="preserve"> the predicted value</w:t>
      </w:r>
      <w:r w:rsidR="00B6137D" w:rsidRPr="00DF230D">
        <w:rPr>
          <w:rFonts w:ascii="CMU Sans Serif Medium" w:hAnsi="CMU Sans Serif Medium" w:cs="CMU Sans Serif Medium"/>
        </w:rPr>
        <w:t>s</w:t>
      </w:r>
      <w:r w:rsidR="0096444C" w:rsidRPr="00DF230D">
        <w:rPr>
          <w:rFonts w:ascii="CMU Sans Serif Medium" w:hAnsi="CMU Sans Serif Medium" w:cs="CMU Sans Serif Medium"/>
        </w:rPr>
        <w:t xml:space="preserve"> and the actual value</w:t>
      </w:r>
      <w:r w:rsidR="00B6137D" w:rsidRPr="00DF230D">
        <w:rPr>
          <w:rFonts w:ascii="CMU Sans Serif Medium" w:hAnsi="CMU Sans Serif Medium" w:cs="CMU Sans Serif Medium"/>
        </w:rPr>
        <w:t>s</w:t>
      </w:r>
      <w:r w:rsidR="0096444C" w:rsidRPr="00DF230D">
        <w:rPr>
          <w:rFonts w:ascii="CMU Sans Serif Medium" w:hAnsi="CMU Sans Serif Medium" w:cs="CMU Sans Serif Medium"/>
        </w:rPr>
        <w:t xml:space="preserve"> for </w:t>
      </w:r>
      <w:r w:rsidR="00B6137D" w:rsidRPr="00DF230D">
        <w:rPr>
          <w:rFonts w:ascii="CMU Sans Serif Medium" w:hAnsi="CMU Sans Serif Medium" w:cs="CMU Sans Serif Medium"/>
        </w:rPr>
        <w:t xml:space="preserve">the </w:t>
      </w:r>
      <w:r w:rsidR="0096444C" w:rsidRPr="00DF230D">
        <w:rPr>
          <w:rFonts w:ascii="CMU Sans Serif Medium" w:hAnsi="CMU Sans Serif Medium" w:cs="CMU Sans Serif Medium"/>
        </w:rPr>
        <w:t>critical temperature</w:t>
      </w:r>
      <w:r w:rsidR="00B6137D" w:rsidRPr="00DF230D">
        <w:rPr>
          <w:rFonts w:ascii="CMU Sans Serif Medium" w:hAnsi="CMU Sans Serif Medium" w:cs="CMU Sans Serif Medium"/>
        </w:rPr>
        <w:t xml:space="preserve">, which is why it is always selected by predictive models </w:t>
      </w:r>
      <w:r w:rsidR="00B6137D" w:rsidRPr="00DF230D">
        <w:rPr>
          <w:rFonts w:ascii="CMU Sans Serif Medium" w:hAnsi="CMU Sans Serif Medium" w:cs="CMU Sans Serif Medium"/>
        </w:rPr>
        <w:fldChar w:fldCharType="begin" w:fldLock="1"/>
      </w:r>
      <w:r w:rsidR="001123F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B6137D" w:rsidRPr="00DF230D">
        <w:rPr>
          <w:rFonts w:ascii="CMU Sans Serif Medium" w:hAnsi="CMU Sans Serif Medium" w:cs="CMU Sans Serif Medium"/>
        </w:rPr>
        <w:fldChar w:fldCharType="separate"/>
      </w:r>
      <w:r w:rsidR="00B6137D" w:rsidRPr="00DF230D">
        <w:rPr>
          <w:rFonts w:ascii="CMU Sans Serif Medium" w:hAnsi="CMU Sans Serif Medium" w:cs="CMU Sans Serif Medium"/>
          <w:noProof/>
        </w:rPr>
        <w:t>[4]</w:t>
      </w:r>
      <w:r w:rsidR="00B6137D" w:rsidRPr="00DF230D">
        <w:rPr>
          <w:rFonts w:ascii="CMU Sans Serif Medium" w:hAnsi="CMU Sans Serif Medium" w:cs="CMU Sans Serif Medium"/>
        </w:rPr>
        <w:fldChar w:fldCharType="end"/>
      </w:r>
      <w:r w:rsidR="00B6137D" w:rsidRPr="00DF230D">
        <w:rPr>
          <w:rFonts w:ascii="CMU Sans Serif Medium" w:hAnsi="CMU Sans Serif Medium" w:cs="CMU Sans Serif Medium"/>
        </w:rPr>
        <w:t>.</w:t>
      </w:r>
    </w:p>
    <w:p w14:paraId="04AF69FF" w14:textId="7247DAC6" w:rsidR="0085040C" w:rsidRPr="00DF230D" w:rsidRDefault="0085040C" w:rsidP="00877255">
      <w:pPr>
        <w:pStyle w:val="ListParagraph"/>
        <w:numPr>
          <w:ilvl w:val="0"/>
          <w:numId w:val="16"/>
        </w:numPr>
        <w:jc w:val="both"/>
        <w:rPr>
          <w:rFonts w:ascii="CMU Sans Serif Medium" w:hAnsi="CMU Sans Serif Medium" w:cs="CMU Sans Serif Medium"/>
        </w:rPr>
      </w:pPr>
      <w:r w:rsidRPr="00DF230D">
        <w:rPr>
          <w:rFonts w:ascii="CMU Sans Serif Medium" w:hAnsi="CMU Sans Serif Medium" w:cs="CMU Sans Serif Medium"/>
        </w:rPr>
        <w:lastRenderedPageBreak/>
        <w:t>R</w:t>
      </w:r>
      <w:r w:rsidRPr="00DF230D">
        <w:rPr>
          <w:rFonts w:ascii="CMU Sans Serif Medium" w:hAnsi="CMU Sans Serif Medium" w:cs="CMU Sans Serif Medium"/>
          <w:vertAlign w:val="superscript"/>
        </w:rPr>
        <w:t>2</w:t>
      </w:r>
      <w:r w:rsidR="00B6137D" w:rsidRPr="00DF230D">
        <w:rPr>
          <w:rFonts w:ascii="CMU Sans Serif Medium" w:hAnsi="CMU Sans Serif Medium" w:cs="CMU Sans Serif Medium"/>
        </w:rPr>
        <w:t xml:space="preserve"> is a metric</w:t>
      </w:r>
      <w:r w:rsidR="00F72BD8" w:rsidRPr="00DF230D">
        <w:rPr>
          <w:rFonts w:ascii="CMU Sans Serif Medium" w:hAnsi="CMU Sans Serif Medium" w:cs="CMU Sans Serif Medium"/>
        </w:rPr>
        <w:t xml:space="preserve"> </w:t>
      </w:r>
      <w:r w:rsidR="00E242F4" w:rsidRPr="00DF230D">
        <w:rPr>
          <w:rFonts w:ascii="CMU Sans Serif Medium" w:hAnsi="CMU Sans Serif Medium" w:cs="CMU Sans Serif Medium"/>
        </w:rPr>
        <w:t>expressed</w:t>
      </w:r>
      <w:r w:rsidR="00F72BD8" w:rsidRPr="00DF230D">
        <w:rPr>
          <w:rFonts w:ascii="CMU Sans Serif Medium" w:hAnsi="CMU Sans Serif Medium" w:cs="CMU Sans Serif Medium"/>
        </w:rPr>
        <w:t xml:space="preserve"> </w:t>
      </w:r>
      <w:r w:rsidR="00E242F4" w:rsidRPr="00DF230D">
        <w:rPr>
          <w:rFonts w:ascii="CMU Sans Serif Medium" w:hAnsi="CMU Sans Serif Medium" w:cs="CMU Sans Serif Medium"/>
        </w:rPr>
        <w:t xml:space="preserve">in the form of a percentage that indicates </w:t>
      </w:r>
      <w:r w:rsidR="00F72BD8" w:rsidRPr="00DF230D">
        <w:rPr>
          <w:rFonts w:ascii="CMU Sans Serif Medium" w:hAnsi="CMU Sans Serif Medium" w:cs="CMU Sans Serif Medium"/>
        </w:rPr>
        <w:t xml:space="preserve">how close </w:t>
      </w:r>
      <w:r w:rsidR="00E379CB" w:rsidRPr="00DF230D">
        <w:rPr>
          <w:rFonts w:ascii="CMU Sans Serif Medium" w:hAnsi="CMU Sans Serif Medium" w:cs="CMU Sans Serif Medium"/>
        </w:rPr>
        <w:t xml:space="preserve">the data is to the line of best fit </w:t>
      </w:r>
      <w:r w:rsidR="001123F5" w:rsidRPr="00DF230D">
        <w:rPr>
          <w:rFonts w:ascii="CMU Sans Serif Medium" w:hAnsi="CMU Sans Serif Medium" w:cs="CMU Sans Serif Medium"/>
        </w:rPr>
        <w:t>(100% means that the model explains all the variation in the data</w:t>
      </w:r>
      <w:r w:rsidR="00431E38" w:rsidRPr="00DF230D">
        <w:rPr>
          <w:rFonts w:ascii="CMU Sans Serif Medium" w:hAnsi="CMU Sans Serif Medium" w:cs="CMU Sans Serif Medium"/>
        </w:rPr>
        <w:t>, whereas 0% means that the model does not explain any of the variation in the data)</w:t>
      </w:r>
      <w:r w:rsidR="001123F5" w:rsidRPr="00DF230D">
        <w:rPr>
          <w:rFonts w:ascii="CMU Sans Serif Medium" w:hAnsi="CMU Sans Serif Medium" w:cs="CMU Sans Serif Medium"/>
        </w:rPr>
        <w:t xml:space="preserve"> </w:t>
      </w:r>
      <w:r w:rsidR="001123F5" w:rsidRPr="00DF230D">
        <w:rPr>
          <w:rFonts w:ascii="CMU Sans Serif Medium" w:hAnsi="CMU Sans Serif Medium" w:cs="CMU Sans Serif Medium"/>
        </w:rPr>
        <w:fldChar w:fldCharType="begin" w:fldLock="1"/>
      </w:r>
      <w:r w:rsidR="00640942" w:rsidRPr="00DF230D">
        <w:rPr>
          <w:rFonts w:ascii="CMU Sans Serif Medium" w:hAnsi="CMU Sans Serif Medium" w:cs="CMU Sans Serif Medium"/>
        </w:rPr>
        <w:instrText>ADDIN CSL_CITATION {"citationItems":[{"id":"ITEM-1","itemData":{"URL":"https://blog.minitab.com/blog/adventures-in-statistics-2/regression-analysis-how-do-i-interpret-r-squared-and-assess-the-goodness-of-fit","accessed":{"date-parts":[["2020","3","12"]]},"container-title":"The Minitab Blog","id":"ITEM-1","issued":{"date-parts":[["2013"]]},"title":"Regression Analysis: How Do I Interpret R-squared and Assess the Goodness-of-Fit?","type":"webpage"},"uris":["http://www.mendeley.com/documents/?uuid=2904f815-d323-3e86-b0dd-1e9b355bda2c"]}],"mendeley":{"formattedCitation":"[7]","plainTextFormattedCitation":"[7]","previouslyFormattedCitation":"[7]"},"properties":{"noteIndex":0},"schema":"https://github.com/citation-style-language/schema/raw/master/csl-citation.json"}</w:instrText>
      </w:r>
      <w:r w:rsidR="001123F5" w:rsidRPr="00DF230D">
        <w:rPr>
          <w:rFonts w:ascii="CMU Sans Serif Medium" w:hAnsi="CMU Sans Serif Medium" w:cs="CMU Sans Serif Medium"/>
        </w:rPr>
        <w:fldChar w:fldCharType="separate"/>
      </w:r>
      <w:r w:rsidR="001123F5" w:rsidRPr="00DF230D">
        <w:rPr>
          <w:rFonts w:ascii="CMU Sans Serif Medium" w:hAnsi="CMU Sans Serif Medium" w:cs="CMU Sans Serif Medium"/>
          <w:noProof/>
        </w:rPr>
        <w:t>[7]</w:t>
      </w:r>
      <w:r w:rsidR="001123F5" w:rsidRPr="00DF230D">
        <w:rPr>
          <w:rFonts w:ascii="CMU Sans Serif Medium" w:hAnsi="CMU Sans Serif Medium" w:cs="CMU Sans Serif Medium"/>
        </w:rPr>
        <w:fldChar w:fldCharType="end"/>
      </w:r>
      <w:r w:rsidR="0071696B" w:rsidRPr="00DF230D">
        <w:rPr>
          <w:rFonts w:ascii="CMU Sans Serif Medium" w:hAnsi="CMU Sans Serif Medium" w:cs="CMU Sans Serif Medium"/>
        </w:rPr>
        <w:t>.</w:t>
      </w:r>
    </w:p>
    <w:p w14:paraId="3D99EC09" w14:textId="37688789" w:rsidR="00A9542C" w:rsidRPr="00DF230D" w:rsidRDefault="00A9542C" w:rsidP="00A9542C">
      <w:pPr>
        <w:jc w:val="both"/>
        <w:rPr>
          <w:rFonts w:ascii="CMU Sans Serif Medium" w:hAnsi="CMU Sans Serif Medium" w:cs="CMU Sans Serif Medium"/>
        </w:rPr>
      </w:pPr>
    </w:p>
    <w:p w14:paraId="40246E2F" w14:textId="0B19B5C1" w:rsidR="00A9542C" w:rsidRPr="00DF230D" w:rsidRDefault="008101DD" w:rsidP="00696A03">
      <w:pPr>
        <w:ind w:firstLine="720"/>
        <w:jc w:val="both"/>
        <w:rPr>
          <w:rFonts w:ascii="CMU Sans Serif Medium" w:hAnsi="CMU Sans Serif Medium" w:cs="CMU Sans Serif Medium"/>
          <w:b/>
          <w:bCs/>
        </w:rPr>
      </w:pPr>
      <w:r w:rsidRPr="00DF230D">
        <w:rPr>
          <w:rFonts w:ascii="CMU Sans Serif Medium" w:hAnsi="CMU Sans Serif Medium" w:cs="CMU Sans Serif Medium"/>
          <w:b/>
          <w:bCs/>
        </w:rPr>
        <w:t>K-fold cross validation</w:t>
      </w:r>
    </w:p>
    <w:p w14:paraId="745E575F" w14:textId="624AC26F" w:rsidR="008101DD" w:rsidRPr="00DF230D" w:rsidRDefault="008101DD" w:rsidP="00A9542C">
      <w:pPr>
        <w:jc w:val="both"/>
        <w:rPr>
          <w:rFonts w:ascii="CMU Sans Serif Medium" w:hAnsi="CMU Sans Serif Medium" w:cs="CMU Sans Serif Medium"/>
        </w:rPr>
      </w:pPr>
    </w:p>
    <w:p w14:paraId="6911FDF4" w14:textId="42B576FC" w:rsidR="008101DD" w:rsidRPr="00DF230D" w:rsidRDefault="00046D10" w:rsidP="00A9542C">
      <w:pPr>
        <w:jc w:val="both"/>
        <w:rPr>
          <w:rFonts w:ascii="CMU Sans Serif Medium" w:hAnsi="CMU Sans Serif Medium" w:cs="CMU Sans Serif Medium"/>
        </w:rPr>
      </w:pPr>
      <w:r w:rsidRPr="00DF230D">
        <w:rPr>
          <w:rFonts w:ascii="CMU Sans Serif Medium" w:hAnsi="CMU Sans Serif Medium" w:cs="CMU Sans Serif Medium"/>
        </w:rPr>
        <w:t xml:space="preserve">K-fold cross validation consists of </w:t>
      </w:r>
      <w:r w:rsidR="00E9281A" w:rsidRPr="00DF230D">
        <w:rPr>
          <w:rFonts w:ascii="CMU Sans Serif Medium" w:hAnsi="CMU Sans Serif Medium" w:cs="CMU Sans Serif Medium"/>
        </w:rPr>
        <w:t xml:space="preserve">a more representative way of evaluating the trained regression model. It divides the training set in K </w:t>
      </w:r>
      <w:r w:rsidR="00320F96" w:rsidRPr="00DF230D">
        <w:rPr>
          <w:rFonts w:ascii="CMU Sans Serif Medium" w:hAnsi="CMU Sans Serif Medium" w:cs="CMU Sans Serif Medium"/>
        </w:rPr>
        <w:t xml:space="preserve">(e.g. K=5) </w:t>
      </w:r>
      <w:r w:rsidR="00E9281A" w:rsidRPr="00DF230D">
        <w:rPr>
          <w:rFonts w:ascii="CMU Sans Serif Medium" w:hAnsi="CMU Sans Serif Medium" w:cs="CMU Sans Serif Medium"/>
        </w:rPr>
        <w:t>subsets and evaluates the model K times</w:t>
      </w:r>
      <w:r w:rsidR="000B2B2A" w:rsidRPr="00DF230D">
        <w:rPr>
          <w:rFonts w:ascii="CMU Sans Serif Medium" w:hAnsi="CMU Sans Serif Medium" w:cs="CMU Sans Serif Medium"/>
        </w:rPr>
        <w:t xml:space="preserve"> </w:t>
      </w:r>
      <w:r w:rsidR="000B2B2A" w:rsidRPr="00DF230D">
        <w:rPr>
          <w:rFonts w:ascii="CMU Sans Serif Medium" w:hAnsi="CMU Sans Serif Medium" w:cs="CMU Sans Serif Medium"/>
        </w:rPr>
        <w:t>(calculates the RMSE and the R</w:t>
      </w:r>
      <w:r w:rsidR="000B2B2A" w:rsidRPr="00DF230D">
        <w:rPr>
          <w:rFonts w:ascii="CMU Sans Serif Medium" w:hAnsi="CMU Sans Serif Medium" w:cs="CMU Sans Serif Medium"/>
          <w:vertAlign w:val="superscript"/>
        </w:rPr>
        <w:t xml:space="preserve">2 </w:t>
      </w:r>
      <w:r w:rsidR="000B2B2A" w:rsidRPr="00DF230D">
        <w:rPr>
          <w:rFonts w:ascii="CMU Sans Serif Medium" w:hAnsi="CMU Sans Serif Medium" w:cs="CMU Sans Serif Medium"/>
        </w:rPr>
        <w:t>score</w:t>
      </w:r>
      <w:r w:rsidR="000B2B2A" w:rsidRPr="00DF230D">
        <w:rPr>
          <w:rFonts w:ascii="CMU Sans Serif Medium" w:hAnsi="CMU Sans Serif Medium" w:cs="CMU Sans Serif Medium"/>
        </w:rPr>
        <w:t xml:space="preserve"> each time</w:t>
      </w:r>
      <w:r w:rsidR="000B2B2A" w:rsidRPr="00DF230D">
        <w:rPr>
          <w:rFonts w:ascii="CMU Sans Serif Medium" w:hAnsi="CMU Sans Serif Medium" w:cs="CMU Sans Serif Medium"/>
        </w:rPr>
        <w:t>)</w:t>
      </w:r>
      <w:r w:rsidR="005026F6" w:rsidRPr="00DF230D">
        <w:rPr>
          <w:rFonts w:ascii="CMU Sans Serif Medium" w:hAnsi="CMU Sans Serif Medium" w:cs="CMU Sans Serif Medium"/>
        </w:rPr>
        <w:t xml:space="preserve"> on one of subsets</w:t>
      </w:r>
      <w:r w:rsidR="00E9281A" w:rsidRPr="00DF230D">
        <w:rPr>
          <w:rFonts w:ascii="CMU Sans Serif Medium" w:hAnsi="CMU Sans Serif Medium" w:cs="CMU Sans Serif Medium"/>
        </w:rPr>
        <w:t xml:space="preserve">, each time </w:t>
      </w:r>
      <w:r w:rsidR="00DC4D89" w:rsidRPr="00DF230D">
        <w:rPr>
          <w:rFonts w:ascii="CMU Sans Serif Medium" w:hAnsi="CMU Sans Serif Medium" w:cs="CMU Sans Serif Medium"/>
        </w:rPr>
        <w:t xml:space="preserve">training on </w:t>
      </w:r>
      <w:r w:rsidR="00612C58" w:rsidRPr="00DF230D">
        <w:rPr>
          <w:rFonts w:ascii="CMU Sans Serif Medium" w:hAnsi="CMU Sans Serif Medium" w:cs="CMU Sans Serif Medium"/>
        </w:rPr>
        <w:t xml:space="preserve">the </w:t>
      </w:r>
      <w:r w:rsidR="00DC4D89" w:rsidRPr="00DF230D">
        <w:rPr>
          <w:rFonts w:ascii="CMU Sans Serif Medium" w:hAnsi="CMU Sans Serif Medium" w:cs="CMU Sans Serif Medium"/>
        </w:rPr>
        <w:t>K-1 other subsets</w:t>
      </w:r>
      <w:r w:rsidR="00E9281A" w:rsidRPr="00DF230D">
        <w:rPr>
          <w:rFonts w:ascii="CMU Sans Serif Medium" w:hAnsi="CMU Sans Serif Medium" w:cs="CMU Sans Serif Medium"/>
        </w:rPr>
        <w:t xml:space="preserve">. At the end, </w:t>
      </w:r>
      <w:r w:rsidR="00314244" w:rsidRPr="00DF230D">
        <w:rPr>
          <w:rFonts w:ascii="CMU Sans Serif Medium" w:hAnsi="CMU Sans Serif Medium" w:cs="CMU Sans Serif Medium"/>
        </w:rPr>
        <w:t xml:space="preserve">there are K different results, which can be averaged to get the mean </w:t>
      </w:r>
      <w:r w:rsidR="00F30B13" w:rsidRPr="00DF230D">
        <w:rPr>
          <w:rFonts w:ascii="CMU Sans Serif Medium" w:hAnsi="CMU Sans Serif Medium" w:cs="CMU Sans Serif Medium"/>
        </w:rPr>
        <w:t>error</w:t>
      </w:r>
      <w:r w:rsidR="00613FCD" w:rsidRPr="00DF230D">
        <w:rPr>
          <w:rFonts w:ascii="CMU Sans Serif Medium" w:hAnsi="CMU Sans Serif Medium" w:cs="CMU Sans Serif Medium"/>
        </w:rPr>
        <w:t xml:space="preserve">/scores </w:t>
      </w:r>
      <w:r w:rsidR="003D7CB7" w:rsidRPr="00DF230D">
        <w:rPr>
          <w:rFonts w:ascii="CMU Sans Serif Medium" w:hAnsi="CMU Sans Serif Medium" w:cs="CMU Sans Serif Medium"/>
        </w:rPr>
        <w:t xml:space="preserve">across the K </w:t>
      </w:r>
      <w:r w:rsidR="00532F8E" w:rsidRPr="00DF230D">
        <w:rPr>
          <w:rFonts w:ascii="CMU Sans Serif Medium" w:hAnsi="CMU Sans Serif Medium" w:cs="CMU Sans Serif Medium"/>
        </w:rPr>
        <w:t>subsets</w:t>
      </w:r>
      <w:r w:rsidR="003C03D8" w:rsidRPr="00DF230D">
        <w:rPr>
          <w:rFonts w:ascii="CMU Sans Serif Medium" w:hAnsi="CMU Sans Serif Medium" w:cs="CMU Sans Serif Medium"/>
        </w:rPr>
        <w:t xml:space="preserve"> </w:t>
      </w:r>
      <w:r w:rsidR="003C03D8" w:rsidRPr="00DF230D">
        <w:rPr>
          <w:rFonts w:ascii="CMU Sans Serif Medium" w:hAnsi="CMU Sans Serif Medium" w:cs="CMU Sans Serif Medium"/>
        </w:rPr>
        <w:fldChar w:fldCharType="begin" w:fldLock="1"/>
      </w:r>
      <w:r w:rsidR="003C03D8"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sidRPr="00DF230D">
        <w:rPr>
          <w:rFonts w:ascii="CMU Sans Serif Medium" w:hAnsi="CMU Sans Serif Medium" w:cs="CMU Sans Serif Medium"/>
        </w:rPr>
        <w:fldChar w:fldCharType="separate"/>
      </w:r>
      <w:r w:rsidR="003C03D8" w:rsidRPr="00DF230D">
        <w:rPr>
          <w:rFonts w:ascii="CMU Sans Serif Medium" w:hAnsi="CMU Sans Serif Medium" w:cs="CMU Sans Serif Medium"/>
          <w:noProof/>
        </w:rPr>
        <w:t>[4]</w:t>
      </w:r>
      <w:r w:rsidR="003C03D8" w:rsidRPr="00DF230D">
        <w:rPr>
          <w:rFonts w:ascii="CMU Sans Serif Medium" w:hAnsi="CMU Sans Serif Medium" w:cs="CMU Sans Serif Medium"/>
        </w:rPr>
        <w:fldChar w:fldCharType="end"/>
      </w:r>
      <w:r w:rsidR="003D7CB7" w:rsidRPr="00DF230D">
        <w:rPr>
          <w:rFonts w:ascii="CMU Sans Serif Medium" w:hAnsi="CMU Sans Serif Medium" w:cs="CMU Sans Serif Medium"/>
        </w:rPr>
        <w:t>.</w:t>
      </w:r>
    </w:p>
    <w:p w14:paraId="5420B865" w14:textId="064EE8EA" w:rsidR="002A1D61" w:rsidRPr="00DF230D" w:rsidRDefault="002A1D61" w:rsidP="00A9542C">
      <w:pPr>
        <w:jc w:val="both"/>
        <w:rPr>
          <w:rFonts w:ascii="CMU Sans Serif Medium" w:hAnsi="CMU Sans Serif Medium" w:cs="CMU Sans Serif Medium"/>
        </w:rPr>
      </w:pPr>
    </w:p>
    <w:p w14:paraId="6A78668B" w14:textId="3CE40BAB" w:rsidR="00D72F17" w:rsidRPr="00DF230D" w:rsidRDefault="002A1D61" w:rsidP="002A1D61">
      <w:pPr>
        <w:jc w:val="both"/>
        <w:rPr>
          <w:rFonts w:ascii="CMU Sans Serif Medium" w:hAnsi="CMU Sans Serif Medium" w:cs="CMU Sans Serif Medium"/>
        </w:rPr>
      </w:pPr>
      <w:r w:rsidRPr="00DF230D">
        <w:rPr>
          <w:rFonts w:ascii="CMU Sans Serif Medium" w:hAnsi="CMU Sans Serif Medium" w:cs="CMU Sans Serif Medium"/>
        </w:rPr>
        <w:tab/>
      </w:r>
      <w:r w:rsidRPr="00DF230D">
        <w:rPr>
          <w:rFonts w:ascii="CMU Sans Serif Medium" w:hAnsi="CMU Sans Serif Medium" w:cs="CMU Sans Serif Medium"/>
        </w:rPr>
        <w:t xml:space="preserve">The mean </w:t>
      </w:r>
      <w:r w:rsidR="007E0268" w:rsidRPr="00DF230D">
        <w:rPr>
          <w:rFonts w:ascii="CMU Sans Serif Medium" w:hAnsi="CMU Sans Serif Medium" w:cs="CMU Sans Serif Medium"/>
        </w:rPr>
        <w:t>score</w:t>
      </w:r>
      <w:r w:rsidRPr="00DF230D">
        <w:rPr>
          <w:rFonts w:ascii="CMU Sans Serif Medium" w:hAnsi="CMU Sans Serif Medium" w:cs="CMU Sans Serif Medium"/>
        </w:rPr>
        <w:t xml:space="preserve"> </w:t>
      </w:r>
      <w:r w:rsidRPr="00DF230D">
        <w:rPr>
          <w:rFonts w:ascii="CMU Sans Serif Medium" w:hAnsi="CMU Sans Serif Medium" w:cs="CMU Sans Serif Medium"/>
        </w:rPr>
        <w:t>is often worse</w:t>
      </w:r>
      <w:r w:rsidRPr="00DF230D">
        <w:rPr>
          <w:rFonts w:ascii="CMU Sans Serif Medium" w:hAnsi="CMU Sans Serif Medium" w:cs="CMU Sans Serif Medium"/>
        </w:rPr>
        <w:t xml:space="preserve"> as it is an average of all </w:t>
      </w:r>
      <w:r w:rsidR="00BA7941" w:rsidRPr="00DF230D">
        <w:rPr>
          <w:rFonts w:ascii="CMU Sans Serif Medium" w:hAnsi="CMU Sans Serif Medium" w:cs="CMU Sans Serif Medium"/>
        </w:rPr>
        <w:t>subsets</w:t>
      </w:r>
      <w:r w:rsidR="002F4DF8" w:rsidRPr="00DF230D">
        <w:rPr>
          <w:rFonts w:ascii="CMU Sans Serif Medium" w:hAnsi="CMU Sans Serif Medium" w:cs="CMU Sans Serif Medium"/>
        </w:rPr>
        <w:t xml:space="preserve">, </w:t>
      </w:r>
      <w:r w:rsidR="00682E65" w:rsidRPr="00DF230D">
        <w:rPr>
          <w:rFonts w:ascii="CMU Sans Serif Medium" w:hAnsi="CMU Sans Serif Medium" w:cs="CMU Sans Serif Medium"/>
        </w:rPr>
        <w:t xml:space="preserve">which may include some subsets with data that is not representative of the </w:t>
      </w:r>
      <w:r w:rsidR="001776F3" w:rsidRPr="00DF230D">
        <w:rPr>
          <w:rFonts w:ascii="CMU Sans Serif Medium" w:hAnsi="CMU Sans Serif Medium" w:cs="CMU Sans Serif Medium"/>
        </w:rPr>
        <w:t>training</w:t>
      </w:r>
      <w:r w:rsidR="00682E65" w:rsidRPr="00DF230D">
        <w:rPr>
          <w:rFonts w:ascii="CMU Sans Serif Medium" w:hAnsi="CMU Sans Serif Medium" w:cs="CMU Sans Serif Medium"/>
        </w:rPr>
        <w:t xml:space="preserve"> data</w:t>
      </w:r>
      <w:r w:rsidR="00082D69" w:rsidRPr="00DF230D">
        <w:rPr>
          <w:rFonts w:ascii="CMU Sans Serif Medium" w:hAnsi="CMU Sans Serif Medium" w:cs="CMU Sans Serif Medium"/>
        </w:rPr>
        <w:t>.</w:t>
      </w:r>
      <w:r w:rsidR="00686FFD" w:rsidRPr="00DF230D">
        <w:rPr>
          <w:rFonts w:ascii="CMU Sans Serif Medium" w:hAnsi="CMU Sans Serif Medium" w:cs="CMU Sans Serif Medium"/>
        </w:rPr>
        <w:t xml:space="preserve"> However, the mean </w:t>
      </w:r>
      <w:r w:rsidR="007E0268" w:rsidRPr="00DF230D">
        <w:rPr>
          <w:rFonts w:ascii="CMU Sans Serif Medium" w:hAnsi="CMU Sans Serif Medium" w:cs="CMU Sans Serif Medium"/>
        </w:rPr>
        <w:t>scores</w:t>
      </w:r>
      <w:r w:rsidR="00686FFD" w:rsidRPr="00DF230D">
        <w:rPr>
          <w:rFonts w:ascii="CMU Sans Serif Medium" w:hAnsi="CMU Sans Serif Medium" w:cs="CMU Sans Serif Medium"/>
        </w:rPr>
        <w:t xml:space="preserve"> can be coupled with the standard deviation to </w:t>
      </w:r>
      <w:r w:rsidR="00686FFD" w:rsidRPr="00DF230D">
        <w:rPr>
          <w:rFonts w:ascii="CMU Sans Serif Medium" w:hAnsi="CMU Sans Serif Medium" w:cs="CMU Sans Serif Medium"/>
        </w:rPr>
        <w:t xml:space="preserve">get a </w:t>
      </w:r>
      <w:r w:rsidR="00686FFD" w:rsidRPr="00DF230D">
        <w:rPr>
          <w:rFonts w:ascii="CMU Sans Serif Medium" w:hAnsi="CMU Sans Serif Medium" w:cs="CMU Sans Serif Medium"/>
        </w:rPr>
        <w:t xml:space="preserve">more accurate </w:t>
      </w:r>
      <w:r w:rsidR="00686FFD" w:rsidRPr="00DF230D">
        <w:rPr>
          <w:rFonts w:ascii="CMU Sans Serif Medium" w:hAnsi="CMU Sans Serif Medium" w:cs="CMU Sans Serif Medium"/>
        </w:rPr>
        <w:t xml:space="preserve">estimate of the model's </w:t>
      </w:r>
      <w:r w:rsidR="00F0497B" w:rsidRPr="00DF230D">
        <w:rPr>
          <w:rFonts w:ascii="CMU Sans Serif Medium" w:hAnsi="CMU Sans Serif Medium" w:cs="CMU Sans Serif Medium"/>
        </w:rPr>
        <w:t xml:space="preserve">actual </w:t>
      </w:r>
      <w:r w:rsidR="00686FFD" w:rsidRPr="00DF230D">
        <w:rPr>
          <w:rFonts w:ascii="CMU Sans Serif Medium" w:hAnsi="CMU Sans Serif Medium" w:cs="CMU Sans Serif Medium"/>
        </w:rPr>
        <w:t>performance</w:t>
      </w:r>
      <w:r w:rsidR="003C03D8" w:rsidRPr="00DF230D">
        <w:rPr>
          <w:rFonts w:ascii="CMU Sans Serif Medium" w:hAnsi="CMU Sans Serif Medium" w:cs="CMU Sans Serif Medium"/>
        </w:rPr>
        <w:t xml:space="preserve"> </w:t>
      </w:r>
      <w:r w:rsidR="003C03D8" w:rsidRPr="00DF230D">
        <w:rPr>
          <w:rFonts w:ascii="CMU Sans Serif Medium" w:hAnsi="CMU Sans Serif Medium" w:cs="CMU Sans Serif Medium"/>
        </w:rPr>
        <w:fldChar w:fldCharType="begin" w:fldLock="1"/>
      </w:r>
      <w:r w:rsidR="008126EE"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sidRPr="00DF230D">
        <w:rPr>
          <w:rFonts w:ascii="CMU Sans Serif Medium" w:hAnsi="CMU Sans Serif Medium" w:cs="CMU Sans Serif Medium"/>
        </w:rPr>
        <w:fldChar w:fldCharType="separate"/>
      </w:r>
      <w:r w:rsidR="003C03D8" w:rsidRPr="00DF230D">
        <w:rPr>
          <w:rFonts w:ascii="CMU Sans Serif Medium" w:hAnsi="CMU Sans Serif Medium" w:cs="CMU Sans Serif Medium"/>
          <w:noProof/>
        </w:rPr>
        <w:t>[4]</w:t>
      </w:r>
      <w:r w:rsidR="003C03D8" w:rsidRPr="00DF230D">
        <w:rPr>
          <w:rFonts w:ascii="CMU Sans Serif Medium" w:hAnsi="CMU Sans Serif Medium" w:cs="CMU Sans Serif Medium"/>
        </w:rPr>
        <w:fldChar w:fldCharType="end"/>
      </w:r>
      <w:r w:rsidR="00300669" w:rsidRPr="00DF230D">
        <w:rPr>
          <w:rFonts w:ascii="CMU Sans Serif Medium" w:hAnsi="CMU Sans Serif Medium" w:cs="CMU Sans Serif Medium"/>
        </w:rPr>
        <w:t xml:space="preserve">. For example, fitting a linear regression model on the training data and evaluating its RMSE and </w:t>
      </w:r>
      <w:r w:rsidR="00300669" w:rsidRPr="00DF230D">
        <w:rPr>
          <w:rFonts w:ascii="CMU Sans Serif Medium" w:hAnsi="CMU Sans Serif Medium" w:cs="CMU Sans Serif Medium"/>
        </w:rPr>
        <w:t>R</w:t>
      </w:r>
      <w:r w:rsidR="00300669" w:rsidRPr="00DF230D">
        <w:rPr>
          <w:rFonts w:ascii="CMU Sans Serif Medium" w:hAnsi="CMU Sans Serif Medium" w:cs="CMU Sans Serif Medium"/>
          <w:vertAlign w:val="superscript"/>
        </w:rPr>
        <w:t xml:space="preserve">2 </w:t>
      </w:r>
      <w:r w:rsidR="00300669" w:rsidRPr="00DF230D">
        <w:rPr>
          <w:rFonts w:ascii="CMU Sans Serif Medium" w:hAnsi="CMU Sans Serif Medium" w:cs="CMU Sans Serif Medium"/>
        </w:rPr>
        <w:t>score</w:t>
      </w:r>
      <w:r w:rsidR="00300669" w:rsidRPr="00DF230D">
        <w:rPr>
          <w:rFonts w:ascii="CMU Sans Serif Medium" w:hAnsi="CMU Sans Serif Medium" w:cs="CMU Sans Serif Medium"/>
        </w:rPr>
        <w:t xml:space="preserve"> give the following results:</w:t>
      </w:r>
      <w:r w:rsidR="00CD64AB" w:rsidRPr="00DF230D">
        <w:rPr>
          <w:rFonts w:ascii="CMU Sans Serif Medium" w:hAnsi="CMU Sans Serif Medium" w:cs="CMU Sans Serif Medium"/>
        </w:rPr>
        <w:t xml:space="preserve"> </w:t>
      </w:r>
      <m:oMath>
        <m:r>
          <w:rPr>
            <w:rFonts w:ascii="Cambria Math" w:hAnsi="Cambria Math" w:cs="CMU Sans Serif Medium"/>
          </w:rPr>
          <m:t>RMSE=17.61K</m:t>
        </m:r>
      </m:oMath>
      <w:r w:rsidR="00CD64AB" w:rsidRPr="00DF230D">
        <w:rPr>
          <w:rFonts w:ascii="CMU Sans Serif Medium" w:hAnsi="CMU Sans Serif Medium" w:cs="CMU Sans Serif Medium"/>
        </w:rPr>
        <w:t xml:space="preserve"> and </w:t>
      </w:r>
      <m:oMath>
        <m:r>
          <w:rPr>
            <w:rFonts w:ascii="Cambria Math" w:hAnsi="Cambria Math" w:cs="CMU Sans Serif Medium"/>
          </w:rPr>
          <m:t>R</m:t>
        </m:r>
        <m:r>
          <w:rPr>
            <w:rFonts w:ascii="Cambria Math" w:hAnsi="Cambria Math" w:cs="CMU Sans Serif Medium"/>
            <w:vertAlign w:val="superscript"/>
          </w:rPr>
          <m:t>2</m:t>
        </m:r>
        <m:r>
          <w:rPr>
            <w:rFonts w:ascii="Cambria Math" w:hAnsi="Cambria Math" w:cs="CMU Sans Serif Medium"/>
          </w:rPr>
          <m:t>=0.74%</m:t>
        </m:r>
      </m:oMath>
      <w:r w:rsidR="00627A2C" w:rsidRPr="00DF230D">
        <w:rPr>
          <w:rFonts w:ascii="CMU Sans Serif Medium" w:hAnsi="CMU Sans Serif Medium" w:cs="CMU Sans Serif Medium"/>
        </w:rPr>
        <w:t xml:space="preserve">. </w:t>
      </w:r>
      <w:r w:rsidR="00300669" w:rsidRPr="00DF230D">
        <w:rPr>
          <w:rFonts w:ascii="CMU Sans Serif Medium" w:hAnsi="CMU Sans Serif Medium" w:cs="CMU Sans Serif Medium"/>
        </w:rPr>
        <w:t xml:space="preserve">However, evaluating the same model </w:t>
      </w:r>
      <w:r w:rsidR="00CD64AB" w:rsidRPr="00DF230D">
        <w:rPr>
          <w:rFonts w:ascii="CMU Sans Serif Medium" w:hAnsi="CMU Sans Serif Medium" w:cs="CMU Sans Serif Medium"/>
        </w:rPr>
        <w:t xml:space="preserve">using 10-fold cross validation yields the following: </w:t>
      </w:r>
      <m:oMath>
        <m:r>
          <w:rPr>
            <w:rFonts w:ascii="Cambria Math" w:hAnsi="Cambria Math" w:cs="CMU Sans Serif Medium"/>
          </w:rPr>
          <m:t>RMSE=17.68K±0.45</m:t>
        </m:r>
      </m:oMath>
      <w:r w:rsidR="001B03D8" w:rsidRPr="00DF230D">
        <w:rPr>
          <w:rFonts w:ascii="CMU Sans Serif Medium" w:hAnsi="CMU Sans Serif Medium" w:cs="CMU Sans Serif Medium"/>
        </w:rPr>
        <w:t xml:space="preserve"> and </w:t>
      </w:r>
      <m:oMath>
        <m:sSup>
          <m:sSupPr>
            <m:ctrlPr>
              <w:rPr>
                <w:rFonts w:ascii="Cambria Math" w:hAnsi="Cambria Math" w:cs="CMU Sans Serif Medium"/>
                <w:i/>
              </w:rPr>
            </m:ctrlPr>
          </m:sSupPr>
          <m:e>
            <m:r>
              <w:rPr>
                <w:rFonts w:ascii="Cambria Math" w:hAnsi="Cambria Math" w:cs="CMU Sans Serif Medium"/>
              </w:rPr>
              <m:t>R</m:t>
            </m:r>
          </m:e>
          <m:sup>
            <m:r>
              <w:rPr>
                <w:rFonts w:ascii="Cambria Math" w:hAnsi="Cambria Math" w:cs="CMU Sans Serif Medium"/>
              </w:rPr>
              <m:t>2</m:t>
            </m:r>
          </m:sup>
        </m:sSup>
        <m:r>
          <w:rPr>
            <w:rFonts w:ascii="Cambria Math" w:hAnsi="Cambria Math" w:cs="CMU Sans Serif Medium"/>
          </w:rPr>
          <m:t>=0.73% ±0.01</m:t>
        </m:r>
      </m:oMath>
      <w:r w:rsidR="00E31462" w:rsidRPr="00DF230D">
        <w:rPr>
          <w:rFonts w:ascii="CMU Sans Serif Medium" w:hAnsi="CMU Sans Serif Medium" w:cs="CMU Sans Serif Medium"/>
        </w:rPr>
        <w:t xml:space="preserve"> thanks to the standard deviation</w:t>
      </w:r>
      <w:r w:rsidR="00107819" w:rsidRPr="00DF230D">
        <w:rPr>
          <w:rFonts w:ascii="CMU Sans Serif Medium" w:hAnsi="CMU Sans Serif Medium" w:cs="CMU Sans Serif Medium"/>
        </w:rPr>
        <w:t xml:space="preserve">. This information </w:t>
      </w:r>
      <w:r w:rsidR="00686FFD" w:rsidRPr="00DF230D">
        <w:rPr>
          <w:rFonts w:ascii="CMU Sans Serif Medium" w:hAnsi="CMU Sans Serif Medium" w:cs="CMU Sans Serif Medium"/>
        </w:rPr>
        <w:t xml:space="preserve">would not have been </w:t>
      </w:r>
      <w:r w:rsidR="00107819" w:rsidRPr="00DF230D">
        <w:rPr>
          <w:rFonts w:ascii="CMU Sans Serif Medium" w:hAnsi="CMU Sans Serif Medium" w:cs="CMU Sans Serif Medium"/>
        </w:rPr>
        <w:t>available</w:t>
      </w:r>
      <w:r w:rsidR="00686FFD" w:rsidRPr="00DF230D">
        <w:rPr>
          <w:rFonts w:ascii="CMU Sans Serif Medium" w:hAnsi="CMU Sans Serif Medium" w:cs="CMU Sans Serif Medium"/>
        </w:rPr>
        <w:t xml:space="preserve"> if a single validation set (single fold) was being used to evaluate the training model.</w:t>
      </w:r>
    </w:p>
    <w:p w14:paraId="0FF6B344" w14:textId="77777777" w:rsidR="00D72F17" w:rsidRPr="00DF230D" w:rsidRDefault="00D72F17" w:rsidP="002A1D61">
      <w:pPr>
        <w:jc w:val="both"/>
        <w:rPr>
          <w:rFonts w:ascii="CMU Sans Serif Medium" w:hAnsi="CMU Sans Serif Medium" w:cs="CMU Sans Serif Medium"/>
        </w:rPr>
      </w:pPr>
    </w:p>
    <w:p w14:paraId="06D7C4EB" w14:textId="3976245A" w:rsidR="002A1D61" w:rsidRPr="00DF230D" w:rsidRDefault="00D72F17" w:rsidP="000576AB">
      <w:pPr>
        <w:ind w:firstLine="720"/>
        <w:jc w:val="both"/>
        <w:rPr>
          <w:rFonts w:ascii="CMU Sans Serif Medium" w:hAnsi="CMU Sans Serif Medium" w:cs="CMU Sans Serif Medium"/>
        </w:rPr>
      </w:pPr>
      <w:r w:rsidRPr="00DF230D">
        <w:rPr>
          <w:rFonts w:ascii="CMU Sans Serif Medium" w:hAnsi="CMU Sans Serif Medium" w:cs="CMU Sans Serif Medium"/>
        </w:rPr>
        <w:t>Despite the advantages of running</w:t>
      </w:r>
      <w:r w:rsidR="002A1D61" w:rsidRPr="00DF230D">
        <w:rPr>
          <w:rFonts w:ascii="CMU Sans Serif Medium" w:hAnsi="CMU Sans Serif Medium" w:cs="CMU Sans Serif Medium"/>
        </w:rPr>
        <w:t xml:space="preserve"> k-fold cross validation</w:t>
      </w:r>
      <w:r w:rsidR="008F5ADA" w:rsidRPr="00DF230D">
        <w:rPr>
          <w:rFonts w:ascii="CMU Sans Serif Medium" w:hAnsi="CMU Sans Serif Medium" w:cs="CMU Sans Serif Medium"/>
        </w:rPr>
        <w:t>, it</w:t>
      </w:r>
      <w:r w:rsidR="002A1D61" w:rsidRPr="00DF230D">
        <w:rPr>
          <w:rFonts w:ascii="CMU Sans Serif Medium" w:hAnsi="CMU Sans Serif Medium" w:cs="CMU Sans Serif Medium"/>
        </w:rPr>
        <w:t xml:space="preserve"> </w:t>
      </w:r>
      <w:r w:rsidR="008F5ADA" w:rsidRPr="00DF230D">
        <w:rPr>
          <w:rFonts w:ascii="CMU Sans Serif Medium" w:hAnsi="CMU Sans Serif Medium" w:cs="CMU Sans Serif Medium"/>
        </w:rPr>
        <w:t>is not</w:t>
      </w:r>
      <w:r w:rsidR="002A1D61" w:rsidRPr="00DF230D">
        <w:rPr>
          <w:rFonts w:ascii="CMU Sans Serif Medium" w:hAnsi="CMU Sans Serif Medium" w:cs="CMU Sans Serif Medium"/>
        </w:rPr>
        <w:t xml:space="preserve"> always possible as it has the steep cost of multiplying execution times by the number of folds</w:t>
      </w:r>
      <w:r w:rsidR="0098153E" w:rsidRPr="00DF230D">
        <w:rPr>
          <w:rFonts w:ascii="CMU Sans Serif Medium" w:hAnsi="CMU Sans Serif Medium" w:cs="CMU Sans Serif Medium"/>
        </w:rPr>
        <w:t xml:space="preserve">. </w:t>
      </w:r>
      <w:r w:rsidR="002A1D61" w:rsidRPr="00DF230D">
        <w:rPr>
          <w:rFonts w:ascii="CMU Sans Serif Medium" w:hAnsi="CMU Sans Serif Medium" w:cs="CMU Sans Serif Medium"/>
        </w:rPr>
        <w:t xml:space="preserve">In the case of Linear Regression, this </w:t>
      </w:r>
      <w:r w:rsidR="00B750E5" w:rsidRPr="00DF230D">
        <w:rPr>
          <w:rFonts w:ascii="CMU Sans Serif Medium" w:hAnsi="CMU Sans Serif Medium" w:cs="CMU Sans Serif Medium"/>
        </w:rPr>
        <w:t xml:space="preserve">added </w:t>
      </w:r>
      <w:r w:rsidR="002A1D61" w:rsidRPr="00DF230D">
        <w:rPr>
          <w:rFonts w:ascii="CMU Sans Serif Medium" w:hAnsi="CMU Sans Serif Medium" w:cs="CMU Sans Serif Medium"/>
        </w:rPr>
        <w:t xml:space="preserve">cost is </w:t>
      </w:r>
      <w:r w:rsidR="00642216" w:rsidRPr="00DF230D">
        <w:rPr>
          <w:rFonts w:ascii="CMU Sans Serif Medium" w:hAnsi="CMU Sans Serif Medium" w:cs="CMU Sans Serif Medium"/>
        </w:rPr>
        <w:t>acceptable</w:t>
      </w:r>
      <w:r w:rsidR="002A1D61" w:rsidRPr="00DF230D">
        <w:rPr>
          <w:rFonts w:ascii="CMU Sans Serif Medium" w:hAnsi="CMU Sans Serif Medium" w:cs="CMU Sans Serif Medium"/>
        </w:rPr>
        <w:t xml:space="preserve">, but using </w:t>
      </w:r>
      <w:r w:rsidR="00514FB1" w:rsidRPr="00DF230D">
        <w:rPr>
          <w:rFonts w:ascii="CMU Sans Serif Medium" w:hAnsi="CMU Sans Serif Medium" w:cs="CMU Sans Serif Medium"/>
        </w:rPr>
        <w:t>a larger</w:t>
      </w:r>
      <w:r w:rsidR="002A1D61" w:rsidRPr="00DF230D">
        <w:rPr>
          <w:rFonts w:ascii="CMU Sans Serif Medium" w:hAnsi="CMU Sans Serif Medium" w:cs="CMU Sans Serif Medium"/>
        </w:rPr>
        <w:t xml:space="preserve"> data</w:t>
      </w:r>
      <w:r w:rsidR="00514FB1" w:rsidRPr="00DF230D">
        <w:rPr>
          <w:rFonts w:ascii="CMU Sans Serif Medium" w:hAnsi="CMU Sans Serif Medium" w:cs="CMU Sans Serif Medium"/>
        </w:rPr>
        <w:t>set</w:t>
      </w:r>
      <w:r w:rsidR="002A1D61" w:rsidRPr="00DF230D">
        <w:rPr>
          <w:rFonts w:ascii="CMU Sans Serif Medium" w:hAnsi="CMU Sans Serif Medium" w:cs="CMU Sans Serif Medium"/>
        </w:rPr>
        <w:t xml:space="preserve"> or more complex </w:t>
      </w:r>
      <w:r w:rsidR="00435A45" w:rsidRPr="00DF230D">
        <w:rPr>
          <w:rFonts w:ascii="CMU Sans Serif Medium" w:hAnsi="CMU Sans Serif Medium" w:cs="CMU Sans Serif Medium"/>
        </w:rPr>
        <w:t xml:space="preserve">regression </w:t>
      </w:r>
      <w:r w:rsidR="002A1D61" w:rsidRPr="00DF230D">
        <w:rPr>
          <w:rFonts w:ascii="CMU Sans Serif Medium" w:hAnsi="CMU Sans Serif Medium" w:cs="CMU Sans Serif Medium"/>
        </w:rPr>
        <w:t xml:space="preserve">models such as neural </w:t>
      </w:r>
      <w:r w:rsidR="00DF79F2" w:rsidRPr="00DF230D">
        <w:rPr>
          <w:rFonts w:ascii="CMU Sans Serif Medium" w:hAnsi="CMU Sans Serif Medium" w:cs="CMU Sans Serif Medium"/>
        </w:rPr>
        <w:t>networks</w:t>
      </w:r>
      <w:r w:rsidR="002A1D61" w:rsidRPr="00DF230D">
        <w:rPr>
          <w:rFonts w:ascii="CMU Sans Serif Medium" w:hAnsi="CMU Sans Serif Medium" w:cs="CMU Sans Serif Medium"/>
        </w:rPr>
        <w:t xml:space="preserve"> or random forest generators would considerably increase the run time.</w:t>
      </w:r>
      <w:r w:rsidR="008126EE" w:rsidRPr="00DF230D">
        <w:rPr>
          <w:rFonts w:ascii="CMU Sans Serif Medium" w:hAnsi="CMU Sans Serif Medium" w:cs="CMU Sans Serif Medium"/>
        </w:rPr>
        <w:t xml:space="preserve"> </w:t>
      </w:r>
      <w:r w:rsidR="008126EE" w:rsidRPr="00DF230D">
        <w:rPr>
          <w:rFonts w:ascii="CMU Sans Serif Medium" w:hAnsi="CMU Sans Serif Medium" w:cs="CMU Sans Serif Medium"/>
        </w:rPr>
        <w:fldChar w:fldCharType="begin" w:fldLock="1"/>
      </w:r>
      <w:r w:rsidR="00B6137D"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8126EE" w:rsidRPr="00DF230D">
        <w:rPr>
          <w:rFonts w:ascii="CMU Sans Serif Medium" w:hAnsi="CMU Sans Serif Medium" w:cs="CMU Sans Serif Medium"/>
        </w:rPr>
        <w:fldChar w:fldCharType="separate"/>
      </w:r>
      <w:r w:rsidR="008126EE" w:rsidRPr="00DF230D">
        <w:rPr>
          <w:rFonts w:ascii="CMU Sans Serif Medium" w:hAnsi="CMU Sans Serif Medium" w:cs="CMU Sans Serif Medium"/>
          <w:noProof/>
        </w:rPr>
        <w:t>[4]</w:t>
      </w:r>
      <w:r w:rsidR="008126EE" w:rsidRPr="00DF230D">
        <w:rPr>
          <w:rFonts w:ascii="CMU Sans Serif Medium" w:hAnsi="CMU Sans Serif Medium" w:cs="CMU Sans Serif Medium"/>
        </w:rPr>
        <w:fldChar w:fldCharType="end"/>
      </w:r>
    </w:p>
    <w:p w14:paraId="7B0D1F26" w14:textId="5F66E83F" w:rsidR="004C5768" w:rsidRPr="00DF230D" w:rsidRDefault="004C5768" w:rsidP="00A9542C">
      <w:pPr>
        <w:jc w:val="both"/>
        <w:rPr>
          <w:rFonts w:ascii="CMU Sans Serif Medium" w:hAnsi="CMU Sans Serif Medium" w:cs="CMU Sans Serif Medium"/>
        </w:rPr>
      </w:pPr>
    </w:p>
    <w:p w14:paraId="248B3CAF" w14:textId="7AC6BF46" w:rsidR="004C5768" w:rsidRPr="00DF230D" w:rsidRDefault="004C5768" w:rsidP="00696A03">
      <w:pPr>
        <w:ind w:firstLine="720"/>
        <w:jc w:val="both"/>
        <w:rPr>
          <w:rFonts w:ascii="CMU Sans Serif Medium" w:hAnsi="CMU Sans Serif Medium" w:cs="CMU Sans Serif Medium"/>
          <w:b/>
          <w:bCs/>
        </w:rPr>
      </w:pPr>
      <w:r w:rsidRPr="00DF230D">
        <w:rPr>
          <w:rFonts w:ascii="CMU Sans Serif Medium" w:hAnsi="CMU Sans Serif Medium" w:cs="CMU Sans Serif Medium"/>
          <w:b/>
          <w:bCs/>
        </w:rPr>
        <w:t xml:space="preserve">Regression models </w:t>
      </w:r>
      <w:r w:rsidR="00943572" w:rsidRPr="00DF230D">
        <w:rPr>
          <w:rFonts w:ascii="CMU Sans Serif Medium" w:hAnsi="CMU Sans Serif Medium" w:cs="CMU Sans Serif Medium"/>
          <w:b/>
          <w:bCs/>
        </w:rPr>
        <w:t>&amp; regularisation</w:t>
      </w:r>
    </w:p>
    <w:p w14:paraId="453F3DF5" w14:textId="2638BD24" w:rsidR="004C5768" w:rsidRPr="00DF230D" w:rsidRDefault="004C5768" w:rsidP="00A9542C">
      <w:pPr>
        <w:jc w:val="both"/>
        <w:rPr>
          <w:rFonts w:ascii="CMU Sans Serif Medium" w:hAnsi="CMU Sans Serif Medium" w:cs="CMU Sans Serif Medium"/>
        </w:rPr>
      </w:pPr>
    </w:p>
    <w:p w14:paraId="053E3AB4" w14:textId="1AB6BC5E" w:rsidR="004C5768" w:rsidRPr="00DF230D" w:rsidRDefault="00C96070" w:rsidP="00C96070">
      <w:pPr>
        <w:ind w:firstLine="720"/>
        <w:jc w:val="both"/>
        <w:rPr>
          <w:rFonts w:ascii="CMU Sans Serif Medium" w:hAnsi="CMU Sans Serif Medium" w:cs="CMU Sans Serif Medium"/>
        </w:rPr>
      </w:pPr>
      <w:proofErr w:type="spellStart"/>
      <w:r w:rsidRPr="00DF230D">
        <w:rPr>
          <w:rFonts w:ascii="CMU Sans Serif Medium" w:hAnsi="CMU Sans Serif Medium" w:cs="CMU Sans Serif Medium"/>
        </w:rPr>
        <w:t>Scikit</w:t>
      </w:r>
      <w:proofErr w:type="spellEnd"/>
      <w:r w:rsidRPr="00DF230D">
        <w:rPr>
          <w:rFonts w:ascii="CMU Sans Serif Medium" w:hAnsi="CMU Sans Serif Medium" w:cs="CMU Sans Serif Medium"/>
        </w:rPr>
        <w:t xml:space="preserve">-Learn provides three linear regression models that are used and compared in this practical: </w:t>
      </w:r>
      <w:r w:rsidR="004C5768" w:rsidRPr="00DF230D">
        <w:rPr>
          <w:rFonts w:ascii="CMU Sans Serif Medium" w:hAnsi="CMU Sans Serif Medium" w:cs="CMU Sans Serif Medium"/>
        </w:rPr>
        <w:t>Linear Regression</w:t>
      </w:r>
      <w:r w:rsidRPr="00DF230D">
        <w:rPr>
          <w:rFonts w:ascii="CMU Sans Serif Medium" w:hAnsi="CMU Sans Serif Medium" w:cs="CMU Sans Serif Medium"/>
        </w:rPr>
        <w:t xml:space="preserve">, </w:t>
      </w:r>
      <w:r w:rsidR="004C5768" w:rsidRPr="00DF230D">
        <w:rPr>
          <w:rFonts w:ascii="CMU Sans Serif Medium" w:hAnsi="CMU Sans Serif Medium" w:cs="CMU Sans Serif Medium"/>
        </w:rPr>
        <w:t>Linear Regression with Ridge Regression</w:t>
      </w:r>
      <w:r w:rsidRPr="00DF230D">
        <w:rPr>
          <w:rFonts w:ascii="CMU Sans Serif Medium" w:hAnsi="CMU Sans Serif Medium" w:cs="CMU Sans Serif Medium"/>
        </w:rPr>
        <w:t xml:space="preserve"> and </w:t>
      </w:r>
      <w:r w:rsidR="004C5768" w:rsidRPr="00DF230D">
        <w:rPr>
          <w:rFonts w:ascii="CMU Sans Serif Medium" w:hAnsi="CMU Sans Serif Medium" w:cs="CMU Sans Serif Medium"/>
        </w:rPr>
        <w:t>Linear Regression with Lasso Regression</w:t>
      </w:r>
      <w:r w:rsidR="00B565EF" w:rsidRPr="00DF230D">
        <w:rPr>
          <w:rFonts w:ascii="CMU Sans Serif Medium" w:hAnsi="CMU Sans Serif Medium" w:cs="CMU Sans Serif Medium"/>
        </w:rPr>
        <w:t>.</w:t>
      </w:r>
    </w:p>
    <w:p w14:paraId="2B0F6E35" w14:textId="0F2A15CF" w:rsidR="005A2DF4" w:rsidRPr="00DF230D" w:rsidRDefault="005A2DF4" w:rsidP="00086943">
      <w:pPr>
        <w:jc w:val="both"/>
        <w:rPr>
          <w:rFonts w:ascii="CMU Sans Serif Medium" w:hAnsi="CMU Sans Serif Medium" w:cs="CMU Sans Serif Medium"/>
        </w:rPr>
      </w:pPr>
    </w:p>
    <w:p w14:paraId="37AEDD5C" w14:textId="4D72DADF" w:rsidR="009A12FA" w:rsidRPr="00DF230D" w:rsidRDefault="004F651B" w:rsidP="00B64BA6">
      <w:pPr>
        <w:jc w:val="both"/>
        <w:rPr>
          <w:rFonts w:ascii="CMU Sans Serif Medium" w:hAnsi="CMU Sans Serif Medium" w:cs="CMU Sans Serif Medium"/>
        </w:rPr>
      </w:pPr>
      <w:r w:rsidRPr="00DF230D">
        <w:rPr>
          <w:rFonts w:ascii="CMU Sans Serif Medium" w:hAnsi="CMU Sans Serif Medium" w:cs="CMU Sans Serif Medium"/>
        </w:rPr>
        <w:tab/>
        <w:t xml:space="preserve">The linear regression model </w:t>
      </w:r>
      <w:r w:rsidR="007A3B5E" w:rsidRPr="00DF230D">
        <w:rPr>
          <w:rFonts w:ascii="CMU Sans Serif Medium" w:hAnsi="CMU Sans Serif Medium" w:cs="CMU Sans Serif Medium"/>
        </w:rPr>
        <w:t xml:space="preserve">is the </w:t>
      </w:r>
      <w:r w:rsidR="007F4F0F" w:rsidRPr="00DF230D">
        <w:rPr>
          <w:rFonts w:ascii="CMU Sans Serif Medium" w:hAnsi="CMU Sans Serif Medium" w:cs="CMU Sans Serif Medium"/>
        </w:rPr>
        <w:t>basic</w:t>
      </w:r>
      <w:r w:rsidR="007A3B5E" w:rsidRPr="00DF230D">
        <w:rPr>
          <w:rFonts w:ascii="CMU Sans Serif Medium" w:hAnsi="CMU Sans Serif Medium" w:cs="CMU Sans Serif Medium"/>
        </w:rPr>
        <w:t xml:space="preserve"> regression model used, whereas the two others introduce regularisation </w:t>
      </w:r>
      <w:r w:rsidR="009A12FA" w:rsidRPr="00DF230D">
        <w:rPr>
          <w:rFonts w:ascii="CMU Sans Serif Medium" w:hAnsi="CMU Sans Serif Medium" w:cs="CMU Sans Serif Medium"/>
        </w:rPr>
        <w:t>to help counter overfitting</w:t>
      </w:r>
      <w:r w:rsidR="00062103" w:rsidRPr="00DF230D">
        <w:rPr>
          <w:rFonts w:ascii="CMU Sans Serif Medium" w:hAnsi="CMU Sans Serif Medium" w:cs="CMU Sans Serif Medium"/>
        </w:rPr>
        <w:t xml:space="preserve">, and according A. </w:t>
      </w:r>
      <w:proofErr w:type="spellStart"/>
      <w:r w:rsidR="00062103" w:rsidRPr="00DF230D">
        <w:rPr>
          <w:rFonts w:ascii="CMU Sans Serif Medium" w:hAnsi="CMU Sans Serif Medium" w:cs="CMU Sans Serif Medium"/>
        </w:rPr>
        <w:t>Géron</w:t>
      </w:r>
      <w:proofErr w:type="spellEnd"/>
      <w:r w:rsidR="00062103" w:rsidRPr="00DF230D">
        <w:rPr>
          <w:rFonts w:ascii="CMU Sans Serif Medium" w:hAnsi="CMU Sans Serif Medium" w:cs="CMU Sans Serif Medium"/>
        </w:rPr>
        <w:t>, work well with standardised data</w:t>
      </w:r>
      <w:r w:rsidR="00640942" w:rsidRPr="00DF230D">
        <w:rPr>
          <w:rFonts w:ascii="CMU Sans Serif Medium" w:hAnsi="CMU Sans Serif Medium" w:cs="CMU Sans Serif Medium"/>
        </w:rPr>
        <w:t xml:space="preserve"> </w:t>
      </w:r>
      <w:r w:rsidR="00640942" w:rsidRPr="00DF230D">
        <w:rPr>
          <w:rFonts w:ascii="CMU Sans Serif Medium" w:hAnsi="CMU Sans Serif Medium" w:cs="CMU Sans Serif Medium"/>
        </w:rPr>
        <w:fldChar w:fldCharType="begin" w:fldLock="1"/>
      </w:r>
      <w:r w:rsidR="00B9542C"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640942" w:rsidRPr="00DF230D">
        <w:rPr>
          <w:rFonts w:ascii="CMU Sans Serif Medium" w:hAnsi="CMU Sans Serif Medium" w:cs="CMU Sans Serif Medium"/>
        </w:rPr>
        <w:fldChar w:fldCharType="separate"/>
      </w:r>
      <w:r w:rsidR="00640942" w:rsidRPr="00DF230D">
        <w:rPr>
          <w:rFonts w:ascii="CMU Sans Serif Medium" w:hAnsi="CMU Sans Serif Medium" w:cs="CMU Sans Serif Medium"/>
          <w:noProof/>
        </w:rPr>
        <w:t>[4]</w:t>
      </w:r>
      <w:r w:rsidR="00640942" w:rsidRPr="00DF230D">
        <w:rPr>
          <w:rFonts w:ascii="CMU Sans Serif Medium" w:hAnsi="CMU Sans Serif Medium" w:cs="CMU Sans Serif Medium"/>
        </w:rPr>
        <w:fldChar w:fldCharType="end"/>
      </w:r>
      <w:r w:rsidR="00062103" w:rsidRPr="00DF230D">
        <w:rPr>
          <w:rFonts w:ascii="CMU Sans Serif Medium" w:hAnsi="CMU Sans Serif Medium" w:cs="CMU Sans Serif Medium"/>
        </w:rPr>
        <w:t xml:space="preserve">, which is </w:t>
      </w:r>
      <w:r w:rsidR="00640942" w:rsidRPr="00DF230D">
        <w:rPr>
          <w:rFonts w:ascii="CMU Sans Serif Medium" w:hAnsi="CMU Sans Serif Medium" w:cs="CMU Sans Serif Medium"/>
        </w:rPr>
        <w:t xml:space="preserve">a </w:t>
      </w:r>
      <w:r w:rsidR="00062103" w:rsidRPr="00DF230D">
        <w:rPr>
          <w:rFonts w:ascii="CMU Sans Serif Medium" w:hAnsi="CMU Sans Serif Medium" w:cs="CMU Sans Serif Medium"/>
        </w:rPr>
        <w:t>feature transformation that was applied in Section 3.4</w:t>
      </w:r>
      <w:r w:rsidR="004D22AD" w:rsidRPr="00DF230D">
        <w:rPr>
          <w:rFonts w:ascii="CMU Sans Serif Medium" w:hAnsi="CMU Sans Serif Medium" w:cs="CMU Sans Serif Medium"/>
        </w:rPr>
        <w:t>:</w:t>
      </w:r>
    </w:p>
    <w:p w14:paraId="7D9DA1EC" w14:textId="017A1183" w:rsidR="004D22AD" w:rsidRPr="00DF230D" w:rsidRDefault="004D22AD" w:rsidP="00877255">
      <w:pPr>
        <w:pStyle w:val="ListParagraph"/>
        <w:numPr>
          <w:ilvl w:val="0"/>
          <w:numId w:val="17"/>
        </w:numPr>
        <w:jc w:val="both"/>
        <w:rPr>
          <w:rFonts w:ascii="CMU Sans Serif Medium" w:hAnsi="CMU Sans Serif Medium" w:cs="CMU Sans Serif Medium"/>
        </w:rPr>
      </w:pPr>
      <w:r w:rsidRPr="00DF230D">
        <w:rPr>
          <w:rFonts w:ascii="CMU Sans Serif Medium" w:hAnsi="CMU Sans Serif Medium" w:cs="CMU Sans Serif Medium"/>
        </w:rPr>
        <w:t xml:space="preserve">Ridge regularisation: </w:t>
      </w:r>
      <w:r w:rsidR="008A4978" w:rsidRPr="00DF230D">
        <w:rPr>
          <w:rFonts w:ascii="CMU Sans Serif Medium" w:hAnsi="CMU Sans Serif Medium" w:cs="CMU Sans Serif Medium"/>
        </w:rPr>
        <w:t>k</w:t>
      </w:r>
      <w:r w:rsidR="003E099C" w:rsidRPr="00DF230D">
        <w:rPr>
          <w:rFonts w:ascii="CMU Sans Serif Medium" w:hAnsi="CMU Sans Serif Medium" w:cs="CMU Sans Serif Medium"/>
        </w:rPr>
        <w:t>ee</w:t>
      </w:r>
      <w:r w:rsidR="007F5AA6" w:rsidRPr="00DF230D">
        <w:rPr>
          <w:rFonts w:ascii="CMU Sans Serif Medium" w:hAnsi="CMU Sans Serif Medium" w:cs="CMU Sans Serif Medium"/>
        </w:rPr>
        <w:t>p</w:t>
      </w:r>
      <w:r w:rsidR="003E099C" w:rsidRPr="00DF230D">
        <w:rPr>
          <w:rFonts w:ascii="CMU Sans Serif Medium" w:hAnsi="CMU Sans Serif Medium" w:cs="CMU Sans Serif Medium"/>
        </w:rPr>
        <w:t>s</w:t>
      </w:r>
      <w:r w:rsidR="007F5AA6" w:rsidRPr="00DF230D">
        <w:rPr>
          <w:rFonts w:ascii="CMU Sans Serif Medium" w:hAnsi="CMU Sans Serif Medium" w:cs="CMU Sans Serif Medium"/>
        </w:rPr>
        <w:t xml:space="preserve"> the weights applied to each feature as small as possible</w:t>
      </w:r>
      <w:r w:rsidR="00C15184" w:rsidRPr="00DF230D">
        <w:rPr>
          <w:rFonts w:ascii="CMU Sans Serif Medium" w:hAnsi="CMU Sans Serif Medium" w:cs="CMU Sans Serif Medium"/>
        </w:rPr>
        <w:t xml:space="preserve"> through a </w:t>
      </w:r>
      <w:r w:rsidR="00E17CC8" w:rsidRPr="00DF230D">
        <w:rPr>
          <w:rFonts w:ascii="CMU Sans Serif Medium" w:hAnsi="CMU Sans Serif Medium" w:cs="CMU Sans Serif Medium"/>
        </w:rPr>
        <w:t>v</w:t>
      </w:r>
      <w:r w:rsidR="00ED068B" w:rsidRPr="00DF230D">
        <w:rPr>
          <w:rFonts w:ascii="CMU Sans Serif Medium" w:hAnsi="CMU Sans Serif Medium" w:cs="CMU Sans Serif Medium"/>
        </w:rPr>
        <w:t xml:space="preserve">ariable </w:t>
      </w:r>
      <m:oMath>
        <m:r>
          <w:rPr>
            <w:rFonts w:ascii="Cambria Math" w:hAnsi="Cambria Math" w:cs="CMU Sans Serif Medium"/>
          </w:rPr>
          <m:t>α</m:t>
        </m:r>
      </m:oMath>
      <w:r w:rsidR="00ED068B" w:rsidRPr="00DF230D">
        <w:rPr>
          <w:rFonts w:ascii="CMU Sans Serif Medium" w:hAnsi="CMU Sans Serif Medium" w:cs="CMU Sans Serif Medium"/>
        </w:rPr>
        <w:t xml:space="preserve">. If </w:t>
      </w:r>
      <m:oMath>
        <m:r>
          <w:rPr>
            <w:rFonts w:ascii="Cambria Math" w:hAnsi="Cambria Math" w:cs="CMU Sans Serif Medium"/>
          </w:rPr>
          <m:t>α</m:t>
        </m:r>
        <m:r>
          <w:rPr>
            <w:rFonts w:ascii="Cambria Math" w:hAnsi="Cambria Math" w:cs="CMU Sans Serif Medium"/>
          </w:rPr>
          <m:t>=0</m:t>
        </m:r>
      </m:oMath>
      <w:r w:rsidR="00ED068B" w:rsidRPr="00DF230D">
        <w:rPr>
          <w:rFonts w:ascii="CMU Sans Serif Medium" w:hAnsi="CMU Sans Serif Medium" w:cs="CMU Sans Serif Medium"/>
        </w:rPr>
        <w:t>, then basic linear regression is performed.</w:t>
      </w:r>
      <w:r w:rsidR="004843B1" w:rsidRPr="00DF230D">
        <w:rPr>
          <w:rFonts w:ascii="CMU Sans Serif Medium" w:hAnsi="CMU Sans Serif Medium" w:cs="CMU Sans Serif Medium"/>
        </w:rPr>
        <w:t xml:space="preserve"> A high </w:t>
      </w:r>
      <m:oMath>
        <m:r>
          <w:rPr>
            <w:rFonts w:ascii="Cambria Math" w:hAnsi="Cambria Math" w:cs="CMU Sans Serif Medium"/>
          </w:rPr>
          <m:t>α</m:t>
        </m:r>
      </m:oMath>
      <w:r w:rsidR="004843B1" w:rsidRPr="00DF230D">
        <w:rPr>
          <w:rFonts w:ascii="CMU Sans Serif Medium" w:hAnsi="CMU Sans Serif Medium" w:cs="CMU Sans Serif Medium"/>
        </w:rPr>
        <w:t xml:space="preserve"> will cause the </w:t>
      </w:r>
      <w:r w:rsidR="00B42860" w:rsidRPr="00DF230D">
        <w:rPr>
          <w:rFonts w:ascii="CMU Sans Serif Medium" w:hAnsi="CMU Sans Serif Medium" w:cs="CMU Sans Serif Medium"/>
        </w:rPr>
        <w:t>weights to be small, and therefore the line of best fit to be flat.</w:t>
      </w:r>
    </w:p>
    <w:p w14:paraId="7B322DFC" w14:textId="77777777" w:rsidR="00BE6FB9" w:rsidRPr="00DF230D" w:rsidRDefault="00640942" w:rsidP="00877255">
      <w:pPr>
        <w:pStyle w:val="ListParagraph"/>
        <w:numPr>
          <w:ilvl w:val="0"/>
          <w:numId w:val="17"/>
        </w:numPr>
        <w:jc w:val="both"/>
        <w:rPr>
          <w:rFonts w:ascii="CMU Sans Serif Medium" w:hAnsi="CMU Sans Serif Medium" w:cs="CMU Sans Serif Medium"/>
        </w:rPr>
      </w:pPr>
      <w:r w:rsidRPr="00DF230D">
        <w:rPr>
          <w:rFonts w:ascii="CMU Sans Serif Medium" w:hAnsi="CMU Sans Serif Medium" w:cs="CMU Sans Serif Medium"/>
        </w:rPr>
        <w:t xml:space="preserve">Lasso regularisation: </w:t>
      </w:r>
      <w:r w:rsidR="008A4978" w:rsidRPr="00DF230D">
        <w:rPr>
          <w:rFonts w:ascii="CMU Sans Serif Medium" w:hAnsi="CMU Sans Serif Medium" w:cs="CMU Sans Serif Medium"/>
        </w:rPr>
        <w:t xml:space="preserve">eliminates the weights </w:t>
      </w:r>
      <w:r w:rsidR="00BE17E3" w:rsidRPr="00DF230D">
        <w:rPr>
          <w:rFonts w:ascii="CMU Sans Serif Medium" w:hAnsi="CMU Sans Serif Medium" w:cs="CMU Sans Serif Medium"/>
        </w:rPr>
        <w:t>of unimportant features by setting them to 0</w:t>
      </w:r>
      <w:r w:rsidR="00351F7B" w:rsidRPr="00DF230D">
        <w:rPr>
          <w:rFonts w:ascii="CMU Sans Serif Medium" w:hAnsi="CMU Sans Serif Medium" w:cs="CMU Sans Serif Medium"/>
        </w:rPr>
        <w:t>.</w:t>
      </w:r>
    </w:p>
    <w:p w14:paraId="276106ED" w14:textId="56AA8E16" w:rsidR="00354A48" w:rsidRPr="00DF230D" w:rsidRDefault="00354A48"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lastRenderedPageBreak/>
        <w:t>Model fine-tuning</w:t>
      </w:r>
    </w:p>
    <w:p w14:paraId="60507F74" w14:textId="79F1DC54" w:rsidR="00F45F9F" w:rsidRPr="00DF230D" w:rsidRDefault="00F45F9F" w:rsidP="00BE6FB9">
      <w:pPr>
        <w:jc w:val="both"/>
        <w:rPr>
          <w:rFonts w:ascii="CMU Sans Serif Medium" w:hAnsi="CMU Sans Serif Medium" w:cs="CMU Sans Serif Medium"/>
        </w:rPr>
      </w:pPr>
    </w:p>
    <w:p w14:paraId="72317C7A" w14:textId="3F7DED21" w:rsidR="00354A48" w:rsidRPr="00DF230D" w:rsidRDefault="00F45F9F" w:rsidP="00BE6FB9">
      <w:pPr>
        <w:jc w:val="both"/>
        <w:rPr>
          <w:rFonts w:ascii="CMU Sans Serif Medium" w:hAnsi="CMU Sans Serif Medium" w:cs="CMU Sans Serif Medium"/>
        </w:rPr>
      </w:pPr>
      <w:r w:rsidRPr="00DF230D">
        <w:rPr>
          <w:rFonts w:ascii="CMU Sans Serif Medium" w:hAnsi="CMU Sans Serif Medium" w:cs="CMU Sans Serif Medium"/>
        </w:rPr>
        <w:t xml:space="preserve">The hyperparameters of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w:t>
      </w:r>
      <w:r w:rsidRPr="00DF230D">
        <w:rPr>
          <w:rFonts w:ascii="CMU Sans Serif Medium" w:hAnsi="CMU Sans Serif Medium" w:cs="CMU Sans Serif Medium"/>
        </w:rPr>
        <w:t>three linear regression models (</w:t>
      </w:r>
      <w:proofErr w:type="spellStart"/>
      <w:r w:rsidRPr="00DF230D">
        <w:rPr>
          <w:rFonts w:ascii="CMU Sans Serif Medium" w:hAnsi="CMU Sans Serif Medium" w:cs="CMU Sans Serif Medium"/>
          <w:i/>
          <w:iCs/>
        </w:rPr>
        <w:t>LinearRegression</w:t>
      </w:r>
      <w:proofErr w:type="spellEnd"/>
      <w:r w:rsidRPr="00DF230D">
        <w:rPr>
          <w:rFonts w:ascii="CMU Sans Serif Medium" w:hAnsi="CMU Sans Serif Medium" w:cs="CMU Sans Serif Medium"/>
        </w:rPr>
        <w:t xml:space="preserve">, </w:t>
      </w:r>
      <w:r w:rsidRPr="00DF230D">
        <w:rPr>
          <w:rFonts w:ascii="CMU Sans Serif Medium" w:hAnsi="CMU Sans Serif Medium" w:cs="CMU Sans Serif Medium"/>
          <w:i/>
          <w:iCs/>
        </w:rPr>
        <w:t>Ridge</w:t>
      </w:r>
      <w:r w:rsidRPr="00DF230D">
        <w:rPr>
          <w:rFonts w:ascii="CMU Sans Serif Medium" w:hAnsi="CMU Sans Serif Medium" w:cs="CMU Sans Serif Medium"/>
        </w:rPr>
        <w:t xml:space="preserve"> and </w:t>
      </w:r>
      <w:r w:rsidRPr="00DF230D">
        <w:rPr>
          <w:rFonts w:ascii="CMU Sans Serif Medium" w:hAnsi="CMU Sans Serif Medium" w:cs="CMU Sans Serif Medium"/>
          <w:i/>
          <w:iCs/>
        </w:rPr>
        <w:t>Lasso</w:t>
      </w:r>
      <w:r w:rsidRPr="00DF230D">
        <w:rPr>
          <w:rFonts w:ascii="CMU Sans Serif Medium" w:hAnsi="CMU Sans Serif Medium" w:cs="CMU Sans Serif Medium"/>
        </w:rPr>
        <w:t xml:space="preserve">) are manually tried out to briefly evaluate which have an impact on the evaluation. </w:t>
      </w:r>
      <w:r w:rsidR="00830544" w:rsidRPr="00DF230D">
        <w:rPr>
          <w:rFonts w:ascii="CMU Sans Serif Medium" w:hAnsi="CMU Sans Serif Medium" w:cs="CMU Sans Serif Medium"/>
        </w:rPr>
        <w:t>Next, a</w:t>
      </w:r>
      <w:r w:rsidR="00E84001" w:rsidRPr="00DF230D">
        <w:rPr>
          <w:rFonts w:ascii="CMU Sans Serif Medium" w:hAnsi="CMU Sans Serif Medium" w:cs="CMU Sans Serif Medium"/>
        </w:rPr>
        <w:t xml:space="preserve"> g</w:t>
      </w:r>
      <w:r w:rsidR="00354A48" w:rsidRPr="00DF230D">
        <w:rPr>
          <w:rFonts w:ascii="CMU Sans Serif Medium" w:hAnsi="CMU Sans Serif Medium" w:cs="CMU Sans Serif Medium"/>
        </w:rPr>
        <w:t>rid search</w:t>
      </w:r>
      <w:r w:rsidR="00E84001" w:rsidRPr="00DF230D">
        <w:rPr>
          <w:rFonts w:ascii="CMU Sans Serif Medium" w:hAnsi="CMU Sans Serif Medium" w:cs="CMU Sans Serif Medium"/>
        </w:rPr>
        <w:t xml:space="preserve"> algorithm is used to fine-tune the models’ hyperparameters</w:t>
      </w:r>
      <w:r w:rsidR="00CA6C93" w:rsidRPr="00DF230D">
        <w:rPr>
          <w:rFonts w:ascii="CMU Sans Serif Medium" w:hAnsi="CMU Sans Serif Medium" w:cs="CMU Sans Serif Medium"/>
        </w:rPr>
        <w:t xml:space="preserve"> based on the hyperparameters that have an impact on the </w:t>
      </w:r>
      <w:r w:rsidR="00922DEA" w:rsidRPr="00DF230D">
        <w:rPr>
          <w:rFonts w:ascii="CMU Sans Serif Medium" w:hAnsi="CMU Sans Serif Medium" w:cs="CMU Sans Serif Medium"/>
        </w:rPr>
        <w:t xml:space="preserve">model. The grid search evaluates the model using cross-validation with all </w:t>
      </w:r>
      <w:r w:rsidR="008F15B1" w:rsidRPr="00DF230D">
        <w:rPr>
          <w:rFonts w:ascii="CMU Sans Serif Medium" w:hAnsi="CMU Sans Serif Medium" w:cs="CMU Sans Serif Medium"/>
        </w:rPr>
        <w:t xml:space="preserve">possible </w:t>
      </w:r>
      <w:r w:rsidR="00922DEA" w:rsidRPr="00DF230D">
        <w:rPr>
          <w:rFonts w:ascii="CMU Sans Serif Medium" w:hAnsi="CMU Sans Serif Medium" w:cs="CMU Sans Serif Medium"/>
        </w:rPr>
        <w:t>combinations of hyperparameters that are desired</w:t>
      </w:r>
      <w:r w:rsidR="00BB6672" w:rsidRPr="00DF230D">
        <w:rPr>
          <w:rFonts w:ascii="CMU Sans Serif Medium" w:hAnsi="CMU Sans Serif Medium" w:cs="CMU Sans Serif Medium"/>
        </w:rPr>
        <w:t>, making it the most efficient way of fine-tuning the regression models</w:t>
      </w:r>
      <w:r w:rsidR="00CE3AB8" w:rsidRPr="00DF230D">
        <w:rPr>
          <w:rFonts w:ascii="CMU Sans Serif Medium" w:hAnsi="CMU Sans Serif Medium" w:cs="CMU Sans Serif Medium"/>
        </w:rPr>
        <w:t xml:space="preserve"> as manual testing different combinations of parameters is very time-consuming</w:t>
      </w:r>
      <w:r w:rsidR="00BB6672" w:rsidRPr="00DF230D">
        <w:rPr>
          <w:rFonts w:ascii="CMU Sans Serif Medium" w:hAnsi="CMU Sans Serif Medium" w:cs="CMU Sans Serif Medium"/>
        </w:rPr>
        <w:t>.</w:t>
      </w:r>
      <w:r w:rsidR="00CE3AB8" w:rsidRPr="00DF230D">
        <w:rPr>
          <w:rFonts w:ascii="CMU Sans Serif Medium" w:hAnsi="CMU Sans Serif Medium" w:cs="CMU Sans Serif Medium"/>
        </w:rPr>
        <w:t xml:space="preserve"> </w:t>
      </w:r>
    </w:p>
    <w:p w14:paraId="3F525377" w14:textId="5458D4DF" w:rsidR="00E84001" w:rsidRPr="00DF230D" w:rsidRDefault="00E84001" w:rsidP="00BE6FB9">
      <w:pPr>
        <w:jc w:val="both"/>
        <w:rPr>
          <w:rFonts w:ascii="CMU Sans Serif Medium" w:hAnsi="CMU Sans Serif Medium" w:cs="CMU Sans Serif Medium"/>
        </w:rPr>
      </w:pPr>
    </w:p>
    <w:p w14:paraId="773876C8" w14:textId="4DBF94B1" w:rsidR="00E84001" w:rsidRPr="00DF230D" w:rsidRDefault="000374C3" w:rsidP="00403D6D">
      <w:pPr>
        <w:ind w:firstLine="720"/>
        <w:jc w:val="both"/>
        <w:rPr>
          <w:rFonts w:ascii="CMU Sans Serif Medium" w:hAnsi="CMU Sans Serif Medium" w:cs="CMU Sans Serif Medium"/>
        </w:rPr>
      </w:pPr>
      <w:r w:rsidRPr="00DF230D">
        <w:rPr>
          <w:rFonts w:ascii="CMU Sans Serif Medium" w:hAnsi="CMU Sans Serif Medium" w:cs="CMU Sans Serif Medium"/>
        </w:rPr>
        <w:t>After manually tweaking hyperparameters, the following combinations are tested using grid search</w:t>
      </w:r>
      <w:r w:rsidR="000B7BE1" w:rsidRPr="00DF230D">
        <w:rPr>
          <w:rFonts w:ascii="CMU Sans Serif Medium" w:hAnsi="CMU Sans Serif Medium" w:cs="CMU Sans Serif Medium"/>
        </w:rPr>
        <w:t xml:space="preserve"> (no grid search is </w:t>
      </w:r>
      <w:r w:rsidR="00E700C7" w:rsidRPr="00DF230D">
        <w:rPr>
          <w:rFonts w:ascii="CMU Sans Serif Medium" w:hAnsi="CMU Sans Serif Medium" w:cs="CMU Sans Serif Medium"/>
        </w:rPr>
        <w:t>run</w:t>
      </w:r>
      <w:r w:rsidR="000B7BE1" w:rsidRPr="00DF230D">
        <w:rPr>
          <w:rFonts w:ascii="CMU Sans Serif Medium" w:hAnsi="CMU Sans Serif Medium" w:cs="CMU Sans Serif Medium"/>
        </w:rPr>
        <w:t xml:space="preserve"> on the basic linear regression as there is no </w:t>
      </w:r>
      <w:r w:rsidR="00E700C7" w:rsidRPr="00DF230D">
        <w:rPr>
          <w:rFonts w:ascii="CMU Sans Serif Medium" w:hAnsi="CMU Sans Serif Medium" w:cs="CMU Sans Serif Medium"/>
        </w:rPr>
        <w:t>hyperparameter to tune for improvements)</w:t>
      </w:r>
      <w:r w:rsidR="006549D2" w:rsidRPr="00DF230D">
        <w:rPr>
          <w:rFonts w:ascii="CMU Sans Serif Medium" w:hAnsi="CMU Sans Serif Medium" w:cs="CMU Sans Serif Medium"/>
        </w:rPr>
        <w:t>. For example, 42</w:t>
      </w:r>
      <w:r w:rsidR="00500F81" w:rsidRPr="00DF230D">
        <w:rPr>
          <w:rFonts w:ascii="CMU Sans Serif Medium" w:hAnsi="CMU Sans Serif Medium" w:cs="CMU Sans Serif Medium"/>
        </w:rPr>
        <w:t xml:space="preserve"> </w:t>
      </w:r>
      <w:r w:rsidR="006549D2" w:rsidRPr="00DF230D">
        <w:rPr>
          <w:rFonts w:ascii="CMU Sans Serif Medium" w:hAnsi="CMU Sans Serif Medium" w:cs="CMU Sans Serif Medium"/>
        </w:rPr>
        <w:t>different combinations</w:t>
      </w:r>
      <w:r w:rsidR="008A256A" w:rsidRPr="00DF230D">
        <w:rPr>
          <w:rStyle w:val="FootnoteReference"/>
          <w:rFonts w:ascii="CMU Sans Serif Medium" w:hAnsi="CMU Sans Serif Medium" w:cs="CMU Sans Serif Medium"/>
        </w:rPr>
        <w:footnoteReference w:id="8"/>
      </w:r>
      <w:r w:rsidR="008A256A" w:rsidRPr="00DF230D">
        <w:rPr>
          <w:rFonts w:ascii="CMU Sans Serif Medium" w:hAnsi="CMU Sans Serif Medium" w:cs="CMU Sans Serif Medium"/>
        </w:rPr>
        <w:t xml:space="preserve"> </w:t>
      </w:r>
      <w:r w:rsidR="00B00113" w:rsidRPr="00DF230D">
        <w:rPr>
          <w:rFonts w:ascii="CMU Sans Serif Medium" w:hAnsi="CMU Sans Serif Medium" w:cs="CMU Sans Serif Medium"/>
        </w:rPr>
        <w:softHyphen/>
      </w:r>
      <w:r w:rsidR="00B00113" w:rsidRPr="00DF230D">
        <w:rPr>
          <w:rFonts w:ascii="CMU Sans Serif Medium" w:hAnsi="CMU Sans Serif Medium" w:cs="CMU Sans Serif Medium"/>
        </w:rPr>
        <w:softHyphen/>
      </w:r>
      <w:r w:rsidR="00B00113" w:rsidRPr="00DF230D">
        <w:rPr>
          <w:rFonts w:ascii="CMU Sans Serif Medium" w:hAnsi="CMU Sans Serif Medium" w:cs="CMU Sans Serif Medium"/>
        </w:rPr>
        <w:softHyphen/>
      </w:r>
      <w:r w:rsidR="006549D2" w:rsidRPr="00DF230D">
        <w:rPr>
          <w:rFonts w:ascii="CMU Sans Serif Medium" w:hAnsi="CMU Sans Serif Medium" w:cs="CMU Sans Serif Medium"/>
        </w:rPr>
        <w:t>are tested using cross validation for the Ridge model</w:t>
      </w:r>
      <w:r w:rsidRPr="00DF230D">
        <w:rPr>
          <w:rFonts w:ascii="CMU Sans Serif Medium" w:hAnsi="CMU Sans Serif Medium" w:cs="CMU Sans Serif Medium"/>
        </w:rPr>
        <w:t>:</w:t>
      </w:r>
    </w:p>
    <w:p w14:paraId="6FA54FBE"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proofErr w:type="spellStart"/>
      <w:r w:rsidRPr="00DF230D">
        <w:rPr>
          <w:rFonts w:ascii="CMU Sans Serif Medium" w:hAnsi="CMU Sans Serif Medium" w:cs="CMU Sans Serif Medium"/>
          <w:color w:val="000000"/>
        </w:rPr>
        <w:t>linear_regression_parameters</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
    <w:p w14:paraId="33F114D9"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proofErr w:type="spellStart"/>
      <w:r w:rsidRPr="00DF230D">
        <w:rPr>
          <w:rFonts w:ascii="CMU Sans Serif Medium" w:hAnsi="CMU Sans Serif Medium" w:cs="CMU Sans Serif Medium"/>
          <w:color w:val="000000"/>
        </w:rPr>
        <w:t>ridge_parameters</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
    <w:p w14:paraId="42B9A72B"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alpha"</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0</w:t>
      </w:r>
      <w:r w:rsidRPr="00DF230D">
        <w:rPr>
          <w:rFonts w:ascii="CMU Sans Serif Medium" w:hAnsi="CMU Sans Serif Medium" w:cs="CMU Sans Serif Medium"/>
          <w:color w:val="666600"/>
        </w:rPr>
        <w:t>],</w:t>
      </w:r>
    </w:p>
    <w:p w14:paraId="674EEA65"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normalize"</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88"/>
        </w:rPr>
        <w:t>True</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False</w:t>
      </w:r>
      <w:r w:rsidRPr="00DF230D">
        <w:rPr>
          <w:rFonts w:ascii="CMU Sans Serif Medium" w:hAnsi="CMU Sans Serif Medium" w:cs="CMU Sans Serif Medium"/>
          <w:color w:val="666600"/>
        </w:rPr>
        <w:t>],</w:t>
      </w:r>
    </w:p>
    <w:p w14:paraId="5983135C"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solver"</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auto"</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svd</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cholesky</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lsqr</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sparse_cg</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sag"</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saga"</w:t>
      </w:r>
      <w:r w:rsidRPr="00DF230D">
        <w:rPr>
          <w:rFonts w:ascii="CMU Sans Serif Medium" w:hAnsi="CMU Sans Serif Medium" w:cs="CMU Sans Serif Medium"/>
          <w:color w:val="666600"/>
        </w:rPr>
        <w:t>]</w:t>
      </w:r>
    </w:p>
    <w:p w14:paraId="148A9521"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
    <w:p w14:paraId="2387CB43"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proofErr w:type="spellStart"/>
      <w:r w:rsidRPr="00DF230D">
        <w:rPr>
          <w:rFonts w:ascii="CMU Sans Serif Medium" w:hAnsi="CMU Sans Serif Medium" w:cs="CMU Sans Serif Medium"/>
          <w:color w:val="000000"/>
        </w:rPr>
        <w:t>lasso_parameters</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
    <w:p w14:paraId="2B8D8CA1"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alpha"</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00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0.0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0.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0</w:t>
      </w:r>
      <w:r w:rsidRPr="00DF230D">
        <w:rPr>
          <w:rFonts w:ascii="CMU Sans Serif Medium" w:hAnsi="CMU Sans Serif Medium" w:cs="CMU Sans Serif Medium"/>
          <w:color w:val="666600"/>
        </w:rPr>
        <w:t>],</w:t>
      </w:r>
    </w:p>
    <w:p w14:paraId="7058B44F"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w:t>
      </w:r>
      <w:proofErr w:type="spellStart"/>
      <w:r w:rsidRPr="00DF230D">
        <w:rPr>
          <w:rFonts w:ascii="CMU Sans Serif Medium" w:hAnsi="CMU Sans Serif Medium" w:cs="CMU Sans Serif Medium"/>
          <w:color w:val="008800"/>
        </w:rPr>
        <w:t>tol</w:t>
      </w:r>
      <w:proofErr w:type="spellEnd"/>
      <w:r w:rsidRPr="00DF230D">
        <w:rPr>
          <w:rFonts w:ascii="CMU Sans Serif Medium" w:hAnsi="CMU Sans Serif Medium" w:cs="CMU Sans Serif Medium"/>
          <w:color w:val="008800"/>
        </w:rPr>
        <w: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0.1</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w:t>
      </w:r>
      <w:r w:rsidRPr="00DF230D">
        <w:rPr>
          <w:rFonts w:ascii="CMU Sans Serif Medium" w:hAnsi="CMU Sans Serif Medium" w:cs="CMU Sans Serif Medium"/>
          <w:color w:val="666600"/>
        </w:rPr>
        <w:t>],</w:t>
      </w:r>
    </w:p>
    <w:p w14:paraId="160A20E7"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positive"</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88"/>
        </w:rPr>
        <w:t>True</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False</w:t>
      </w:r>
      <w:r w:rsidRPr="00DF230D">
        <w:rPr>
          <w:rFonts w:ascii="CMU Sans Serif Medium" w:hAnsi="CMU Sans Serif Medium" w:cs="CMU Sans Serif Medium"/>
          <w:color w:val="666600"/>
        </w:rPr>
        <w:t>],</w:t>
      </w:r>
    </w:p>
    <w:p w14:paraId="1D9D0E78"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selection"</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cyclic"</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8800"/>
        </w:rPr>
        <w:t>"random"</w:t>
      </w:r>
      <w:r w:rsidRPr="00DF230D">
        <w:rPr>
          <w:rFonts w:ascii="CMU Sans Serif Medium" w:hAnsi="CMU Sans Serif Medium" w:cs="CMU Sans Serif Medium"/>
          <w:color w:val="666600"/>
        </w:rPr>
        <w:t>]</w:t>
      </w:r>
    </w:p>
    <w:p w14:paraId="2D40CF30" w14:textId="77777777" w:rsidR="00B57102" w:rsidRPr="00DF230D" w:rsidRDefault="00B57102" w:rsidP="00877255">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rPr>
          <w:rFonts w:ascii="CMU Sans Serif Medium" w:hAnsi="CMU Sans Serif Medium" w:cs="CMU Sans Serif Medium"/>
        </w:rPr>
      </w:pP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
    <w:p w14:paraId="7F71E19F" w14:textId="6648B5DF" w:rsidR="00354A48" w:rsidRPr="00DF230D" w:rsidRDefault="00B767BF" w:rsidP="008E78F1">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The results are reported back into a CSV file with information about each combination of hyperparameters. It is tempting to immediately choose </w:t>
      </w:r>
      <w:r w:rsidR="00FF1CB4" w:rsidRPr="00DF230D">
        <w:rPr>
          <w:rFonts w:ascii="CMU Sans Serif Medium" w:hAnsi="CMU Sans Serif Medium" w:cs="CMU Sans Serif Medium"/>
        </w:rPr>
        <w:t xml:space="preserve">the </w:t>
      </w:r>
      <w:r w:rsidRPr="00DF230D">
        <w:rPr>
          <w:rFonts w:ascii="CMU Sans Serif Medium" w:hAnsi="CMU Sans Serif Medium" w:cs="CMU Sans Serif Medium"/>
        </w:rPr>
        <w:t>model that is ranked the highest</w:t>
      </w:r>
      <w:r w:rsidR="00FF1CB4" w:rsidRPr="00DF230D">
        <w:rPr>
          <w:rFonts w:ascii="CMU Sans Serif Medium" w:hAnsi="CMU Sans Serif Medium" w:cs="CMU Sans Serif Medium"/>
        </w:rPr>
        <w:t xml:space="preserve"> (the one with the lowest mean test score), but it is important to double check that the model performs as well on the training set as it does on the testing set. If the model performs much better on the training than on the testing, then the model is overfitting the data with that combination of hyperparameter and should not be selected. </w:t>
      </w:r>
      <w:r w:rsidR="00FF1CB4" w:rsidRPr="00DF230D">
        <w:rPr>
          <w:rFonts w:ascii="CMU Sans Serif Medium" w:hAnsi="CMU Sans Serif Medium" w:cs="CMU Sans Serif Medium"/>
        </w:rPr>
        <w:t xml:space="preserve">If the model performs </w:t>
      </w:r>
      <w:r w:rsidR="00FF1CB4" w:rsidRPr="00DF230D">
        <w:rPr>
          <w:rFonts w:ascii="CMU Sans Serif Medium" w:hAnsi="CMU Sans Serif Medium" w:cs="CMU Sans Serif Medium"/>
        </w:rPr>
        <w:t>poorly</w:t>
      </w:r>
      <w:r w:rsidR="00FF1CB4" w:rsidRPr="00DF230D">
        <w:rPr>
          <w:rFonts w:ascii="CMU Sans Serif Medium" w:hAnsi="CMU Sans Serif Medium" w:cs="CMU Sans Serif Medium"/>
        </w:rPr>
        <w:t xml:space="preserve"> </w:t>
      </w:r>
      <w:r w:rsidR="00FF1CB4" w:rsidRPr="00DF230D">
        <w:rPr>
          <w:rFonts w:ascii="CMU Sans Serif Medium" w:hAnsi="CMU Sans Serif Medium" w:cs="CMU Sans Serif Medium"/>
        </w:rPr>
        <w:t>on both t</w:t>
      </w:r>
      <w:r w:rsidR="00FF1CB4" w:rsidRPr="00DF230D">
        <w:rPr>
          <w:rFonts w:ascii="CMU Sans Serif Medium" w:hAnsi="CMU Sans Serif Medium" w:cs="CMU Sans Serif Medium"/>
        </w:rPr>
        <w:t xml:space="preserve">he training </w:t>
      </w:r>
      <w:r w:rsidR="00FF1CB4" w:rsidRPr="00DF230D">
        <w:rPr>
          <w:rFonts w:ascii="CMU Sans Serif Medium" w:hAnsi="CMU Sans Serif Medium" w:cs="CMU Sans Serif Medium"/>
        </w:rPr>
        <w:t xml:space="preserve">and testing sets, </w:t>
      </w:r>
      <w:r w:rsidR="00FF1CB4" w:rsidRPr="00DF230D">
        <w:rPr>
          <w:rFonts w:ascii="CMU Sans Serif Medium" w:hAnsi="CMU Sans Serif Medium" w:cs="CMU Sans Serif Medium"/>
        </w:rPr>
        <w:t xml:space="preserve">then </w:t>
      </w:r>
      <w:r w:rsidR="00FF1CB4" w:rsidRPr="00DF230D">
        <w:rPr>
          <w:rFonts w:ascii="CMU Sans Serif Medium" w:hAnsi="CMU Sans Serif Medium" w:cs="CMU Sans Serif Medium"/>
        </w:rPr>
        <w:t>it</w:t>
      </w:r>
      <w:r w:rsidR="00FF1CB4" w:rsidRPr="00DF230D">
        <w:rPr>
          <w:rFonts w:ascii="CMU Sans Serif Medium" w:hAnsi="CMU Sans Serif Medium" w:cs="CMU Sans Serif Medium"/>
        </w:rPr>
        <w:t xml:space="preserve"> is </w:t>
      </w:r>
      <w:r w:rsidR="00FF1CB4" w:rsidRPr="00DF230D">
        <w:rPr>
          <w:rFonts w:ascii="CMU Sans Serif Medium" w:hAnsi="CMU Sans Serif Medium" w:cs="CMU Sans Serif Medium"/>
        </w:rPr>
        <w:t>underfitting</w:t>
      </w:r>
      <w:r w:rsidR="00FF1CB4" w:rsidRPr="00DF230D">
        <w:rPr>
          <w:rFonts w:ascii="CMU Sans Serif Medium" w:hAnsi="CMU Sans Serif Medium" w:cs="CMU Sans Serif Medium"/>
        </w:rPr>
        <w:t xml:space="preserve"> the data</w:t>
      </w:r>
      <w:r w:rsidR="00FF1CB4" w:rsidRPr="00DF230D">
        <w:rPr>
          <w:rFonts w:ascii="CMU Sans Serif Medium" w:hAnsi="CMU Sans Serif Medium" w:cs="CMU Sans Serif Medium"/>
        </w:rPr>
        <w:t>.</w:t>
      </w:r>
      <w:r w:rsidR="00454A98" w:rsidRPr="00DF230D">
        <w:rPr>
          <w:rFonts w:ascii="CMU Sans Serif Medium" w:hAnsi="CMU Sans Serif Medium" w:cs="CMU Sans Serif Medium"/>
        </w:rPr>
        <w:t xml:space="preserve"> The full results of each grid search are stored in csv files in the “</w:t>
      </w:r>
      <w:proofErr w:type="spellStart"/>
      <w:r w:rsidR="00454A98" w:rsidRPr="00DF230D">
        <w:rPr>
          <w:rFonts w:ascii="CMU Sans Serif Medium" w:hAnsi="CMU Sans Serif Medium" w:cs="CMU Sans Serif Medium"/>
          <w:i/>
          <w:iCs/>
        </w:rPr>
        <w:t>grid_search_results</w:t>
      </w:r>
      <w:proofErr w:type="spellEnd"/>
      <w:r w:rsidR="00454A98" w:rsidRPr="00DF230D">
        <w:rPr>
          <w:rFonts w:ascii="CMU Sans Serif Medium" w:hAnsi="CMU Sans Serif Medium" w:cs="CMU Sans Serif Medium"/>
        </w:rPr>
        <w:t>” directory.</w:t>
      </w:r>
    </w:p>
    <w:p w14:paraId="2FFE5791" w14:textId="77777777" w:rsidR="00354A48" w:rsidRPr="00DF230D" w:rsidRDefault="00354A48" w:rsidP="00BE6FB9">
      <w:pPr>
        <w:jc w:val="both"/>
        <w:rPr>
          <w:rFonts w:ascii="CMU Sans Serif Medium" w:hAnsi="CMU Sans Serif Medium" w:cs="CMU Sans Serif Medium"/>
          <w:b/>
          <w:bCs/>
        </w:rPr>
      </w:pPr>
    </w:p>
    <w:p w14:paraId="23619718" w14:textId="50538ABD" w:rsidR="00BE6FB9" w:rsidRPr="00DF230D" w:rsidRDefault="00BE6FB9"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Training execution flow</w:t>
      </w:r>
    </w:p>
    <w:p w14:paraId="40BEBABE" w14:textId="77777777" w:rsidR="00BE6FB9" w:rsidRPr="00DF230D" w:rsidRDefault="00BE6FB9" w:rsidP="00BE6FB9">
      <w:pPr>
        <w:jc w:val="both"/>
        <w:rPr>
          <w:rFonts w:ascii="CMU Sans Serif Medium" w:hAnsi="CMU Sans Serif Medium" w:cs="CMU Sans Serif Medium"/>
        </w:rPr>
      </w:pPr>
    </w:p>
    <w:p w14:paraId="380E5788" w14:textId="6D6782DA" w:rsidR="00F31263" w:rsidRPr="00DF230D" w:rsidRDefault="00BE6FB9" w:rsidP="00433FF0">
      <w:pPr>
        <w:jc w:val="both"/>
        <w:rPr>
          <w:rFonts w:ascii="CMU Sans Serif Medium" w:hAnsi="CMU Sans Serif Medium" w:cs="CMU Sans Serif Medium"/>
        </w:rPr>
      </w:pPr>
      <w:r w:rsidRPr="00DF230D">
        <w:rPr>
          <w:rFonts w:ascii="CMU Sans Serif Medium" w:hAnsi="CMU Sans Serif Medium" w:cs="CMU Sans Serif Medium"/>
        </w:rPr>
        <w:t>Training is tackled as follows</w:t>
      </w:r>
      <w:r w:rsidR="00874BD5" w:rsidRPr="00DF230D">
        <w:rPr>
          <w:rFonts w:ascii="CMU Sans Serif Medium" w:hAnsi="CMU Sans Serif Medium" w:cs="CMU Sans Serif Medium"/>
        </w:rPr>
        <w:t>:</w:t>
      </w:r>
      <w:r w:rsidRPr="00DF230D">
        <w:rPr>
          <w:rFonts w:ascii="CMU Sans Serif Medium" w:hAnsi="CMU Sans Serif Medium" w:cs="CMU Sans Serif Medium"/>
        </w:rPr>
        <w:t xml:space="preserve"> </w:t>
      </w:r>
      <w:r w:rsidR="00874BD5" w:rsidRPr="00DF230D">
        <w:rPr>
          <w:rFonts w:ascii="CMU Sans Serif Medium" w:hAnsi="CMU Sans Serif Medium" w:cs="CMU Sans Serif Medium"/>
        </w:rPr>
        <w:t>a</w:t>
      </w:r>
      <w:r w:rsidRPr="00DF230D">
        <w:rPr>
          <w:rFonts w:ascii="CMU Sans Serif Medium" w:hAnsi="CMU Sans Serif Medium" w:cs="CMU Sans Serif Medium"/>
        </w:rPr>
        <w:t xml:space="preserve">n instance of one of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linear regression models is created and grid search is run on it to determine optimal hyperparameters. These hyperparameters </w:t>
      </w:r>
      <w:r w:rsidR="00764D96" w:rsidRPr="00DF230D">
        <w:rPr>
          <w:rFonts w:ascii="CMU Sans Serif Medium" w:hAnsi="CMU Sans Serif Medium" w:cs="CMU Sans Serif Medium"/>
        </w:rPr>
        <w:t xml:space="preserve">are determined by analysing the grid search results in Excel and </w:t>
      </w:r>
      <w:r w:rsidRPr="00DF230D">
        <w:rPr>
          <w:rFonts w:ascii="CMU Sans Serif Medium" w:hAnsi="CMU Sans Serif Medium" w:cs="CMU Sans Serif Medium"/>
        </w:rPr>
        <w:t xml:space="preserve">are then used to perform </w:t>
      </w:r>
      <w:r w:rsidR="001B5255" w:rsidRPr="00DF230D">
        <w:rPr>
          <w:rFonts w:ascii="CMU Sans Serif Medium" w:hAnsi="CMU Sans Serif Medium" w:cs="CMU Sans Serif Medium"/>
        </w:rPr>
        <w:t>10</w:t>
      </w:r>
      <w:r w:rsidRPr="00DF230D">
        <w:rPr>
          <w:rFonts w:ascii="CMU Sans Serif Medium" w:hAnsi="CMU Sans Serif Medium" w:cs="CMU Sans Serif Medium"/>
        </w:rPr>
        <w:t xml:space="preserve">-fold cross validation to get an idea of the model’s performance on the </w:t>
      </w:r>
      <w:r w:rsidRPr="00DF230D">
        <w:rPr>
          <w:rFonts w:ascii="CMU Sans Serif Medium" w:hAnsi="CMU Sans Serif Medium" w:cs="CMU Sans Serif Medium"/>
        </w:rPr>
        <w:lastRenderedPageBreak/>
        <w:t>training data compared to the paper’s results using the same metrics. The model’s predicted values are then plotted against the actual values for the critical temperature and a line of best fit is plotted to show how closely the fit matches the data.</w:t>
      </w:r>
      <w:r w:rsidR="003B3A9C" w:rsidRPr="00DF230D">
        <w:rPr>
          <w:rFonts w:ascii="CMU Sans Serif Medium" w:hAnsi="CMU Sans Serif Medium" w:cs="CMU Sans Serif Medium"/>
        </w:rPr>
        <w:t xml:space="preserve"> The model is </w:t>
      </w:r>
      <w:r w:rsidR="00657D22" w:rsidRPr="00DF230D">
        <w:rPr>
          <w:rFonts w:ascii="CMU Sans Serif Medium" w:hAnsi="CMU Sans Serif Medium" w:cs="CMU Sans Serif Medium"/>
        </w:rPr>
        <w:t>finally</w:t>
      </w:r>
      <w:r w:rsidR="003B3A9C" w:rsidRPr="00DF230D">
        <w:rPr>
          <w:rFonts w:ascii="CMU Sans Serif Medium" w:hAnsi="CMU Sans Serif Medium" w:cs="CMU Sans Serif Medium"/>
        </w:rPr>
        <w:t xml:space="preserve"> saved into a </w:t>
      </w:r>
      <w:proofErr w:type="gramStart"/>
      <w:r w:rsidR="003B3A9C" w:rsidRPr="00DF230D">
        <w:rPr>
          <w:rFonts w:ascii="CMU Sans Serif Medium" w:hAnsi="CMU Sans Serif Medium" w:cs="CMU Sans Serif Medium"/>
        </w:rPr>
        <w:t>“.</w:t>
      </w:r>
      <w:proofErr w:type="spellStart"/>
      <w:r w:rsidR="003B3A9C" w:rsidRPr="00DF230D">
        <w:rPr>
          <w:rFonts w:ascii="CMU Sans Serif Medium" w:hAnsi="CMU Sans Serif Medium" w:cs="CMU Sans Serif Medium"/>
        </w:rPr>
        <w:t>pkl</w:t>
      </w:r>
      <w:proofErr w:type="spellEnd"/>
      <w:proofErr w:type="gramEnd"/>
      <w:r w:rsidR="003B3A9C" w:rsidRPr="00DF230D">
        <w:rPr>
          <w:rFonts w:ascii="CMU Sans Serif Medium" w:hAnsi="CMU Sans Serif Medium" w:cs="CMU Sans Serif Medium"/>
        </w:rPr>
        <w:t>” file for future reference</w:t>
      </w:r>
      <w:r w:rsidR="00A77C4E" w:rsidRPr="00DF230D">
        <w:rPr>
          <w:rFonts w:ascii="CMU Sans Serif Medium" w:hAnsi="CMU Sans Serif Medium" w:cs="CMU Sans Serif Medium"/>
        </w:rPr>
        <w:t xml:space="preserve"> in the “</w:t>
      </w:r>
      <w:proofErr w:type="spellStart"/>
      <w:r w:rsidR="00A77C4E" w:rsidRPr="00DF230D">
        <w:rPr>
          <w:rFonts w:ascii="CMU Sans Serif Medium" w:hAnsi="CMU Sans Serif Medium" w:cs="CMU Sans Serif Medium"/>
        </w:rPr>
        <w:t>trained_models</w:t>
      </w:r>
      <w:proofErr w:type="spellEnd"/>
      <w:r w:rsidR="00A77C4E" w:rsidRPr="00DF230D">
        <w:rPr>
          <w:rFonts w:ascii="CMU Sans Serif Medium" w:hAnsi="CMU Sans Serif Medium" w:cs="CMU Sans Serif Medium"/>
        </w:rPr>
        <w:t>” directory</w:t>
      </w:r>
      <w:r w:rsidR="003B3A9C" w:rsidRPr="00DF230D">
        <w:rPr>
          <w:rFonts w:ascii="CMU Sans Serif Medium" w:hAnsi="CMU Sans Serif Medium" w:cs="CMU Sans Serif Medium"/>
        </w:rPr>
        <w:t>.</w:t>
      </w:r>
    </w:p>
    <w:p w14:paraId="67298F6D" w14:textId="33878577" w:rsidR="0099364D" w:rsidRPr="00DF230D" w:rsidRDefault="0099364D" w:rsidP="00433FF0">
      <w:pPr>
        <w:pStyle w:val="Heading1LaTeX"/>
        <w:jc w:val="both"/>
      </w:pPr>
      <w:bookmarkStart w:id="12" w:name="_Toc34938518"/>
      <w:r w:rsidRPr="00DF230D">
        <w:t>Evaluation</w:t>
      </w:r>
      <w:r w:rsidR="006F3472" w:rsidRPr="00DF230D">
        <w:t xml:space="preserve"> </w:t>
      </w:r>
      <w:r w:rsidR="0052470D" w:rsidRPr="00DF230D">
        <w:t>&amp; Critical Discussion</w:t>
      </w:r>
      <w:bookmarkEnd w:id="12"/>
    </w:p>
    <w:p w14:paraId="5E1C7F48" w14:textId="7EEE0945" w:rsidR="00306CC0" w:rsidRPr="00DF230D" w:rsidRDefault="00306CC0" w:rsidP="00433FF0">
      <w:pPr>
        <w:jc w:val="both"/>
        <w:rPr>
          <w:rFonts w:ascii="CMU Sans Serif Medium" w:hAnsi="CMU Sans Serif Medium" w:cs="CMU Sans Serif Medium"/>
        </w:rPr>
      </w:pPr>
    </w:p>
    <w:p w14:paraId="1271CA91" w14:textId="24FCC412" w:rsidR="00E75DAF" w:rsidRPr="00DF230D" w:rsidRDefault="00E75DAF" w:rsidP="00E75DAF">
      <w:pPr>
        <w:pStyle w:val="Heading2LaTeX"/>
      </w:pPr>
      <w:bookmarkStart w:id="13" w:name="_Toc34938519"/>
      <w:r w:rsidRPr="00DF230D">
        <w:t>Selecting the best model for evaluation</w:t>
      </w:r>
      <w:bookmarkEnd w:id="13"/>
    </w:p>
    <w:p w14:paraId="0FFAAC73" w14:textId="77777777" w:rsidR="00E75DAF" w:rsidRPr="00DF230D" w:rsidRDefault="00E75DAF" w:rsidP="00E75DAF">
      <w:pPr>
        <w:rPr>
          <w:rFonts w:ascii="CMU Sans Serif Medium" w:hAnsi="CMU Sans Serif Medium" w:cs="CMU Sans Serif Medium"/>
        </w:rPr>
      </w:pPr>
    </w:p>
    <w:p w14:paraId="09CDD8F9" w14:textId="3127B72F" w:rsidR="000A6669" w:rsidRPr="00DF230D" w:rsidRDefault="00E75DAF" w:rsidP="00433FF0">
      <w:pPr>
        <w:jc w:val="both"/>
        <w:rPr>
          <w:rFonts w:ascii="CMU Sans Serif Medium" w:hAnsi="CMU Sans Serif Medium" w:cs="CMU Sans Serif Medium"/>
        </w:rPr>
      </w:pPr>
      <w:r w:rsidRPr="00DF230D">
        <w:rPr>
          <w:rFonts w:ascii="CMU Sans Serif Medium" w:hAnsi="CMU Sans Serif Medium" w:cs="CMU Sans Serif Medium"/>
        </w:rPr>
        <w:t xml:space="preserve">The training execution flow mentioned in Section 3.5 is followed for each of the </w:t>
      </w:r>
      <w:r w:rsidR="00E34B4F" w:rsidRPr="00DF230D">
        <w:rPr>
          <w:rFonts w:ascii="CMU Sans Serif Medium" w:hAnsi="CMU Sans Serif Medium" w:cs="CMU Sans Serif Medium"/>
        </w:rPr>
        <w:t>three linear regression models used.</w:t>
      </w:r>
      <w:r w:rsidR="00A32BDA" w:rsidRPr="00DF230D">
        <w:rPr>
          <w:rFonts w:ascii="CMU Sans Serif Medium" w:hAnsi="CMU Sans Serif Medium" w:cs="CMU Sans Serif Medium"/>
        </w:rPr>
        <w:t xml:space="preserve"> The table below documents the scores found for each model </w:t>
      </w:r>
      <w:r w:rsidR="00495AEE" w:rsidRPr="00DF230D">
        <w:rPr>
          <w:rFonts w:ascii="CMU Sans Serif Medium" w:hAnsi="CMU Sans Serif Medium" w:cs="CMU Sans Serif Medium"/>
        </w:rPr>
        <w:t xml:space="preserve">using 10-fold cross validation </w:t>
      </w:r>
      <w:r w:rsidR="00A32BDA" w:rsidRPr="00DF230D">
        <w:rPr>
          <w:rFonts w:ascii="CMU Sans Serif Medium" w:hAnsi="CMU Sans Serif Medium" w:cs="CMU Sans Serif Medium"/>
        </w:rPr>
        <w:t>using the optimal hyperparameters determined during the grid search (for ridge and lasso only).</w:t>
      </w:r>
    </w:p>
    <w:p w14:paraId="79DD1DEF" w14:textId="32D2614C" w:rsidR="00AE783B" w:rsidRPr="00DF230D" w:rsidRDefault="00AE783B" w:rsidP="00433FF0">
      <w:pPr>
        <w:jc w:val="both"/>
        <w:rPr>
          <w:rFonts w:ascii="CMU Sans Serif Medium" w:hAnsi="CMU Sans Serif Medium" w:cs="CMU Sans Serif Medium"/>
        </w:rPr>
      </w:pPr>
    </w:p>
    <w:tbl>
      <w:tblPr>
        <w:tblStyle w:val="ListTable3"/>
        <w:tblW w:w="0" w:type="auto"/>
        <w:tblLook w:val="00A0" w:firstRow="1" w:lastRow="0" w:firstColumn="1" w:lastColumn="0" w:noHBand="0" w:noVBand="0"/>
      </w:tblPr>
      <w:tblGrid>
        <w:gridCol w:w="1696"/>
        <w:gridCol w:w="1843"/>
        <w:gridCol w:w="1701"/>
        <w:gridCol w:w="3656"/>
      </w:tblGrid>
      <w:tr w:rsidR="00E03481" w:rsidRPr="00DF230D" w14:paraId="41F9679D" w14:textId="77777777" w:rsidTr="00AC15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70AAD960" w14:textId="79E1F61F" w:rsidR="0035783D" w:rsidRPr="00DF230D" w:rsidRDefault="00294922" w:rsidP="00AC1510">
            <w:pPr>
              <w:jc w:val="center"/>
              <w:rPr>
                <w:rFonts w:ascii="CMU Sans Serif Medium" w:hAnsi="CMU Sans Serif Medium" w:cs="CMU Sans Serif Medium"/>
              </w:rPr>
            </w:pPr>
            <w:r w:rsidRPr="00DF230D">
              <w:rPr>
                <w:rFonts w:ascii="CMU Sans Serif Medium" w:hAnsi="CMU Sans Serif Medium" w:cs="CMU Sans Serif Medium"/>
              </w:rPr>
              <w:t>Model</w:t>
            </w:r>
          </w:p>
        </w:tc>
        <w:tc>
          <w:tcPr>
            <w:cnfStyle w:val="000010000000" w:firstRow="0" w:lastRow="0" w:firstColumn="0" w:lastColumn="0" w:oddVBand="1" w:evenVBand="0" w:oddHBand="0" w:evenHBand="0" w:firstRowFirstColumn="0" w:firstRowLastColumn="0" w:lastRowFirstColumn="0" w:lastRowLastColumn="0"/>
            <w:tcW w:w="1843" w:type="dxa"/>
          </w:tcPr>
          <w:p w14:paraId="65623BAC" w14:textId="46521F83" w:rsidR="0035783D" w:rsidRPr="00DF230D" w:rsidRDefault="0035783D" w:rsidP="00AC1510">
            <w:pPr>
              <w:jc w:val="center"/>
              <w:rPr>
                <w:rFonts w:ascii="CMU Sans Serif Medium" w:hAnsi="CMU Sans Serif Medium" w:cs="CMU Sans Serif Medium"/>
              </w:rPr>
            </w:pPr>
            <w:r w:rsidRPr="00DF230D">
              <w:rPr>
                <w:rFonts w:ascii="CMU Sans Serif Medium" w:hAnsi="CMU Sans Serif Medium" w:cs="CMU Sans Serif Medium"/>
              </w:rPr>
              <w:t>RMSE</w:t>
            </w:r>
          </w:p>
        </w:tc>
        <w:tc>
          <w:tcPr>
            <w:tcW w:w="1701" w:type="dxa"/>
          </w:tcPr>
          <w:p w14:paraId="049822CF" w14:textId="12DC4F41" w:rsidR="0035783D" w:rsidRPr="00DF230D" w:rsidRDefault="0035783D" w:rsidP="00AC1510">
            <w:pPr>
              <w:jc w:val="center"/>
              <w:cnfStyle w:val="100000000000" w:firstRow="1" w:lastRow="0" w:firstColumn="0" w:lastColumn="0" w:oddVBand="0" w:evenVBand="0" w:oddHBand="0" w:evenHBand="0" w:firstRowFirstColumn="0" w:firstRowLastColumn="0" w:lastRowFirstColumn="0" w:lastRowLastColumn="0"/>
              <w:rPr>
                <w:rFonts w:ascii="CMU Sans Serif Medium" w:hAnsi="CMU Sans Serif Medium" w:cs="CMU Sans Serif Medium"/>
                <w:vertAlign w:val="superscript"/>
              </w:rPr>
            </w:pPr>
            <w:r w:rsidRPr="00DF230D">
              <w:rPr>
                <w:rFonts w:ascii="CMU Sans Serif Medium" w:hAnsi="CMU Sans Serif Medium" w:cs="CMU Sans Serif Medium"/>
              </w:rPr>
              <w:t>R</w:t>
            </w:r>
            <w:r w:rsidR="0002738C" w:rsidRPr="00DF230D">
              <w:rPr>
                <w:rFonts w:ascii="CMU Sans Serif Medium" w:hAnsi="CMU Sans Serif Medium" w:cs="CMU Sans Serif Medium"/>
                <w:vertAlign w:val="superscript"/>
              </w:rPr>
              <w:t>2</w:t>
            </w:r>
          </w:p>
        </w:tc>
        <w:tc>
          <w:tcPr>
            <w:cnfStyle w:val="000010000000" w:firstRow="0" w:lastRow="0" w:firstColumn="0" w:lastColumn="0" w:oddVBand="1" w:evenVBand="0" w:oddHBand="0" w:evenHBand="0" w:firstRowFirstColumn="0" w:firstRowLastColumn="0" w:lastRowFirstColumn="0" w:lastRowLastColumn="0"/>
            <w:tcW w:w="3656" w:type="dxa"/>
          </w:tcPr>
          <w:p w14:paraId="5B7C1333" w14:textId="7D1377BB" w:rsidR="0035783D" w:rsidRPr="00DF230D" w:rsidRDefault="0002738C" w:rsidP="00AC1510">
            <w:pPr>
              <w:jc w:val="center"/>
              <w:rPr>
                <w:rFonts w:ascii="CMU Sans Serif Medium" w:hAnsi="CMU Sans Serif Medium" w:cs="CMU Sans Serif Medium"/>
              </w:rPr>
            </w:pPr>
            <w:r w:rsidRPr="00DF230D">
              <w:rPr>
                <w:rFonts w:ascii="CMU Sans Serif Medium" w:hAnsi="CMU Sans Serif Medium" w:cs="CMU Sans Serif Medium"/>
              </w:rPr>
              <w:t xml:space="preserve">Optimal </w:t>
            </w:r>
            <w:r w:rsidR="0035783D" w:rsidRPr="00DF230D">
              <w:rPr>
                <w:rFonts w:ascii="CMU Sans Serif Medium" w:hAnsi="CMU Sans Serif Medium" w:cs="CMU Sans Serif Medium"/>
              </w:rPr>
              <w:t>Hyperparameters</w:t>
            </w:r>
          </w:p>
        </w:tc>
      </w:tr>
      <w:tr w:rsidR="00791017" w:rsidRPr="00DF230D" w14:paraId="2FFBAD4F"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D4D1E87" w14:textId="77777777" w:rsidR="00AE783B" w:rsidRPr="00DF230D" w:rsidRDefault="00AE783B" w:rsidP="00383F7B">
            <w:pPr>
              <w:jc w:val="center"/>
              <w:rPr>
                <w:rFonts w:ascii="CMU Sans Serif Medium" w:hAnsi="CMU Sans Serif Medium" w:cs="CMU Sans Serif Medium"/>
              </w:rPr>
            </w:pPr>
            <w:r w:rsidRPr="00DF230D">
              <w:rPr>
                <w:rFonts w:ascii="CMU Sans Serif Medium" w:hAnsi="CMU Sans Serif Medium" w:cs="CMU Sans Serif Medium"/>
              </w:rPr>
              <w:t>Linear</w:t>
            </w:r>
          </w:p>
          <w:p w14:paraId="080351EA" w14:textId="5A9113F9" w:rsidR="00294922" w:rsidRPr="00DF230D" w:rsidRDefault="008E491E"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C</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026A3E86" w14:textId="270BE4B7" w:rsidR="00AE783B" w:rsidRPr="00DF230D" w:rsidRDefault="00AE783B" w:rsidP="00575D74">
            <w:pPr>
              <w:rPr>
                <w:rFonts w:ascii="CMU Sans Serif Medium" w:hAnsi="CMU Sans Serif Medium" w:cs="CMU Sans Serif Medium"/>
              </w:rPr>
            </w:pPr>
            <m:oMathPara>
              <m:oMath>
                <m:r>
                  <w:rPr>
                    <w:rFonts w:ascii="Cambria Math" w:hAnsi="Cambria Math" w:cs="CMU Sans Serif Medium"/>
                  </w:rPr>
                  <m:t>17.68K±0.45</m:t>
                </m:r>
              </m:oMath>
            </m:oMathPara>
          </w:p>
        </w:tc>
        <w:tc>
          <w:tcPr>
            <w:tcW w:w="1701" w:type="dxa"/>
            <w:vAlign w:val="center"/>
          </w:tcPr>
          <w:p w14:paraId="40ED5D37" w14:textId="3221AD56" w:rsidR="00AE783B" w:rsidRPr="00DF230D" w:rsidRDefault="00AE783B"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0F405672" w14:textId="02359674" w:rsidR="008E491E" w:rsidRPr="00DF230D" w:rsidRDefault="0035783D" w:rsidP="00877255">
            <w:pPr>
              <w:pStyle w:val="ListParagraph"/>
              <w:numPr>
                <w:ilvl w:val="0"/>
                <w:numId w:val="19"/>
              </w:numPr>
              <w:ind w:left="316"/>
              <w:rPr>
                <w:rFonts w:ascii="CMU Sans Serif Medium" w:hAnsi="CMU Sans Serif Medium" w:cs="CMU Sans Serif Medium"/>
              </w:rPr>
            </w:pPr>
            <w:proofErr w:type="spellStart"/>
            <w:r w:rsidRPr="00DF230D">
              <w:rPr>
                <w:rFonts w:ascii="CMU Sans Serif Medium" w:hAnsi="CMU Sans Serif Medium" w:cs="CMU Sans Serif Medium"/>
              </w:rPr>
              <w:t>fit_intercept</w:t>
            </w:r>
            <w:proofErr w:type="spellEnd"/>
            <w:r w:rsidRPr="00DF230D">
              <w:rPr>
                <w:rFonts w:ascii="CMU Sans Serif Medium" w:hAnsi="CMU Sans Serif Medium" w:cs="CMU Sans Serif Medium"/>
              </w:rPr>
              <w:t>=True</w:t>
            </w:r>
            <w:r w:rsidR="003E18B8" w:rsidRPr="00DF230D">
              <w:rPr>
                <w:rFonts w:ascii="CMU Sans Serif Medium" w:hAnsi="CMU Sans Serif Medium" w:cs="CMU Sans Serif Medium"/>
              </w:rPr>
              <w:t>,</w:t>
            </w:r>
          </w:p>
          <w:p w14:paraId="6D1DEC35" w14:textId="3DB621ED" w:rsidR="00AE783B" w:rsidRPr="00DF230D" w:rsidRDefault="0035783D" w:rsidP="00877255">
            <w:pPr>
              <w:pStyle w:val="ListParagraph"/>
              <w:numPr>
                <w:ilvl w:val="0"/>
                <w:numId w:val="19"/>
              </w:numPr>
              <w:ind w:left="316"/>
              <w:rPr>
                <w:rFonts w:ascii="CMU Sans Serif Medium" w:hAnsi="CMU Sans Serif Medium" w:cs="CMU Sans Serif Medium"/>
              </w:rPr>
            </w:pPr>
            <w:r w:rsidRPr="00DF230D">
              <w:rPr>
                <w:rFonts w:ascii="CMU Sans Serif Medium" w:hAnsi="CMU Sans Serif Medium" w:cs="CMU Sans Serif Medium"/>
              </w:rPr>
              <w:t>normalize=True</w:t>
            </w:r>
          </w:p>
        </w:tc>
      </w:tr>
      <w:tr w:rsidR="00791017" w:rsidRPr="00DF230D" w14:paraId="2D17C7E1" w14:textId="77777777" w:rsidTr="00383F7B">
        <w:tc>
          <w:tcPr>
            <w:cnfStyle w:val="001000000000" w:firstRow="0" w:lastRow="0" w:firstColumn="1" w:lastColumn="0" w:oddVBand="0" w:evenVBand="0" w:oddHBand="0" w:evenHBand="0" w:firstRowFirstColumn="0" w:firstRowLastColumn="0" w:lastRowFirstColumn="0" w:lastRowLastColumn="0"/>
            <w:tcW w:w="1696" w:type="dxa"/>
            <w:vAlign w:val="center"/>
          </w:tcPr>
          <w:p w14:paraId="586D7611" w14:textId="77777777" w:rsidR="00AE783B" w:rsidRPr="00DF230D" w:rsidRDefault="0035783D" w:rsidP="00383F7B">
            <w:pPr>
              <w:jc w:val="center"/>
              <w:rPr>
                <w:rFonts w:ascii="CMU Sans Serif Medium" w:hAnsi="CMU Sans Serif Medium" w:cs="CMU Sans Serif Medium"/>
              </w:rPr>
            </w:pPr>
            <w:r w:rsidRPr="00DF230D">
              <w:rPr>
                <w:rFonts w:ascii="CMU Sans Serif Medium" w:hAnsi="CMU Sans Serif Medium" w:cs="CMU Sans Serif Medium"/>
              </w:rPr>
              <w:t>Ridge</w:t>
            </w:r>
          </w:p>
          <w:p w14:paraId="65347382" w14:textId="240D7F31" w:rsidR="00294922" w:rsidRPr="00DF230D" w:rsidRDefault="00575D74"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D</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28402AD4" w14:textId="10D84B86" w:rsidR="00AE783B" w:rsidRPr="00DF230D" w:rsidRDefault="008E491E" w:rsidP="00575D74">
            <w:pPr>
              <w:rPr>
                <w:rFonts w:ascii="CMU Sans Serif Medium" w:hAnsi="CMU Sans Serif Medium" w:cs="CMU Sans Serif Medium"/>
              </w:rPr>
            </w:pPr>
            <m:oMathPara>
              <m:oMath>
                <m:r>
                  <w:rPr>
                    <w:rFonts w:ascii="Cambria Math" w:hAnsi="Cambria Math" w:cs="CMU Sans Serif Medium"/>
                  </w:rPr>
                  <m:t>17.68K±0.45</m:t>
                </m:r>
              </m:oMath>
            </m:oMathPara>
          </w:p>
        </w:tc>
        <w:tc>
          <w:tcPr>
            <w:tcW w:w="1701" w:type="dxa"/>
            <w:vAlign w:val="center"/>
          </w:tcPr>
          <w:p w14:paraId="40B7D05F" w14:textId="544E0D54" w:rsidR="00AE783B" w:rsidRPr="00DF230D" w:rsidRDefault="008E491E" w:rsidP="00575D74">
            <w:pPr>
              <w:cnfStyle w:val="000000000000" w:firstRow="0" w:lastRow="0" w:firstColumn="0" w:lastColumn="0" w:oddVBand="0" w:evenVBand="0" w:oddHBand="0"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176B4A56" w14:textId="77777777" w:rsidR="003E18B8"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 xml:space="preserve">alpha=0.1, </w:t>
            </w:r>
          </w:p>
          <w:p w14:paraId="0FB38FB7" w14:textId="77777777" w:rsidR="003E18B8"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solver='</w:t>
            </w:r>
            <w:proofErr w:type="spellStart"/>
            <w:r w:rsidRPr="00DF230D">
              <w:rPr>
                <w:rFonts w:ascii="CMU Sans Serif Medium" w:hAnsi="CMU Sans Serif Medium" w:cs="CMU Sans Serif Medium"/>
              </w:rPr>
              <w:t>svd</w:t>
            </w:r>
            <w:proofErr w:type="spellEnd"/>
            <w:r w:rsidRPr="00DF230D">
              <w:rPr>
                <w:rFonts w:ascii="CMU Sans Serif Medium" w:hAnsi="CMU Sans Serif Medium" w:cs="CMU Sans Serif Medium"/>
              </w:rPr>
              <w:t xml:space="preserve">', </w:t>
            </w:r>
          </w:p>
          <w:p w14:paraId="66C19FAE" w14:textId="0A0F8024" w:rsidR="00AE783B"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normalize=False</w:t>
            </w:r>
          </w:p>
        </w:tc>
      </w:tr>
      <w:tr w:rsidR="00791017" w:rsidRPr="00DF230D" w14:paraId="66709949"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A9B301E" w14:textId="77777777" w:rsidR="00AE783B" w:rsidRPr="00DF230D" w:rsidRDefault="0035783D" w:rsidP="00383F7B">
            <w:pPr>
              <w:jc w:val="center"/>
              <w:rPr>
                <w:rFonts w:ascii="CMU Sans Serif Medium" w:hAnsi="CMU Sans Serif Medium" w:cs="CMU Sans Serif Medium"/>
              </w:rPr>
            </w:pPr>
            <w:r w:rsidRPr="00DF230D">
              <w:rPr>
                <w:rFonts w:ascii="CMU Sans Serif Medium" w:hAnsi="CMU Sans Serif Medium" w:cs="CMU Sans Serif Medium"/>
              </w:rPr>
              <w:t>Lasso</w:t>
            </w:r>
          </w:p>
          <w:p w14:paraId="045BCB46" w14:textId="3E720319" w:rsidR="00294922" w:rsidRPr="00DF230D" w:rsidRDefault="00575D74"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E</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5091E950" w14:textId="19A3B317" w:rsidR="00AE783B" w:rsidRPr="00DF230D" w:rsidRDefault="009832C7" w:rsidP="00575D74">
            <w:pPr>
              <w:rPr>
                <w:rFonts w:ascii="CMU Sans Serif Medium" w:hAnsi="CMU Sans Serif Medium" w:cs="CMU Sans Serif Medium"/>
              </w:rPr>
            </w:pPr>
            <m:oMathPara>
              <m:oMath>
                <m:r>
                  <w:rPr>
                    <w:rFonts w:ascii="Cambria Math" w:hAnsi="Cambria Math" w:cs="CMU Sans Serif Medium"/>
                  </w:rPr>
                  <m:t>17.</m:t>
                </m:r>
                <m:r>
                  <w:rPr>
                    <w:rFonts w:ascii="Cambria Math" w:hAnsi="Cambria Math" w:cs="CMU Sans Serif Medium"/>
                  </w:rPr>
                  <m:t>75±0.3</m:t>
                </m:r>
              </m:oMath>
            </m:oMathPara>
          </w:p>
        </w:tc>
        <w:tc>
          <w:tcPr>
            <w:tcW w:w="1701" w:type="dxa"/>
            <w:vAlign w:val="center"/>
          </w:tcPr>
          <w:p w14:paraId="08B07456" w14:textId="78BF71D2" w:rsidR="00AE783B" w:rsidRPr="00DF230D" w:rsidRDefault="00791017"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5884DB6D"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alpha=0, </w:t>
            </w:r>
          </w:p>
          <w:p w14:paraId="46D2C7CA" w14:textId="77777777" w:rsidR="003E18B8" w:rsidRPr="00DF230D" w:rsidRDefault="003E18B8" w:rsidP="00877255">
            <w:pPr>
              <w:pStyle w:val="ListParagraph"/>
              <w:numPr>
                <w:ilvl w:val="0"/>
                <w:numId w:val="20"/>
              </w:numPr>
              <w:ind w:left="316"/>
              <w:rPr>
                <w:rFonts w:ascii="CMU Sans Serif Medium" w:hAnsi="CMU Sans Serif Medium" w:cs="CMU Sans Serif Medium"/>
              </w:rPr>
            </w:pPr>
            <w:proofErr w:type="spellStart"/>
            <w:r w:rsidRPr="00DF230D">
              <w:rPr>
                <w:rFonts w:ascii="CMU Sans Serif Medium" w:hAnsi="CMU Sans Serif Medium" w:cs="CMU Sans Serif Medium"/>
              </w:rPr>
              <w:t>tol</w:t>
            </w:r>
            <w:proofErr w:type="spellEnd"/>
            <w:r w:rsidRPr="00DF230D">
              <w:rPr>
                <w:rFonts w:ascii="CMU Sans Serif Medium" w:hAnsi="CMU Sans Serif Medium" w:cs="CMU Sans Serif Medium"/>
              </w:rPr>
              <w:t xml:space="preserve">=0.01, </w:t>
            </w:r>
          </w:p>
          <w:p w14:paraId="0F55FA51"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selection="random", </w:t>
            </w:r>
          </w:p>
          <w:p w14:paraId="2E262AEB"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positive=False, </w:t>
            </w:r>
          </w:p>
          <w:p w14:paraId="59F0B3FB" w14:textId="77777777" w:rsidR="003E18B8" w:rsidRPr="00DF230D" w:rsidRDefault="003E18B8" w:rsidP="00877255">
            <w:pPr>
              <w:pStyle w:val="ListParagraph"/>
              <w:numPr>
                <w:ilvl w:val="0"/>
                <w:numId w:val="20"/>
              </w:numPr>
              <w:ind w:left="316"/>
              <w:rPr>
                <w:rFonts w:ascii="CMU Sans Serif Medium" w:hAnsi="CMU Sans Serif Medium" w:cs="CMU Sans Serif Medium"/>
              </w:rPr>
            </w:pPr>
            <w:proofErr w:type="spellStart"/>
            <w:r w:rsidRPr="00DF230D">
              <w:rPr>
                <w:rFonts w:ascii="CMU Sans Serif Medium" w:hAnsi="CMU Sans Serif Medium" w:cs="CMU Sans Serif Medium"/>
              </w:rPr>
              <w:t>max_iter</w:t>
            </w:r>
            <w:proofErr w:type="spellEnd"/>
            <w:r w:rsidRPr="00DF230D">
              <w:rPr>
                <w:rFonts w:ascii="CMU Sans Serif Medium" w:hAnsi="CMU Sans Serif Medium" w:cs="CMU Sans Serif Medium"/>
              </w:rPr>
              <w:t xml:space="preserve">=1000, </w:t>
            </w:r>
          </w:p>
          <w:p w14:paraId="746BCBA6" w14:textId="09493E89" w:rsidR="00AE783B"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normalize=False</w:t>
            </w:r>
          </w:p>
        </w:tc>
      </w:tr>
    </w:tbl>
    <w:p w14:paraId="4BEB63AB" w14:textId="77777777" w:rsidR="00AE783B" w:rsidRPr="00DF230D" w:rsidRDefault="00AE783B" w:rsidP="00433FF0">
      <w:pPr>
        <w:jc w:val="both"/>
        <w:rPr>
          <w:rFonts w:ascii="CMU Sans Serif Medium" w:hAnsi="CMU Sans Serif Medium" w:cs="CMU Sans Serif Medium"/>
        </w:rPr>
      </w:pPr>
    </w:p>
    <w:p w14:paraId="7271DB1C" w14:textId="036ABD0C" w:rsidR="007B53D6" w:rsidRPr="00DF230D" w:rsidRDefault="004C4BD5" w:rsidP="006E0CBE">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This table indicates </w:t>
      </w:r>
      <w:r w:rsidR="002E1DE5" w:rsidRPr="00DF230D">
        <w:rPr>
          <w:rFonts w:ascii="CMU Sans Serif Medium" w:hAnsi="CMU Sans Serif Medium" w:cs="CMU Sans Serif Medium"/>
        </w:rPr>
        <w:t xml:space="preserve">that there is minimal </w:t>
      </w:r>
      <w:r w:rsidR="00AD088B" w:rsidRPr="00DF230D">
        <w:rPr>
          <w:rFonts w:ascii="CMU Sans Serif Medium" w:hAnsi="CMU Sans Serif Medium" w:cs="CMU Sans Serif Medium"/>
        </w:rPr>
        <w:t xml:space="preserve">difference between the performance of each optimal </w:t>
      </w:r>
      <w:r w:rsidR="00FA5C87" w:rsidRPr="00DF230D">
        <w:rPr>
          <w:rFonts w:ascii="CMU Sans Serif Medium" w:hAnsi="CMU Sans Serif Medium" w:cs="CMU Sans Serif Medium"/>
        </w:rPr>
        <w:t xml:space="preserve">linear regression </w:t>
      </w:r>
      <w:r w:rsidR="00AD088B" w:rsidRPr="00DF230D">
        <w:rPr>
          <w:rFonts w:ascii="CMU Sans Serif Medium" w:hAnsi="CMU Sans Serif Medium" w:cs="CMU Sans Serif Medium"/>
        </w:rPr>
        <w:t>model</w:t>
      </w:r>
      <w:r w:rsidR="00FA5C87" w:rsidRPr="00DF230D">
        <w:rPr>
          <w:rFonts w:ascii="CMU Sans Serif Medium" w:hAnsi="CMU Sans Serif Medium" w:cs="CMU Sans Serif Medium"/>
        </w:rPr>
        <w:t xml:space="preserve">. Indeed, looking at the column of the optimal hyperparameters used </w:t>
      </w:r>
      <w:r w:rsidR="006E5C32" w:rsidRPr="00DF230D">
        <w:rPr>
          <w:rFonts w:ascii="CMU Sans Serif Medium" w:hAnsi="CMU Sans Serif Medium" w:cs="CMU Sans Serif Medium"/>
        </w:rPr>
        <w:t>for each optimal model, the alpha constant, which sets the strength of the regularisation for the Ridge and Lasso models, and th</w:t>
      </w:r>
      <w:r w:rsidR="00961C9D" w:rsidRPr="00DF230D">
        <w:rPr>
          <w:rFonts w:ascii="CMU Sans Serif Medium" w:hAnsi="CMU Sans Serif Medium" w:cs="CMU Sans Serif Medium"/>
        </w:rPr>
        <w:t>erefore the penalty applied to irrelevant features, are near 0</w:t>
      </w:r>
      <w:r w:rsidR="00914E2E" w:rsidRPr="00DF230D">
        <w:rPr>
          <w:rFonts w:ascii="CMU Sans Serif Medium" w:hAnsi="CMU Sans Serif Medium" w:cs="CMU Sans Serif Medium"/>
        </w:rPr>
        <w:t>. This means that a general linear regression model without regularisation is actually being applied in all three cases</w:t>
      </w:r>
      <w:r w:rsidR="00E34654" w:rsidRPr="00DF230D">
        <w:rPr>
          <w:rFonts w:ascii="CMU Sans Serif Medium" w:hAnsi="CMU Sans Serif Medium" w:cs="CMU Sans Serif Medium"/>
        </w:rPr>
        <w:t>.</w:t>
      </w:r>
      <w:r w:rsidR="00E3613A" w:rsidRPr="00DF230D">
        <w:rPr>
          <w:rFonts w:ascii="CMU Sans Serif Medium" w:hAnsi="CMU Sans Serif Medium" w:cs="CMU Sans Serif Medium"/>
        </w:rPr>
        <w:t xml:space="preserve"> To break the tie, the linear regression model with Ridge regularisation is used as it includes some minor form of regularisation which may help generalise to unseen data.</w:t>
      </w:r>
    </w:p>
    <w:p w14:paraId="30E33593" w14:textId="178B156E" w:rsidR="00244E67" w:rsidRPr="00DF230D" w:rsidRDefault="00244E67" w:rsidP="006E0CBE">
      <w:pPr>
        <w:ind w:firstLine="360"/>
        <w:jc w:val="both"/>
        <w:rPr>
          <w:rFonts w:ascii="CMU Sans Serif Medium" w:hAnsi="CMU Sans Serif Medium" w:cs="CMU Sans Serif Medium"/>
        </w:rPr>
      </w:pPr>
    </w:p>
    <w:p w14:paraId="4DC1EC4F" w14:textId="4F989150" w:rsidR="00244E67" w:rsidRPr="00DF230D" w:rsidRDefault="00244E67" w:rsidP="006E0CBE">
      <w:pPr>
        <w:pStyle w:val="Heading2LaTeX"/>
        <w:jc w:val="both"/>
      </w:pPr>
      <w:bookmarkStart w:id="14" w:name="_Toc34938520"/>
      <w:r w:rsidRPr="00DF230D">
        <w:t>Final model evaluation against test data</w:t>
      </w:r>
      <w:bookmarkEnd w:id="14"/>
    </w:p>
    <w:p w14:paraId="2B0B8B3F" w14:textId="74E9B9EA" w:rsidR="007F525C" w:rsidRPr="00DF230D" w:rsidRDefault="007F525C" w:rsidP="006E0CBE">
      <w:pPr>
        <w:jc w:val="both"/>
        <w:rPr>
          <w:rFonts w:ascii="CMU Sans Serif Medium" w:hAnsi="CMU Sans Serif Medium" w:cs="CMU Sans Serif Medium"/>
        </w:rPr>
      </w:pPr>
    </w:p>
    <w:p w14:paraId="1D40CF2F" w14:textId="73B91D06" w:rsidR="00845052" w:rsidRPr="00DF230D" w:rsidRDefault="007F525C" w:rsidP="006E0CBE">
      <w:pPr>
        <w:jc w:val="both"/>
        <w:rPr>
          <w:rFonts w:ascii="CMU Sans Serif Medium" w:hAnsi="CMU Sans Serif Medium" w:cs="CMU Sans Serif Medium"/>
        </w:rPr>
      </w:pPr>
      <w:r w:rsidRPr="00DF230D">
        <w:rPr>
          <w:rFonts w:ascii="CMU Sans Serif Medium" w:hAnsi="CMU Sans Serif Medium" w:cs="CMU Sans Serif Medium"/>
        </w:rPr>
        <w:t xml:space="preserve">Finally, the test data set can be used </w:t>
      </w:r>
      <w:r w:rsidR="00D713FD" w:rsidRPr="00DF230D">
        <w:rPr>
          <w:rFonts w:ascii="CMU Sans Serif Medium" w:hAnsi="CMU Sans Serif Medium" w:cs="CMU Sans Serif Medium"/>
        </w:rPr>
        <w:t>for the final evaluation of the chosen model.</w:t>
      </w:r>
      <w:r w:rsidR="00EE6F38" w:rsidRPr="00DF230D">
        <w:rPr>
          <w:rFonts w:ascii="CMU Sans Serif Medium" w:hAnsi="CMU Sans Serif Medium" w:cs="CMU Sans Serif Medium"/>
        </w:rPr>
        <w:t xml:space="preserve"> </w:t>
      </w:r>
      <w:r w:rsidR="00845052" w:rsidRPr="00DF230D">
        <w:rPr>
          <w:rFonts w:ascii="CMU Sans Serif Medium" w:hAnsi="CMU Sans Serif Medium" w:cs="CMU Sans Serif Medium"/>
        </w:rPr>
        <w:t>Before predicting the critical temperatures based on the testing data, the testing data has to undergo the same steps covered in Section 3.4.</w:t>
      </w:r>
      <w:r w:rsidR="00821E85" w:rsidRPr="00DF230D">
        <w:rPr>
          <w:rFonts w:ascii="CMU Sans Serif Medium" w:hAnsi="CMU Sans Serif Medium" w:cs="CMU Sans Serif Medium"/>
        </w:rPr>
        <w:t xml:space="preserve"> The testing data is split between inputs and outputs, and the outputs are scaled in the same way.</w:t>
      </w:r>
    </w:p>
    <w:p w14:paraId="1F9B6199" w14:textId="26FBEC25" w:rsidR="00821E85" w:rsidRPr="00DF230D" w:rsidRDefault="00821E85" w:rsidP="006E0CBE">
      <w:pPr>
        <w:jc w:val="both"/>
        <w:rPr>
          <w:rFonts w:ascii="CMU Sans Serif Medium" w:hAnsi="CMU Sans Serif Medium" w:cs="CMU Sans Serif Medium"/>
        </w:rPr>
      </w:pPr>
    </w:p>
    <w:p w14:paraId="299F1ECF" w14:textId="3404D398" w:rsidR="00821E85" w:rsidRPr="00DF230D" w:rsidRDefault="00821E85" w:rsidP="006E0CBE">
      <w:pPr>
        <w:jc w:val="both"/>
        <w:rPr>
          <w:rFonts w:ascii="CMU Sans Serif Medium" w:hAnsi="CMU Sans Serif Medium" w:cs="CMU Sans Serif Medium"/>
        </w:rPr>
      </w:pPr>
      <w:r w:rsidRPr="00DF230D">
        <w:rPr>
          <w:rFonts w:ascii="CMU Sans Serif Medium" w:hAnsi="CMU Sans Serif Medium" w:cs="CMU Sans Serif Medium"/>
        </w:rPr>
        <w:lastRenderedPageBreak/>
        <w:tab/>
        <w:t xml:space="preserve">Only then can the </w:t>
      </w:r>
      <w:r w:rsidRPr="00DF230D">
        <w:rPr>
          <w:rFonts w:ascii="CMU Sans Serif Medium" w:hAnsi="CMU Sans Serif Medium" w:cs="CMU Sans Serif Medium"/>
          <w:i/>
          <w:iCs/>
        </w:rPr>
        <w:t>predict</w:t>
      </w:r>
      <w:r w:rsidRPr="00DF230D">
        <w:rPr>
          <w:rFonts w:ascii="CMU Sans Serif Medium" w:hAnsi="CMU Sans Serif Medium" w:cs="CMU Sans Serif Medium"/>
        </w:rPr>
        <w:t xml:space="preserve"> function be called on the inputs of the testing set</w:t>
      </w:r>
      <w:r w:rsidR="00CF76C4" w:rsidRPr="00DF230D">
        <w:rPr>
          <w:rFonts w:ascii="CMU Sans Serif Medium" w:hAnsi="CMU Sans Serif Medium" w:cs="CMU Sans Serif Medium"/>
        </w:rPr>
        <w:t xml:space="preserve"> for the first time</w:t>
      </w:r>
      <w:r w:rsidRPr="00DF230D">
        <w:rPr>
          <w:rFonts w:ascii="CMU Sans Serif Medium" w:hAnsi="CMU Sans Serif Medium" w:cs="CMU Sans Serif Medium"/>
        </w:rPr>
        <w:t>.</w:t>
      </w:r>
      <w:r w:rsidR="00557B57" w:rsidRPr="00DF230D">
        <w:rPr>
          <w:rFonts w:ascii="CMU Sans Serif Medium" w:hAnsi="CMU Sans Serif Medium" w:cs="CMU Sans Serif Medium"/>
        </w:rPr>
        <w:t xml:space="preserve"> The results are the following:</w:t>
      </w:r>
    </w:p>
    <w:p w14:paraId="02F581CB" w14:textId="3660FEAC" w:rsidR="00557B57" w:rsidRPr="00DF230D" w:rsidRDefault="00557B57" w:rsidP="00877255">
      <w:pPr>
        <w:pStyle w:val="ListParagraph"/>
        <w:numPr>
          <w:ilvl w:val="0"/>
          <w:numId w:val="22"/>
        </w:numPr>
        <w:jc w:val="both"/>
        <w:rPr>
          <w:rFonts w:ascii="CMU Sans Serif Medium" w:hAnsi="CMU Sans Serif Medium" w:cs="CMU Sans Serif Medium"/>
        </w:rPr>
      </w:pPr>
      <m:oMath>
        <m:r>
          <w:rPr>
            <w:rFonts w:ascii="Cambria Math" w:hAnsi="Cambria Math" w:cs="CMU Sans Serif Medium"/>
          </w:rPr>
          <m:t>RMSE=17.38K</m:t>
        </m:r>
      </m:oMath>
    </w:p>
    <w:p w14:paraId="4216EDD1" w14:textId="35564C01" w:rsidR="00557B57" w:rsidRPr="00DF230D" w:rsidRDefault="00557B57" w:rsidP="00877255">
      <w:pPr>
        <w:pStyle w:val="ListParagraph"/>
        <w:numPr>
          <w:ilvl w:val="0"/>
          <w:numId w:val="22"/>
        </w:numPr>
        <w:jc w:val="both"/>
        <w:rPr>
          <w:rFonts w:ascii="CMU Sans Serif Medium" w:hAnsi="CMU Sans Serif Medium" w:cs="CMU Sans Serif Medium"/>
        </w:rPr>
      </w:pPr>
      <m:oMath>
        <m:sSup>
          <m:sSupPr>
            <m:ctrlPr>
              <w:rPr>
                <w:rFonts w:ascii="Cambria Math" w:hAnsi="Cambria Math" w:cs="CMU Sans Serif Medium"/>
                <w:i/>
              </w:rPr>
            </m:ctrlPr>
          </m:sSupPr>
          <m:e>
            <m:r>
              <w:rPr>
                <w:rFonts w:ascii="Cambria Math" w:hAnsi="Cambria Math" w:cs="CMU Sans Serif Medium"/>
              </w:rPr>
              <m:t>R</m:t>
            </m:r>
          </m:e>
          <m:sup>
            <m:r>
              <w:rPr>
                <w:rFonts w:ascii="Cambria Math" w:hAnsi="Cambria Math" w:cs="CMU Sans Serif Medium"/>
              </w:rPr>
              <m:t>2</m:t>
            </m:r>
          </m:sup>
        </m:sSup>
        <m:r>
          <w:rPr>
            <w:rFonts w:ascii="Cambria Math" w:hAnsi="Cambria Math" w:cs="CMU Sans Serif Medium"/>
          </w:rPr>
          <m:t>=0.74%</m:t>
        </m:r>
      </m:oMath>
    </w:p>
    <w:p w14:paraId="4AAE9875" w14:textId="757AAB69" w:rsidR="00557B57" w:rsidRPr="00DF230D" w:rsidRDefault="00557B57" w:rsidP="006E0CBE">
      <w:pPr>
        <w:jc w:val="both"/>
        <w:rPr>
          <w:rFonts w:ascii="CMU Sans Serif Medium" w:hAnsi="CMU Sans Serif Medium" w:cs="CMU Sans Serif Medium"/>
        </w:rPr>
      </w:pPr>
    </w:p>
    <w:p w14:paraId="22CCCDA9" w14:textId="4A057F71" w:rsidR="00845052" w:rsidRPr="00DF230D" w:rsidRDefault="005A644F" w:rsidP="006E0CBE">
      <w:pPr>
        <w:ind w:firstLine="360"/>
        <w:jc w:val="both"/>
        <w:rPr>
          <w:rFonts w:ascii="CMU Sans Serif Medium" w:hAnsi="CMU Sans Serif Medium" w:cs="CMU Sans Serif Medium"/>
        </w:rPr>
      </w:pPr>
      <w:r w:rsidRPr="00DF230D">
        <w:rPr>
          <w:rFonts w:ascii="CMU Sans Serif Medium" w:hAnsi="CMU Sans Serif Medium" w:cs="CMU Sans Serif Medium"/>
        </w:rPr>
        <w:t>Compared to the paper</w:t>
      </w:r>
      <w:r w:rsidR="00CD58FC" w:rsidRPr="00DF230D">
        <w:rPr>
          <w:rFonts w:ascii="CMU Sans Serif Medium" w:hAnsi="CMU Sans Serif Medium" w:cs="CMU Sans Serif Medium"/>
        </w:rPr>
        <w:t>’</w:t>
      </w:r>
      <w:r w:rsidRPr="00DF230D">
        <w:rPr>
          <w:rFonts w:ascii="CMU Sans Serif Medium" w:hAnsi="CMU Sans Serif Medium" w:cs="CMU Sans Serif Medium"/>
        </w:rPr>
        <w:t>s results</w:t>
      </w:r>
      <w:r w:rsidR="00B9542C" w:rsidRPr="00DF230D">
        <w:rPr>
          <w:rFonts w:ascii="CMU Sans Serif Medium" w:hAnsi="CMU Sans Serif Medium" w:cs="CMU Sans Serif Medium"/>
        </w:rPr>
        <w:t xml:space="preserve"> </w:t>
      </w:r>
      <w:r w:rsidR="00B9542C" w:rsidRPr="00DF230D">
        <w:rPr>
          <w:rFonts w:ascii="CMU Sans Serif Medium" w:hAnsi="CMU Sans Serif Medium" w:cs="CMU Sans Serif Medium"/>
        </w:rPr>
        <w:fldChar w:fldCharType="begin" w:fldLock="1"/>
      </w:r>
      <w:r w:rsidR="0045625F"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542C" w:rsidRPr="00DF230D">
        <w:rPr>
          <w:rFonts w:ascii="CMU Sans Serif Medium" w:hAnsi="CMU Sans Serif Medium" w:cs="CMU Sans Serif Medium"/>
        </w:rPr>
        <w:fldChar w:fldCharType="separate"/>
      </w:r>
      <w:r w:rsidR="00B9542C" w:rsidRPr="00DF230D">
        <w:rPr>
          <w:rFonts w:ascii="CMU Sans Serif Medium" w:hAnsi="CMU Sans Serif Medium" w:cs="CMU Sans Serif Medium"/>
          <w:noProof/>
        </w:rPr>
        <w:t>[1]</w:t>
      </w:r>
      <w:r w:rsidR="00B9542C" w:rsidRPr="00DF230D">
        <w:rPr>
          <w:rFonts w:ascii="CMU Sans Serif Medium" w:hAnsi="CMU Sans Serif Medium" w:cs="CMU Sans Serif Medium"/>
        </w:rPr>
        <w:fldChar w:fldCharType="end"/>
      </w:r>
      <w:r w:rsidRPr="00DF230D">
        <w:rPr>
          <w:rFonts w:ascii="CMU Sans Serif Medium" w:hAnsi="CMU Sans Serif Medium" w:cs="CMU Sans Serif Medium"/>
        </w:rPr>
        <w:t>, the RMSE improved by 0.22K, while the R</w:t>
      </w:r>
      <w:r w:rsidRPr="00DF230D">
        <w:rPr>
          <w:rFonts w:ascii="CMU Sans Serif Medium" w:hAnsi="CMU Sans Serif Medium" w:cs="CMU Sans Serif Medium"/>
          <w:vertAlign w:val="superscript"/>
        </w:rPr>
        <w:t>2</w:t>
      </w:r>
      <w:r w:rsidRPr="00DF230D">
        <w:rPr>
          <w:rFonts w:ascii="CMU Sans Serif Medium" w:hAnsi="CMU Sans Serif Medium" w:cs="CMU Sans Serif Medium"/>
        </w:rPr>
        <w:t xml:space="preserve"> score remained the same</w:t>
      </w:r>
      <w:r w:rsidR="00E946DD" w:rsidRPr="00DF230D">
        <w:rPr>
          <w:rFonts w:ascii="CMU Sans Serif Medium" w:hAnsi="CMU Sans Serif Medium" w:cs="CMU Sans Serif Medium"/>
        </w:rPr>
        <w:t xml:space="preserve">. Observing the </w:t>
      </w:r>
      <w:r w:rsidR="00D72E15" w:rsidRPr="00DF230D">
        <w:rPr>
          <w:rFonts w:ascii="CMU Sans Serif Medium" w:hAnsi="CMU Sans Serif Medium" w:cs="CMU Sans Serif Medium"/>
        </w:rPr>
        <w:t>line of best fit on the testing data in Figure 6, it can be visually confirmed that the linear model</w:t>
      </w:r>
      <w:r w:rsidR="00E91086" w:rsidRPr="00DF230D">
        <w:rPr>
          <w:rFonts w:ascii="CMU Sans Serif Medium" w:hAnsi="CMU Sans Serif Medium" w:cs="CMU Sans Serif Medium"/>
        </w:rPr>
        <w:t>.</w:t>
      </w:r>
    </w:p>
    <w:p w14:paraId="37B7D292" w14:textId="22160C4C" w:rsidR="007E6D85" w:rsidRPr="00DF230D" w:rsidRDefault="007E6D85" w:rsidP="006E0CBE">
      <w:pPr>
        <w:jc w:val="both"/>
        <w:rPr>
          <w:rFonts w:ascii="CMU Sans Serif Medium" w:hAnsi="CMU Sans Serif Medium" w:cs="CMU Sans Serif Medium"/>
        </w:rPr>
      </w:pPr>
    </w:p>
    <w:p w14:paraId="7B290534" w14:textId="77777777" w:rsidR="001D0E79" w:rsidRPr="00DF230D" w:rsidRDefault="007E6D85" w:rsidP="006E0CBE">
      <w:pPr>
        <w:keepNext/>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08CD950C" wp14:editId="53274B1E">
            <wp:extent cx="4238625" cy="3175059"/>
            <wp:effectExtent l="0" t="0" r="3175"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ot_final_ridge_reg.png"/>
                    <pic:cNvPicPr/>
                  </pic:nvPicPr>
                  <pic:blipFill rotWithShape="1">
                    <a:blip r:embed="rId15">
                      <a:extLst>
                        <a:ext uri="{28A0092B-C50C-407E-A947-70E740481C1C}">
                          <a14:useLocalDpi xmlns:a14="http://schemas.microsoft.com/office/drawing/2010/main" val="0"/>
                        </a:ext>
                      </a:extLst>
                    </a:blip>
                    <a:srcRect l="1853" t="6962" r="6861" b="1871"/>
                    <a:stretch/>
                  </pic:blipFill>
                  <pic:spPr bwMode="auto">
                    <a:xfrm>
                      <a:off x="0" y="0"/>
                      <a:ext cx="4240872" cy="3176742"/>
                    </a:xfrm>
                    <a:prstGeom prst="rect">
                      <a:avLst/>
                    </a:prstGeom>
                    <a:ln>
                      <a:noFill/>
                    </a:ln>
                    <a:extLst>
                      <a:ext uri="{53640926-AAD7-44D8-BBD7-CCE9431645EC}">
                        <a14:shadowObscured xmlns:a14="http://schemas.microsoft.com/office/drawing/2010/main"/>
                      </a:ext>
                    </a:extLst>
                  </pic:spPr>
                </pic:pic>
              </a:graphicData>
            </a:graphic>
          </wp:inline>
        </w:drawing>
      </w:r>
    </w:p>
    <w:p w14:paraId="42E2909B" w14:textId="3BC81F0F" w:rsidR="007E6D85" w:rsidRPr="00DF230D" w:rsidRDefault="001D0E79" w:rsidP="006E0CB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Pr="00DF230D">
        <w:rPr>
          <w:rFonts w:ascii="CMU Sans Serif Medium" w:hAnsi="CMU Sans Serif Medium" w:cs="CMU Sans Serif Medium"/>
          <w:noProof/>
          <w:sz w:val="22"/>
          <w:szCs w:val="22"/>
        </w:rPr>
        <w:t>6</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Line of best fit on the testing dataset with the final selected model.</w:t>
      </w:r>
    </w:p>
    <w:p w14:paraId="48EC3EE3" w14:textId="46958BAD" w:rsidR="007B53D6" w:rsidRPr="00DF230D" w:rsidRDefault="007B53D6" w:rsidP="006E0CBE">
      <w:pPr>
        <w:jc w:val="both"/>
        <w:rPr>
          <w:rFonts w:ascii="CMU Sans Serif Medium" w:hAnsi="CMU Sans Serif Medium" w:cs="CMU Sans Serif Medium"/>
        </w:rPr>
      </w:pPr>
    </w:p>
    <w:p w14:paraId="721C44EF" w14:textId="325074E2" w:rsidR="00672284" w:rsidRPr="00DF230D" w:rsidRDefault="00672284" w:rsidP="00672284">
      <w:pPr>
        <w:pStyle w:val="Heading2LaTeX"/>
      </w:pPr>
      <w:r w:rsidRPr="00DF230D">
        <w:t>Critical Discussion</w:t>
      </w:r>
    </w:p>
    <w:p w14:paraId="485A2DA2" w14:textId="77777777" w:rsidR="00672284" w:rsidRPr="00DF230D" w:rsidRDefault="00672284" w:rsidP="006E0CBE">
      <w:pPr>
        <w:jc w:val="both"/>
        <w:rPr>
          <w:rFonts w:ascii="CMU Sans Serif Medium" w:hAnsi="CMU Sans Serif Medium" w:cs="CMU Sans Serif Medium"/>
        </w:rPr>
      </w:pPr>
    </w:p>
    <w:p w14:paraId="33A4FE5C" w14:textId="6ED02915" w:rsidR="003F0738" w:rsidRPr="00DF230D" w:rsidRDefault="003B3ED8" w:rsidP="003F0738">
      <w:pPr>
        <w:jc w:val="both"/>
        <w:rPr>
          <w:rFonts w:ascii="CMU Sans Serif Medium" w:hAnsi="CMU Sans Serif Medium" w:cs="CMU Sans Serif Medium"/>
        </w:rPr>
      </w:pPr>
      <w:r w:rsidRPr="00DF230D">
        <w:rPr>
          <w:rFonts w:ascii="CMU Sans Serif Medium" w:hAnsi="CMU Sans Serif Medium" w:cs="CMU Sans Serif Medium"/>
        </w:rPr>
        <w:t>As a final comparison, t</w:t>
      </w:r>
      <w:r w:rsidR="00C827FF" w:rsidRPr="00DF230D">
        <w:rPr>
          <w:rFonts w:ascii="CMU Sans Serif Medium" w:hAnsi="CMU Sans Serif Medium" w:cs="CMU Sans Serif Medium"/>
        </w:rPr>
        <w:t xml:space="preserve">he difference between the training </w:t>
      </w:r>
      <w:r w:rsidR="00F76C47" w:rsidRPr="00DF230D">
        <w:rPr>
          <w:rFonts w:ascii="CMU Sans Serif Medium" w:hAnsi="CMU Sans Serif Medium" w:cs="CMU Sans Serif Medium"/>
        </w:rPr>
        <w:t xml:space="preserve">RMSE (17.68K) </w:t>
      </w:r>
      <w:r w:rsidR="00C827FF" w:rsidRPr="00DF230D">
        <w:rPr>
          <w:rFonts w:ascii="CMU Sans Serif Medium" w:hAnsi="CMU Sans Serif Medium" w:cs="CMU Sans Serif Medium"/>
        </w:rPr>
        <w:t xml:space="preserve">and the testing </w:t>
      </w:r>
      <w:r w:rsidR="00F76C47" w:rsidRPr="00DF230D">
        <w:rPr>
          <w:rFonts w:ascii="CMU Sans Serif Medium" w:hAnsi="CMU Sans Serif Medium" w:cs="CMU Sans Serif Medium"/>
        </w:rPr>
        <w:t>RMSE (17.38K)</w:t>
      </w:r>
      <w:r w:rsidR="00C827FF" w:rsidRPr="00DF230D">
        <w:rPr>
          <w:rFonts w:ascii="CMU Sans Serif Medium" w:hAnsi="CMU Sans Serif Medium" w:cs="CMU Sans Serif Medium"/>
        </w:rPr>
        <w:t xml:space="preserve"> is very low, suggesting that there </w:t>
      </w:r>
      <w:r w:rsidR="00A06FF4" w:rsidRPr="00DF230D">
        <w:rPr>
          <w:rFonts w:ascii="CMU Sans Serif Medium" w:hAnsi="CMU Sans Serif Medium" w:cs="CMU Sans Serif Medium"/>
        </w:rPr>
        <w:t xml:space="preserve">the model does not </w:t>
      </w:r>
      <w:r w:rsidR="007873EC" w:rsidRPr="00DF230D">
        <w:rPr>
          <w:rFonts w:ascii="CMU Sans Serif Medium" w:hAnsi="CMU Sans Serif Medium" w:cs="CMU Sans Serif Medium"/>
        </w:rPr>
        <w:t>overfit</w:t>
      </w:r>
      <w:r w:rsidR="00A06FF4" w:rsidRPr="00DF230D">
        <w:rPr>
          <w:rFonts w:ascii="CMU Sans Serif Medium" w:hAnsi="CMU Sans Serif Medium" w:cs="CMU Sans Serif Medium"/>
        </w:rPr>
        <w:t xml:space="preserve"> n</w:t>
      </w:r>
      <w:r w:rsidR="00C827FF" w:rsidRPr="00DF230D">
        <w:rPr>
          <w:rFonts w:ascii="CMU Sans Serif Medium" w:hAnsi="CMU Sans Serif Medium" w:cs="CMU Sans Serif Medium"/>
        </w:rPr>
        <w:t>o</w:t>
      </w:r>
      <w:r w:rsidR="00A06FF4" w:rsidRPr="00DF230D">
        <w:rPr>
          <w:rFonts w:ascii="CMU Sans Serif Medium" w:hAnsi="CMU Sans Serif Medium" w:cs="CMU Sans Serif Medium"/>
        </w:rPr>
        <w:t>r</w:t>
      </w:r>
      <w:r w:rsidR="00C827FF" w:rsidRPr="00DF230D">
        <w:rPr>
          <w:rFonts w:ascii="CMU Sans Serif Medium" w:hAnsi="CMU Sans Serif Medium" w:cs="CMU Sans Serif Medium"/>
        </w:rPr>
        <w:t xml:space="preserve"> </w:t>
      </w:r>
      <w:r w:rsidR="007873EC" w:rsidRPr="00DF230D">
        <w:rPr>
          <w:rFonts w:ascii="CMU Sans Serif Medium" w:hAnsi="CMU Sans Serif Medium" w:cs="CMU Sans Serif Medium"/>
        </w:rPr>
        <w:t>underfit the data.</w:t>
      </w:r>
      <w:r w:rsidR="00A06FF4" w:rsidRPr="00DF230D">
        <w:rPr>
          <w:rFonts w:ascii="CMU Sans Serif Medium" w:hAnsi="CMU Sans Serif Medium" w:cs="CMU Sans Serif Medium"/>
        </w:rPr>
        <w:t xml:space="preserve"> </w:t>
      </w:r>
      <w:r w:rsidR="009C047D" w:rsidRPr="00DF230D">
        <w:rPr>
          <w:rFonts w:ascii="CMU Sans Serif Medium" w:hAnsi="CMU Sans Serif Medium" w:cs="CMU Sans Serif Medium"/>
        </w:rPr>
        <w:t xml:space="preserve">Considering this </w:t>
      </w:r>
      <w:r w:rsidR="0045625F" w:rsidRPr="00DF230D">
        <w:rPr>
          <w:rFonts w:ascii="CMU Sans Serif Medium" w:hAnsi="CMU Sans Serif Medium" w:cs="CMU Sans Serif Medium"/>
        </w:rPr>
        <w:t xml:space="preserve">critical </w:t>
      </w:r>
      <w:r w:rsidR="009C047D" w:rsidRPr="00DF230D">
        <w:rPr>
          <w:rFonts w:ascii="CMU Sans Serif Medium" w:hAnsi="CMU Sans Serif Medium" w:cs="CMU Sans Serif Medium"/>
        </w:rPr>
        <w:t>observation</w:t>
      </w:r>
      <w:r w:rsidR="0045625F" w:rsidRPr="00DF230D">
        <w:rPr>
          <w:rFonts w:ascii="CMU Sans Serif Medium" w:hAnsi="CMU Sans Serif Medium" w:cs="CMU Sans Serif Medium"/>
        </w:rPr>
        <w:t xml:space="preserve"> </w:t>
      </w:r>
      <w:r w:rsidR="0045625F" w:rsidRPr="00DF230D">
        <w:rPr>
          <w:rFonts w:ascii="CMU Sans Serif Medium" w:hAnsi="CMU Sans Serif Medium" w:cs="CMU Sans Serif Medium"/>
        </w:rPr>
        <w:fldChar w:fldCharType="begin" w:fldLock="1"/>
      </w:r>
      <w:r w:rsidR="00146D5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45625F" w:rsidRPr="00DF230D">
        <w:rPr>
          <w:rFonts w:ascii="CMU Sans Serif Medium" w:hAnsi="CMU Sans Serif Medium" w:cs="CMU Sans Serif Medium"/>
        </w:rPr>
        <w:fldChar w:fldCharType="separate"/>
      </w:r>
      <w:r w:rsidR="0045625F" w:rsidRPr="00DF230D">
        <w:rPr>
          <w:rFonts w:ascii="CMU Sans Serif Medium" w:hAnsi="CMU Sans Serif Medium" w:cs="CMU Sans Serif Medium"/>
          <w:noProof/>
        </w:rPr>
        <w:t>[4]</w:t>
      </w:r>
      <w:r w:rsidR="0045625F" w:rsidRPr="00DF230D">
        <w:rPr>
          <w:rFonts w:ascii="CMU Sans Serif Medium" w:hAnsi="CMU Sans Serif Medium" w:cs="CMU Sans Serif Medium"/>
        </w:rPr>
        <w:fldChar w:fldCharType="end"/>
      </w:r>
      <w:r w:rsidR="00672284" w:rsidRPr="00DF230D">
        <w:rPr>
          <w:rFonts w:ascii="CMU Sans Serif Medium" w:hAnsi="CMU Sans Serif Medium" w:cs="CMU Sans Serif Medium"/>
        </w:rPr>
        <w:t xml:space="preserve"> and the fact that all the steps </w:t>
      </w:r>
      <w:r w:rsidR="000F6F2D" w:rsidRPr="00DF230D">
        <w:rPr>
          <w:rFonts w:ascii="CMU Sans Serif Medium" w:hAnsi="CMU Sans Serif Medium" w:cs="CMU Sans Serif Medium"/>
        </w:rPr>
        <w:t>followed throughout the practical are considered as “standard” in the field of machine learning</w:t>
      </w:r>
      <w:r w:rsidR="0052470D" w:rsidRPr="00DF230D">
        <w:rPr>
          <w:rFonts w:ascii="CMU Sans Serif Medium" w:hAnsi="CMU Sans Serif Medium" w:cs="CMU Sans Serif Medium"/>
        </w:rPr>
        <w:t xml:space="preserve">, </w:t>
      </w:r>
      <w:r w:rsidR="00EE558C" w:rsidRPr="00DF230D">
        <w:rPr>
          <w:rFonts w:ascii="CMU Sans Serif Medium" w:hAnsi="CMU Sans Serif Medium" w:cs="CMU Sans Serif Medium"/>
        </w:rPr>
        <w:t>the assumption that the model produced in this practical is a potential improvement on the regression model used in the paper</w:t>
      </w:r>
      <w:r w:rsidR="003F0738" w:rsidRPr="00DF230D">
        <w:rPr>
          <w:rFonts w:ascii="CMU Sans Serif Medium" w:hAnsi="CMU Sans Serif Medium" w:cs="CMU Sans Serif Medium"/>
        </w:rPr>
        <w:t xml:space="preserve"> can be made</w:t>
      </w:r>
      <w:r w:rsidR="00EE558C" w:rsidRPr="00DF230D">
        <w:rPr>
          <w:rFonts w:ascii="CMU Sans Serif Medium" w:hAnsi="CMU Sans Serif Medium" w:cs="CMU Sans Serif Medium"/>
        </w:rPr>
        <w:t>.</w:t>
      </w:r>
      <w:r w:rsidR="00672284" w:rsidRPr="00DF230D">
        <w:rPr>
          <w:rFonts w:ascii="CMU Sans Serif Medium" w:hAnsi="CMU Sans Serif Medium" w:cs="CMU Sans Serif Medium"/>
        </w:rPr>
        <w:t xml:space="preserve"> However, there is always a possib</w:t>
      </w:r>
      <w:r w:rsidR="003F0738" w:rsidRPr="00DF230D">
        <w:rPr>
          <w:rFonts w:ascii="CMU Sans Serif Medium" w:hAnsi="CMU Sans Serif Medium" w:cs="CMU Sans Serif Medium"/>
        </w:rPr>
        <w:t xml:space="preserve">ility that on one step along the way an error was made. </w:t>
      </w:r>
    </w:p>
    <w:p w14:paraId="4629FF76" w14:textId="77777777" w:rsidR="003F0738" w:rsidRPr="00DF230D" w:rsidRDefault="003F0738" w:rsidP="003F0738">
      <w:pPr>
        <w:ind w:firstLine="360"/>
        <w:jc w:val="both"/>
        <w:rPr>
          <w:rFonts w:ascii="CMU Sans Serif Medium" w:hAnsi="CMU Sans Serif Medium" w:cs="CMU Sans Serif Medium"/>
        </w:rPr>
      </w:pPr>
    </w:p>
    <w:p w14:paraId="2B22769D" w14:textId="071E30C4" w:rsidR="003178FD" w:rsidRPr="00DF230D" w:rsidRDefault="003F0738" w:rsidP="00C62E8B">
      <w:pPr>
        <w:ind w:firstLine="360"/>
        <w:jc w:val="both"/>
        <w:rPr>
          <w:rFonts w:ascii="CMU Sans Serif Medium" w:hAnsi="CMU Sans Serif Medium" w:cs="CMU Sans Serif Medium"/>
        </w:rPr>
      </w:pPr>
      <w:r w:rsidRPr="00DF230D">
        <w:rPr>
          <w:rFonts w:ascii="CMU Sans Serif Medium" w:hAnsi="CMU Sans Serif Medium" w:cs="CMU Sans Serif Medium"/>
        </w:rPr>
        <w:t>Further improvements could have been made by exploring more complex regression models</w:t>
      </w:r>
      <w:r w:rsidR="00B50BD2" w:rsidRPr="00DF230D">
        <w:rPr>
          <w:rFonts w:ascii="CMU Sans Serif Medium" w:hAnsi="CMU Sans Serif Medium" w:cs="CMU Sans Serif Medium"/>
        </w:rPr>
        <w:t xml:space="preserve"> such as Decision Trees or Random Forests</w:t>
      </w:r>
      <w:r w:rsidR="00D71949" w:rsidRPr="00DF230D">
        <w:rPr>
          <w:rFonts w:ascii="CMU Sans Serif Medium" w:hAnsi="CMU Sans Serif Medium" w:cs="CMU Sans Serif Medium"/>
        </w:rPr>
        <w:t xml:space="preserve"> to perhaps approach the RMSE found in the paper</w:t>
      </w:r>
      <w:r w:rsidR="001A48D7" w:rsidRPr="00DF230D">
        <w:rPr>
          <w:rFonts w:ascii="CMU Sans Serif Medium" w:hAnsi="CMU Sans Serif Medium" w:cs="CMU Sans Serif Medium"/>
        </w:rPr>
        <w:t xml:space="preserve"> (9.5K)</w:t>
      </w:r>
      <w:r w:rsidR="00D71949" w:rsidRPr="00DF230D">
        <w:rPr>
          <w:rFonts w:ascii="CMU Sans Serif Medium" w:hAnsi="CMU Sans Serif Medium" w:cs="CMU Sans Serif Medium"/>
        </w:rPr>
        <w:t xml:space="preserve"> when using boosted models (</w:t>
      </w:r>
      <w:proofErr w:type="spellStart"/>
      <w:r w:rsidR="00D71949" w:rsidRPr="00DF230D">
        <w:rPr>
          <w:rFonts w:ascii="CMU Sans Serif Medium" w:hAnsi="CMU Sans Serif Medium" w:cs="CMU Sans Serif Medium"/>
        </w:rPr>
        <w:t>XGBoost</w:t>
      </w:r>
      <w:proofErr w:type="spellEnd"/>
      <w:r w:rsidR="00D71949" w:rsidRPr="00DF230D">
        <w:rPr>
          <w:rFonts w:ascii="CMU Sans Serif Medium" w:hAnsi="CMU Sans Serif Medium" w:cs="CMU Sans Serif Medium"/>
        </w:rPr>
        <w:t>)</w:t>
      </w:r>
      <w:r w:rsidR="00146D55" w:rsidRPr="00DF230D">
        <w:rPr>
          <w:rFonts w:ascii="CMU Sans Serif Medium" w:hAnsi="CMU Sans Serif Medium" w:cs="CMU Sans Serif Medium"/>
        </w:rPr>
        <w:t xml:space="preserve"> </w:t>
      </w:r>
      <w:r w:rsidR="00146D55" w:rsidRPr="00DF230D">
        <w:rPr>
          <w:rFonts w:ascii="CMU Sans Serif Medium" w:hAnsi="CMU Sans Serif Medium" w:cs="CMU Sans Serif Medium"/>
        </w:rPr>
        <w:fldChar w:fldCharType="begin" w:fldLock="1"/>
      </w:r>
      <w:r w:rsidR="00146D5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operties":{"noteIndex":0},"schema":"https://github.com/citation-style-language/schema/raw/master/csl-citation.json"}</w:instrText>
      </w:r>
      <w:r w:rsidR="00146D55" w:rsidRPr="00DF230D">
        <w:rPr>
          <w:rFonts w:ascii="CMU Sans Serif Medium" w:hAnsi="CMU Sans Serif Medium" w:cs="CMU Sans Serif Medium"/>
        </w:rPr>
        <w:fldChar w:fldCharType="separate"/>
      </w:r>
      <w:r w:rsidR="00146D55" w:rsidRPr="00DF230D">
        <w:rPr>
          <w:rFonts w:ascii="CMU Sans Serif Medium" w:hAnsi="CMU Sans Serif Medium" w:cs="CMU Sans Serif Medium"/>
          <w:noProof/>
        </w:rPr>
        <w:t>[4]</w:t>
      </w:r>
      <w:r w:rsidR="00146D55" w:rsidRPr="00DF230D">
        <w:rPr>
          <w:rFonts w:ascii="CMU Sans Serif Medium" w:hAnsi="CMU Sans Serif Medium" w:cs="CMU Sans Serif Medium"/>
        </w:rPr>
        <w:fldChar w:fldCharType="end"/>
      </w:r>
      <w:r w:rsidR="00D71949" w:rsidRPr="00DF230D">
        <w:rPr>
          <w:rFonts w:ascii="CMU Sans Serif Medium" w:hAnsi="CMU Sans Serif Medium" w:cs="CMU Sans Serif Medium"/>
        </w:rPr>
        <w:t xml:space="preserve">. </w:t>
      </w:r>
      <w:r w:rsidR="00B50BD2" w:rsidRPr="00DF230D">
        <w:rPr>
          <w:rFonts w:ascii="CMU Sans Serif Medium" w:hAnsi="CMU Sans Serif Medium" w:cs="CMU Sans Serif Medium"/>
        </w:rPr>
        <w:t xml:space="preserve">Based on the brief testing conducted with </w:t>
      </w:r>
      <w:proofErr w:type="spellStart"/>
      <w:r w:rsidR="00B50BD2" w:rsidRPr="00DF230D">
        <w:rPr>
          <w:rFonts w:ascii="CMU Sans Serif Medium" w:hAnsi="CMU Sans Serif Medium" w:cs="CMU Sans Serif Medium"/>
        </w:rPr>
        <w:t>Scikit-Learn’s</w:t>
      </w:r>
      <w:proofErr w:type="spellEnd"/>
      <w:r w:rsidR="00B50BD2" w:rsidRPr="00DF230D">
        <w:rPr>
          <w:rFonts w:ascii="CMU Sans Serif Medium" w:hAnsi="CMU Sans Serif Medium" w:cs="CMU Sans Serif Medium"/>
        </w:rPr>
        <w:t xml:space="preserve"> implementations of these </w:t>
      </w:r>
      <w:r w:rsidR="005F3187" w:rsidRPr="00DF230D">
        <w:rPr>
          <w:rFonts w:ascii="CMU Sans Serif Medium" w:hAnsi="CMU Sans Serif Medium" w:cs="CMU Sans Serif Medium"/>
        </w:rPr>
        <w:t xml:space="preserve">more complex </w:t>
      </w:r>
      <w:r w:rsidR="00B50BD2" w:rsidRPr="00DF230D">
        <w:rPr>
          <w:rFonts w:ascii="CMU Sans Serif Medium" w:hAnsi="CMU Sans Serif Medium" w:cs="CMU Sans Serif Medium"/>
        </w:rPr>
        <w:t xml:space="preserve">models, </w:t>
      </w:r>
      <w:r w:rsidR="00EB750A" w:rsidRPr="00DF230D">
        <w:rPr>
          <w:rFonts w:ascii="CMU Sans Serif Medium" w:hAnsi="CMU Sans Serif Medium" w:cs="CMU Sans Serif Medium"/>
        </w:rPr>
        <w:t>they</w:t>
      </w:r>
      <w:r w:rsidR="00A2097D" w:rsidRPr="00DF230D">
        <w:rPr>
          <w:rFonts w:ascii="CMU Sans Serif Medium" w:hAnsi="CMU Sans Serif Medium" w:cs="CMU Sans Serif Medium"/>
        </w:rPr>
        <w:t xml:space="preserve"> often seemed to overfit the data, requiring deeper knowledge of these models </w:t>
      </w:r>
      <w:r w:rsidR="00DA7043" w:rsidRPr="00DF230D">
        <w:rPr>
          <w:rFonts w:ascii="CMU Sans Serif Medium" w:hAnsi="CMU Sans Serif Medium" w:cs="CMU Sans Serif Medium"/>
        </w:rPr>
        <w:t xml:space="preserve">to fine-tune their hyperparameters </w:t>
      </w:r>
      <w:r w:rsidR="00A2097D" w:rsidRPr="00DF230D">
        <w:rPr>
          <w:rFonts w:ascii="CMU Sans Serif Medium" w:hAnsi="CMU Sans Serif Medium" w:cs="CMU Sans Serif Medium"/>
        </w:rPr>
        <w:t xml:space="preserve">to correctly use them. For this reason, the practical’s scope focused on linear regression models only. </w:t>
      </w:r>
    </w:p>
    <w:p w14:paraId="53C8486F" w14:textId="2951331C" w:rsidR="0099364D" w:rsidRPr="00DF230D" w:rsidRDefault="0099364D" w:rsidP="003178FD">
      <w:pPr>
        <w:pStyle w:val="Heading1LaTeX"/>
        <w:numPr>
          <w:ilvl w:val="0"/>
          <w:numId w:val="0"/>
        </w:numPr>
        <w:ind w:firstLine="640"/>
      </w:pPr>
      <w:bookmarkStart w:id="15" w:name="_Toc34938521"/>
      <w:r w:rsidRPr="00DF230D">
        <w:lastRenderedPageBreak/>
        <w:t>References</w:t>
      </w:r>
      <w:bookmarkEnd w:id="15"/>
    </w:p>
    <w:p w14:paraId="7D2EF8B2" w14:textId="0868AEEA" w:rsidR="00902E0A" w:rsidRPr="00DF230D" w:rsidRDefault="00902E0A" w:rsidP="00433FF0">
      <w:pPr>
        <w:widowControl w:val="0"/>
        <w:autoSpaceDE w:val="0"/>
        <w:autoSpaceDN w:val="0"/>
        <w:adjustRightInd w:val="0"/>
        <w:jc w:val="both"/>
        <w:rPr>
          <w:rFonts w:ascii="CMU Sans Serif Medium" w:hAnsi="CMU Sans Serif Medium" w:cs="CMU Sans Serif Medium"/>
        </w:rPr>
      </w:pPr>
    </w:p>
    <w:p w14:paraId="5EBBF202" w14:textId="60713526" w:rsidR="00146D55" w:rsidRPr="00DF230D" w:rsidRDefault="003C547A"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rPr>
        <w:fldChar w:fldCharType="begin" w:fldLock="1"/>
      </w:r>
      <w:r w:rsidRPr="00DF230D">
        <w:rPr>
          <w:rFonts w:ascii="CMU Sans Serif Medium" w:hAnsi="CMU Sans Serif Medium" w:cs="CMU Sans Serif Medium"/>
        </w:rPr>
        <w:instrText xml:space="preserve">ADDIN Mendeley Bibliography CSL_BIBLIOGRAPHY </w:instrText>
      </w:r>
      <w:r w:rsidRPr="00DF230D">
        <w:rPr>
          <w:rFonts w:ascii="CMU Sans Serif Medium" w:hAnsi="CMU Sans Serif Medium" w:cs="CMU Sans Serif Medium"/>
        </w:rPr>
        <w:fldChar w:fldCharType="separate"/>
      </w:r>
      <w:r w:rsidR="00146D55" w:rsidRPr="00DF230D">
        <w:rPr>
          <w:rFonts w:ascii="CMU Sans Serif Medium" w:hAnsi="CMU Sans Serif Medium" w:cs="CMU Sans Serif Medium"/>
          <w:noProof/>
        </w:rPr>
        <w:t>[1]</w:t>
      </w:r>
      <w:r w:rsidR="00146D55" w:rsidRPr="00DF230D">
        <w:rPr>
          <w:rFonts w:ascii="CMU Sans Serif Medium" w:hAnsi="CMU Sans Serif Medium" w:cs="CMU Sans Serif Medium"/>
          <w:noProof/>
        </w:rPr>
        <w:tab/>
        <w:t xml:space="preserve">K. Hamidieh, “A data-driven statistical model for predicting the critical temperature of a superconductor,” </w:t>
      </w:r>
      <w:r w:rsidR="00146D55" w:rsidRPr="00DF230D">
        <w:rPr>
          <w:rFonts w:ascii="CMU Sans Serif Medium" w:hAnsi="CMU Sans Serif Medium" w:cs="CMU Sans Serif Medium"/>
          <w:i/>
          <w:iCs/>
          <w:noProof/>
        </w:rPr>
        <w:t>Computational Materials Science</w:t>
      </w:r>
      <w:r w:rsidR="00146D55" w:rsidRPr="00DF230D">
        <w:rPr>
          <w:rFonts w:ascii="CMU Sans Serif Medium" w:hAnsi="CMU Sans Serif Medium" w:cs="CMU Sans Serif Medium"/>
          <w:noProof/>
        </w:rPr>
        <w:t>, vol. 154, pp. 346–354, Nov. 2018.</w:t>
      </w:r>
    </w:p>
    <w:p w14:paraId="7210E19F"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6B400EFD" w14:textId="4DE98A39"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2]</w:t>
      </w:r>
      <w:r w:rsidRPr="00DF230D">
        <w:rPr>
          <w:rFonts w:ascii="CMU Sans Serif Medium" w:hAnsi="CMU Sans Serif Medium" w:cs="CMU Sans Serif Medium"/>
          <w:noProof/>
        </w:rPr>
        <w:tab/>
        <w:t xml:space="preserve">H. White, “A reality check for data snooping,” </w:t>
      </w:r>
      <w:r w:rsidRPr="00DF230D">
        <w:rPr>
          <w:rFonts w:ascii="CMU Sans Serif Medium" w:hAnsi="CMU Sans Serif Medium" w:cs="CMU Sans Serif Medium"/>
          <w:i/>
          <w:iCs/>
          <w:noProof/>
        </w:rPr>
        <w:t>Econometrica</w:t>
      </w:r>
      <w:r w:rsidRPr="00DF230D">
        <w:rPr>
          <w:rFonts w:ascii="CMU Sans Serif Medium" w:hAnsi="CMU Sans Serif Medium" w:cs="CMU Sans Serif Medium"/>
          <w:noProof/>
        </w:rPr>
        <w:t>, vol. 68, no. 5, pp. 1097–1126, Sep. 2000.</w:t>
      </w:r>
    </w:p>
    <w:p w14:paraId="13689370"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138BFF11" w14:textId="2DECE44A"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3]</w:t>
      </w:r>
      <w:r w:rsidRPr="00DF230D">
        <w:rPr>
          <w:rFonts w:ascii="CMU Sans Serif Medium" w:hAnsi="CMU Sans Serif Medium" w:cs="CMU Sans Serif Medium"/>
          <w:noProof/>
        </w:rPr>
        <w:tab/>
        <w:t xml:space="preserve">J. Dudovski, “Simple Random Sampling,” </w:t>
      </w:r>
      <w:r w:rsidRPr="00DF230D">
        <w:rPr>
          <w:rFonts w:ascii="CMU Sans Serif Medium" w:hAnsi="CMU Sans Serif Medium" w:cs="CMU Sans Serif Medium"/>
          <w:i/>
          <w:iCs/>
          <w:noProof/>
        </w:rPr>
        <w:t>Research Methodology</w:t>
      </w:r>
      <w:r w:rsidRPr="00DF230D">
        <w:rPr>
          <w:rFonts w:ascii="CMU Sans Serif Medium" w:hAnsi="CMU Sans Serif Medium" w:cs="CMU Sans Serif Medium"/>
          <w:noProof/>
        </w:rPr>
        <w:t>, 2019. [Online]. Available: https://research-methodology.net/sampling-in-primary-data-collection/random-sampling/. [Accessed: 12-Mar-2020].</w:t>
      </w:r>
    </w:p>
    <w:p w14:paraId="73FEB1FD"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7CC4EC17" w14:textId="0CFF1F37"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4]</w:t>
      </w:r>
      <w:r w:rsidRPr="00DF230D">
        <w:rPr>
          <w:rFonts w:ascii="CMU Sans Serif Medium" w:hAnsi="CMU Sans Serif Medium" w:cs="CMU Sans Serif Medium"/>
          <w:noProof/>
        </w:rPr>
        <w:tab/>
        <w:t xml:space="preserve">A. Géron, </w:t>
      </w:r>
      <w:r w:rsidRPr="00DF230D">
        <w:rPr>
          <w:rFonts w:ascii="CMU Sans Serif Medium" w:hAnsi="CMU Sans Serif Medium" w:cs="CMU Sans Serif Medium"/>
          <w:i/>
          <w:iCs/>
          <w:noProof/>
        </w:rPr>
        <w:t>Hands-On Machine Learning with Scikit-Learn, Keras &amp; TensorFlow</w:t>
      </w:r>
      <w:r w:rsidRPr="00DF230D">
        <w:rPr>
          <w:rFonts w:ascii="CMU Sans Serif Medium" w:hAnsi="CMU Sans Serif Medium" w:cs="CMU Sans Serif Medium"/>
          <w:noProof/>
        </w:rPr>
        <w:t>, 2nd ed. O’Reilly Media, 2019.</w:t>
      </w:r>
    </w:p>
    <w:p w14:paraId="325D2E77"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29A2220C" w14:textId="3BCC4886"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5]</w:t>
      </w:r>
      <w:r w:rsidRPr="00DF230D">
        <w:rPr>
          <w:rFonts w:ascii="CMU Sans Serif Medium" w:hAnsi="CMU Sans Serif Medium" w:cs="CMU Sans Serif Medium"/>
          <w:noProof/>
        </w:rPr>
        <w:tab/>
        <w:t xml:space="preserve">S. Glen, “Standardized Values: Example,” </w:t>
      </w:r>
      <w:r w:rsidRPr="00DF230D">
        <w:rPr>
          <w:rFonts w:ascii="CMU Sans Serif Medium" w:hAnsi="CMU Sans Serif Medium" w:cs="CMU Sans Serif Medium"/>
          <w:i/>
          <w:iCs/>
          <w:noProof/>
        </w:rPr>
        <w:t>Statistics How To</w:t>
      </w:r>
      <w:r w:rsidRPr="00DF230D">
        <w:rPr>
          <w:rFonts w:ascii="CMU Sans Serif Medium" w:hAnsi="CMU Sans Serif Medium" w:cs="CMU Sans Serif Medium"/>
          <w:noProof/>
        </w:rPr>
        <w:t>, 2014. [Online]. Available: https://www.statisticshowto.datasciencecentral.com/standardized-values-examples/. [Accessed: 12-Mar-2020].</w:t>
      </w:r>
    </w:p>
    <w:p w14:paraId="2707067C"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4C00EB38" w14:textId="539099AA"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6]</w:t>
      </w:r>
      <w:r w:rsidRPr="00DF230D">
        <w:rPr>
          <w:rFonts w:ascii="CMU Sans Serif Medium" w:hAnsi="CMU Sans Serif Medium" w:cs="CMU Sans Serif Medium"/>
          <w:noProof/>
        </w:rPr>
        <w:tab/>
        <w:t xml:space="preserve">W. Badr, “Why Feature Correlation Matters …. A Lot!,” </w:t>
      </w:r>
      <w:r w:rsidRPr="00DF230D">
        <w:rPr>
          <w:rFonts w:ascii="CMU Sans Serif Medium" w:hAnsi="CMU Sans Serif Medium" w:cs="CMU Sans Serif Medium"/>
          <w:i/>
          <w:iCs/>
          <w:noProof/>
        </w:rPr>
        <w:t>Towards Data Science</w:t>
      </w:r>
      <w:r w:rsidRPr="00DF230D">
        <w:rPr>
          <w:rFonts w:ascii="CMU Sans Serif Medium" w:hAnsi="CMU Sans Serif Medium" w:cs="CMU Sans Serif Medium"/>
          <w:noProof/>
        </w:rPr>
        <w:t>, 2019.</w:t>
      </w:r>
    </w:p>
    <w:p w14:paraId="6D63E7B2"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5A4C9A69" w14:textId="77777777"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7]</w:t>
      </w:r>
      <w:r w:rsidRPr="00DF230D">
        <w:rPr>
          <w:rFonts w:ascii="CMU Sans Serif Medium" w:hAnsi="CMU Sans Serif Medium" w:cs="CMU Sans Serif Medium"/>
          <w:noProof/>
        </w:rPr>
        <w:tab/>
        <w:t xml:space="preserve">“Regression Analysis: How Do I Interpret R-squared and Assess the Goodness-of-Fit?,” </w:t>
      </w:r>
      <w:r w:rsidRPr="00DF230D">
        <w:rPr>
          <w:rFonts w:ascii="CMU Sans Serif Medium" w:hAnsi="CMU Sans Serif Medium" w:cs="CMU Sans Serif Medium"/>
          <w:i/>
          <w:iCs/>
          <w:noProof/>
        </w:rPr>
        <w:t>The Minitab Blog</w:t>
      </w:r>
      <w:r w:rsidRPr="00DF230D">
        <w:rPr>
          <w:rFonts w:ascii="CMU Sans Serif Medium" w:hAnsi="CMU Sans Serif Medium" w:cs="CMU Sans Serif Medium"/>
          <w:noProof/>
        </w:rPr>
        <w:t>, 2013. [Online]. Available: https://blog.minitab.com/blog/adventures-in-statistics-2/regression-analysis-how-do-i-interpret-r-squared-and-assess-the-goodness-of-fit. [Accessed: 12-Mar-2020].</w:t>
      </w:r>
    </w:p>
    <w:p w14:paraId="330AEA73" w14:textId="47CC8A88" w:rsidR="00AF7617" w:rsidRPr="00DF230D" w:rsidRDefault="003C547A" w:rsidP="00146D55">
      <w:pPr>
        <w:widowControl w:val="0"/>
        <w:autoSpaceDE w:val="0"/>
        <w:autoSpaceDN w:val="0"/>
        <w:adjustRightInd w:val="0"/>
        <w:ind w:left="640" w:hanging="640"/>
        <w:rPr>
          <w:rFonts w:ascii="CMU Sans Serif Medium" w:hAnsi="CMU Sans Serif Medium" w:cs="CMU Sans Serif Medium"/>
        </w:rPr>
      </w:pPr>
      <w:r w:rsidRPr="00DF230D">
        <w:rPr>
          <w:rFonts w:ascii="CMU Sans Serif Medium" w:hAnsi="CMU Sans Serif Medium" w:cs="CMU Sans Serif Medium"/>
        </w:rPr>
        <w:fldChar w:fldCharType="end"/>
      </w:r>
    </w:p>
    <w:p w14:paraId="33D302D6" w14:textId="77777777" w:rsidR="0099364D" w:rsidRPr="00DF230D" w:rsidRDefault="0099364D" w:rsidP="00CA2748">
      <w:pPr>
        <w:jc w:val="both"/>
        <w:rPr>
          <w:rFonts w:ascii="CMU Sans Serif Medium" w:hAnsi="CMU Sans Serif Medium" w:cs="CMU Sans Serif Medium"/>
        </w:rPr>
      </w:pPr>
    </w:p>
    <w:p w14:paraId="18586686" w14:textId="1E38D76E" w:rsidR="0099364D" w:rsidRPr="00DF230D" w:rsidRDefault="0099364D" w:rsidP="00CA2748">
      <w:pPr>
        <w:jc w:val="both"/>
        <w:rPr>
          <w:rFonts w:ascii="CMU Sans Serif Medium" w:hAnsi="CMU Sans Serif Medium" w:cs="CMU Sans Serif Medium"/>
        </w:rPr>
      </w:pPr>
      <w:r w:rsidRPr="00DF230D">
        <w:rPr>
          <w:rFonts w:ascii="CMU Sans Serif Medium" w:hAnsi="CMU Sans Serif Medium" w:cs="CMU Sans Serif Medium"/>
        </w:rPr>
        <w:br w:type="page"/>
      </w:r>
    </w:p>
    <w:p w14:paraId="1A10C641" w14:textId="71A7FEFF" w:rsidR="0099364D" w:rsidRPr="00DF230D" w:rsidRDefault="0099364D" w:rsidP="008C726A">
      <w:pPr>
        <w:pStyle w:val="Heading1LaTeX"/>
        <w:numPr>
          <w:ilvl w:val="0"/>
          <w:numId w:val="0"/>
        </w:numPr>
        <w:ind w:firstLine="360"/>
        <w:jc w:val="both"/>
      </w:pPr>
      <w:bookmarkStart w:id="16" w:name="_Toc34938522"/>
      <w:r w:rsidRPr="00DF230D">
        <w:lastRenderedPageBreak/>
        <w:t>Appendix A</w:t>
      </w:r>
      <w:r w:rsidR="00AF7617" w:rsidRPr="00DF230D">
        <w:t>:</w:t>
      </w:r>
      <w:r w:rsidR="005A4D1F" w:rsidRPr="00DF230D">
        <w:t xml:space="preserve"> Random scatter plot for stratified example</w:t>
      </w:r>
      <w:bookmarkEnd w:id="16"/>
    </w:p>
    <w:p w14:paraId="013D502E" w14:textId="369791D3" w:rsidR="005A4D1F" w:rsidRPr="00DF230D" w:rsidRDefault="005A4D1F" w:rsidP="00433FF0">
      <w:pPr>
        <w:jc w:val="both"/>
        <w:rPr>
          <w:rFonts w:ascii="CMU Sans Serif Medium" w:hAnsi="CMU Sans Serif Medium" w:cs="CMU Sans Serif Medium"/>
        </w:rPr>
      </w:pPr>
    </w:p>
    <w:p w14:paraId="6FC22CE8" w14:textId="62EB4E1E" w:rsidR="00061726" w:rsidRPr="00DF230D" w:rsidRDefault="00061726" w:rsidP="008C726A">
      <w:pPr>
        <w:jc w:val="both"/>
        <w:rPr>
          <w:rFonts w:ascii="CMU Sans Serif Medium" w:hAnsi="CMU Sans Serif Medium" w:cs="CMU Sans Serif Medium"/>
        </w:rPr>
      </w:pPr>
      <w:r w:rsidRPr="00DF230D">
        <w:rPr>
          <w:rFonts w:ascii="CMU Sans Serif Medium" w:hAnsi="CMU Sans Serif Medium" w:cs="CMU Sans Serif Medium"/>
        </w:rPr>
        <w:t>Code used to generate the random scatter plot used to explain stratified sampling.</w:t>
      </w:r>
    </w:p>
    <w:p w14:paraId="496B10F7"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88"/>
        </w:rPr>
        <w:t>import</w:t>
      </w:r>
      <w:r w:rsidRPr="00DF230D">
        <w:rPr>
          <w:rFonts w:ascii="CMU Sans Serif Medium" w:hAnsi="CMU Sans Serif Medium" w:cs="CMU Sans Serif Medium"/>
          <w:color w:val="000000"/>
        </w:rPr>
        <w:t xml:space="preserve"> random</w:t>
      </w:r>
    </w:p>
    <w:p w14:paraId="2B76B045"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88"/>
        </w:rPr>
        <w:t>def</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random_</w:t>
      </w:r>
      <w:proofErr w:type="gramStart"/>
      <w:r w:rsidRPr="00DF230D">
        <w:rPr>
          <w:rFonts w:ascii="CMU Sans Serif Medium" w:hAnsi="CMU Sans Serif Medium" w:cs="CMU Sans Serif Medium"/>
          <w:color w:val="000000"/>
        </w:rPr>
        <w:t>plot</w:t>
      </w:r>
      <w:proofErr w:type="spellEnd"/>
      <w:r w:rsidRPr="00DF230D">
        <w:rPr>
          <w:rFonts w:ascii="CMU Sans Serif Medium" w:hAnsi="CMU Sans Serif Medium" w:cs="CMU Sans Serif Medium"/>
          <w:color w:val="666600"/>
        </w:rPr>
        <w:t>(</w:t>
      </w:r>
      <w:proofErr w:type="gramEnd"/>
      <w:r w:rsidRPr="00DF230D">
        <w:rPr>
          <w:rFonts w:ascii="CMU Sans Serif Medium" w:hAnsi="CMU Sans Serif Medium" w:cs="CMU Sans Serif Medium"/>
          <w:color w:val="666600"/>
        </w:rPr>
        <w:t>):</w:t>
      </w:r>
    </w:p>
    <w:p w14:paraId="0355070F"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random</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eed</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p>
    <w:p w14:paraId="6FFC8291"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x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roofErr w:type="spellStart"/>
      <w:proofErr w:type="gramStart"/>
      <w:r w:rsidRPr="00DF230D">
        <w:rPr>
          <w:rFonts w:ascii="CMU Sans Serif Medium" w:hAnsi="CMU Sans Serif Medium" w:cs="CMU Sans Serif Medium"/>
          <w:color w:val="000000"/>
        </w:rPr>
        <w:t>random</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randint</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100</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for</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i</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in</w:t>
      </w:r>
      <w:r w:rsidRPr="00DF230D">
        <w:rPr>
          <w:rFonts w:ascii="CMU Sans Serif Medium" w:hAnsi="CMU Sans Serif Medium" w:cs="CMU Sans Serif Medium"/>
          <w:color w:val="000000"/>
        </w:rPr>
        <w:t xml:space="preserve"> range</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00</w:t>
      </w:r>
      <w:r w:rsidRPr="00DF230D">
        <w:rPr>
          <w:rFonts w:ascii="CMU Sans Serif Medium" w:hAnsi="CMU Sans Serif Medium" w:cs="CMU Sans Serif Medium"/>
          <w:color w:val="666600"/>
        </w:rPr>
        <w:t>)]</w:t>
      </w:r>
    </w:p>
    <w:p w14:paraId="4529F6C1"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y </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666600"/>
        </w:rPr>
        <w:t>[</w:t>
      </w:r>
      <w:proofErr w:type="spellStart"/>
      <w:proofErr w:type="gramStart"/>
      <w:r w:rsidRPr="00DF230D">
        <w:rPr>
          <w:rFonts w:ascii="CMU Sans Serif Medium" w:hAnsi="CMU Sans Serif Medium" w:cs="CMU Sans Serif Medium"/>
          <w:color w:val="000000"/>
        </w:rPr>
        <w:t>random</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randint</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100</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for</w:t>
      </w:r>
      <w:r w:rsidRPr="00DF230D">
        <w:rPr>
          <w:rFonts w:ascii="CMU Sans Serif Medium" w:hAnsi="CMU Sans Serif Medium" w:cs="CMU Sans Serif Medium"/>
          <w:color w:val="000000"/>
        </w:rPr>
        <w:t xml:space="preserve"> </w:t>
      </w:r>
      <w:proofErr w:type="spellStart"/>
      <w:r w:rsidRPr="00DF230D">
        <w:rPr>
          <w:rFonts w:ascii="CMU Sans Serif Medium" w:hAnsi="CMU Sans Serif Medium" w:cs="CMU Sans Serif Medium"/>
          <w:color w:val="000000"/>
        </w:rPr>
        <w:t>i</w:t>
      </w:r>
      <w:proofErr w:type="spellEnd"/>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0088"/>
        </w:rPr>
        <w:t>in</w:t>
      </w:r>
      <w:r w:rsidRPr="00DF230D">
        <w:rPr>
          <w:rFonts w:ascii="CMU Sans Serif Medium" w:hAnsi="CMU Sans Serif Medium" w:cs="CMU Sans Serif Medium"/>
          <w:color w:val="000000"/>
        </w:rPr>
        <w:t xml:space="preserve"> range</w:t>
      </w:r>
      <w:r w:rsidRPr="00DF230D">
        <w:rPr>
          <w:rFonts w:ascii="CMU Sans Serif Medium" w:hAnsi="CMU Sans Serif Medium" w:cs="CMU Sans Serif Medium"/>
          <w:color w:val="666600"/>
        </w:rPr>
        <w:t>(</w:t>
      </w:r>
      <w:r w:rsidRPr="00DF230D">
        <w:rPr>
          <w:rFonts w:ascii="CMU Sans Serif Medium" w:hAnsi="CMU Sans Serif Medium" w:cs="CMU Sans Serif Medium"/>
          <w:color w:val="006666"/>
        </w:rPr>
        <w:t>0</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xml:space="preserve"> </w:t>
      </w:r>
      <w:r w:rsidRPr="00DF230D">
        <w:rPr>
          <w:rFonts w:ascii="CMU Sans Serif Medium" w:hAnsi="CMU Sans Serif Medium" w:cs="CMU Sans Serif Medium"/>
          <w:color w:val="006666"/>
        </w:rPr>
        <w:t>100</w:t>
      </w:r>
      <w:r w:rsidRPr="00DF230D">
        <w:rPr>
          <w:rFonts w:ascii="CMU Sans Serif Medium" w:hAnsi="CMU Sans Serif Medium" w:cs="CMU Sans Serif Medium"/>
          <w:color w:val="666600"/>
        </w:rPr>
        <w:t>)]</w:t>
      </w:r>
    </w:p>
    <w:p w14:paraId="75EC2140"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pl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catter</w:t>
      </w:r>
      <w:proofErr w:type="spellEnd"/>
      <w:proofErr w:type="gramEnd"/>
      <w:r w:rsidRPr="00DF230D">
        <w:rPr>
          <w:rFonts w:ascii="CMU Sans Serif Medium" w:hAnsi="CMU Sans Serif Medium" w:cs="CMU Sans Serif Medium"/>
          <w:color w:val="666600"/>
        </w:rPr>
        <w:t>(</w:t>
      </w:r>
      <w:proofErr w:type="spellStart"/>
      <w:r w:rsidRPr="00DF230D">
        <w:rPr>
          <w:rFonts w:ascii="CMU Sans Serif Medium" w:hAnsi="CMU Sans Serif Medium" w:cs="CMU Sans Serif Medium"/>
          <w:color w:val="000000"/>
        </w:rPr>
        <w:t>x</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y</w:t>
      </w:r>
      <w:proofErr w:type="spellEnd"/>
      <w:r w:rsidRPr="00DF230D">
        <w:rPr>
          <w:rFonts w:ascii="CMU Sans Serif Medium" w:hAnsi="CMU Sans Serif Medium" w:cs="CMU Sans Serif Medium"/>
          <w:color w:val="666600"/>
        </w:rPr>
        <w:t>)</w:t>
      </w:r>
    </w:p>
    <w:p w14:paraId="7EC49DF7"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pl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avefig</w:t>
      </w:r>
      <w:proofErr w:type="spellEnd"/>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8800"/>
        </w:rPr>
        <w:t>"plot_stratified_example.png"</w:t>
      </w:r>
      <w:r w:rsidRPr="00DF230D">
        <w:rPr>
          <w:rFonts w:ascii="CMU Sans Serif Medium" w:hAnsi="CMU Sans Serif Medium" w:cs="CMU Sans Serif Medium"/>
          <w:color w:val="666600"/>
        </w:rPr>
        <w:t>)</w:t>
      </w:r>
    </w:p>
    <w:p w14:paraId="57ED0789"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DF230D">
        <w:rPr>
          <w:rFonts w:ascii="CMU Sans Serif Medium" w:hAnsi="CMU Sans Serif Medium" w:cs="CMU Sans Serif Medium"/>
          <w:color w:val="000000"/>
        </w:rPr>
        <w:t xml:space="preserve">    </w:t>
      </w:r>
      <w:proofErr w:type="spellStart"/>
      <w:proofErr w:type="gramStart"/>
      <w:r w:rsidRPr="00DF230D">
        <w:rPr>
          <w:rFonts w:ascii="CMU Sans Serif Medium" w:hAnsi="CMU Sans Serif Medium" w:cs="CMU Sans Serif Medium"/>
          <w:color w:val="000000"/>
        </w:rPr>
        <w:t>plt</w:t>
      </w:r>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show</w:t>
      </w:r>
      <w:proofErr w:type="spellEnd"/>
      <w:proofErr w:type="gramEnd"/>
      <w:r w:rsidRPr="00DF230D">
        <w:rPr>
          <w:rFonts w:ascii="CMU Sans Serif Medium" w:hAnsi="CMU Sans Serif Medium" w:cs="CMU Sans Serif Medium"/>
          <w:color w:val="666600"/>
        </w:rPr>
        <w:t>()</w:t>
      </w:r>
    </w:p>
    <w:p w14:paraId="3B4707E2" w14:textId="77777777" w:rsidR="005A4D1F" w:rsidRPr="00DF230D" w:rsidRDefault="005A4D1F" w:rsidP="00877255">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proofErr w:type="spellStart"/>
      <w:r w:rsidRPr="00DF230D">
        <w:rPr>
          <w:rFonts w:ascii="CMU Sans Serif Medium" w:hAnsi="CMU Sans Serif Medium" w:cs="CMU Sans Serif Medium"/>
          <w:color w:val="000000"/>
        </w:rPr>
        <w:t>random_</w:t>
      </w:r>
      <w:proofErr w:type="gramStart"/>
      <w:r w:rsidRPr="00DF230D">
        <w:rPr>
          <w:rFonts w:ascii="CMU Sans Serif Medium" w:hAnsi="CMU Sans Serif Medium" w:cs="CMU Sans Serif Medium"/>
          <w:color w:val="000000"/>
        </w:rPr>
        <w:t>plot</w:t>
      </w:r>
      <w:proofErr w:type="spellEnd"/>
      <w:r w:rsidRPr="00DF230D">
        <w:rPr>
          <w:rFonts w:ascii="CMU Sans Serif Medium" w:hAnsi="CMU Sans Serif Medium" w:cs="CMU Sans Serif Medium"/>
          <w:color w:val="666600"/>
        </w:rPr>
        <w:t>(</w:t>
      </w:r>
      <w:proofErr w:type="gramEnd"/>
      <w:r w:rsidRPr="00DF230D">
        <w:rPr>
          <w:rFonts w:ascii="CMU Sans Serif Medium" w:hAnsi="CMU Sans Serif Medium" w:cs="CMU Sans Serif Medium"/>
          <w:color w:val="666600"/>
        </w:rPr>
        <w:t>)</w:t>
      </w:r>
      <w:r w:rsidRPr="00DF230D">
        <w:rPr>
          <w:rFonts w:ascii="CMU Sans Serif Medium" w:hAnsi="CMU Sans Serif Medium" w:cs="CMU Sans Serif Medium"/>
          <w:color w:val="000000"/>
        </w:rPr>
        <w:t> </w:t>
      </w:r>
    </w:p>
    <w:p w14:paraId="6091BB35" w14:textId="18459B82" w:rsidR="005A4D1F" w:rsidRPr="00DF230D" w:rsidRDefault="00061726" w:rsidP="008C726A">
      <w:pPr>
        <w:ind w:firstLine="360"/>
        <w:jc w:val="both"/>
        <w:rPr>
          <w:rFonts w:ascii="CMU Sans Serif Medium" w:hAnsi="CMU Sans Serif Medium" w:cs="CMU Sans Serif Medium"/>
        </w:rPr>
      </w:pPr>
      <w:r w:rsidRPr="00DF230D">
        <w:rPr>
          <w:rFonts w:ascii="CMU Sans Serif Medium" w:hAnsi="CMU Sans Serif Medium" w:cs="CMU Sans Serif Medium"/>
        </w:rPr>
        <w:t>The plot</w:t>
      </w:r>
      <w:r w:rsidR="005A4D1F" w:rsidRPr="00DF230D">
        <w:rPr>
          <w:rFonts w:ascii="CMU Sans Serif Medium" w:hAnsi="CMU Sans Serif Medium" w:cs="CMU Sans Serif Medium"/>
        </w:rPr>
        <w:t xml:space="preserve"> </w:t>
      </w:r>
      <w:r w:rsidRPr="00DF230D">
        <w:rPr>
          <w:rFonts w:ascii="CMU Sans Serif Medium" w:hAnsi="CMU Sans Serif Medium" w:cs="CMU Sans Serif Medium"/>
        </w:rPr>
        <w:t>generated by the code above</w:t>
      </w:r>
      <w:r w:rsidR="008C726A" w:rsidRPr="00DF230D">
        <w:rPr>
          <w:rFonts w:ascii="CMU Sans Serif Medium" w:hAnsi="CMU Sans Serif Medium" w:cs="CMU Sans Serif Medium"/>
        </w:rPr>
        <w:t>:</w:t>
      </w:r>
    </w:p>
    <w:p w14:paraId="79403999" w14:textId="6A473A47" w:rsidR="005A4D1F" w:rsidRPr="00DF230D" w:rsidRDefault="005A4D1F" w:rsidP="00061726">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443DFEFD" wp14:editId="5D95A370">
            <wp:extent cx="3408426" cy="22288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tratified_example.png"/>
                    <pic:cNvPicPr/>
                  </pic:nvPicPr>
                  <pic:blipFill rotWithShape="1">
                    <a:blip r:embed="rId16">
                      <a:extLst>
                        <a:ext uri="{28A0092B-C50C-407E-A947-70E740481C1C}">
                          <a14:useLocalDpi xmlns:a14="http://schemas.microsoft.com/office/drawing/2010/main" val="0"/>
                        </a:ext>
                      </a:extLst>
                    </a:blip>
                    <a:srcRect l="5903" t="9896" r="7812" b="5469"/>
                    <a:stretch/>
                  </pic:blipFill>
                  <pic:spPr bwMode="auto">
                    <a:xfrm>
                      <a:off x="0" y="0"/>
                      <a:ext cx="3413853" cy="2232399"/>
                    </a:xfrm>
                    <a:prstGeom prst="rect">
                      <a:avLst/>
                    </a:prstGeom>
                    <a:ln>
                      <a:noFill/>
                    </a:ln>
                    <a:extLst>
                      <a:ext uri="{53640926-AAD7-44D8-BBD7-CCE9431645EC}">
                        <a14:shadowObscured xmlns:a14="http://schemas.microsoft.com/office/drawing/2010/main"/>
                      </a:ext>
                    </a:extLst>
                  </pic:spPr>
                </pic:pic>
              </a:graphicData>
            </a:graphic>
          </wp:inline>
        </w:drawing>
      </w:r>
    </w:p>
    <w:p w14:paraId="49939613" w14:textId="3DF14067" w:rsidR="003D1381" w:rsidRPr="00DF230D" w:rsidRDefault="003D1381">
      <w:pPr>
        <w:rPr>
          <w:rFonts w:ascii="CMU Sans Serif Medium" w:hAnsi="CMU Sans Serif Medium" w:cs="CMU Sans Serif Medium"/>
        </w:rPr>
      </w:pPr>
      <w:r w:rsidRPr="00DF230D">
        <w:rPr>
          <w:rFonts w:ascii="CMU Sans Serif Medium" w:hAnsi="CMU Sans Serif Medium" w:cs="CMU Sans Serif Medium"/>
        </w:rPr>
        <w:br w:type="page"/>
      </w:r>
    </w:p>
    <w:p w14:paraId="6B407FAA" w14:textId="3823558C" w:rsidR="003D1381" w:rsidRPr="00DF230D" w:rsidRDefault="003D1381" w:rsidP="00A2689F">
      <w:pPr>
        <w:pStyle w:val="Heading1LaTeX"/>
        <w:numPr>
          <w:ilvl w:val="0"/>
          <w:numId w:val="0"/>
        </w:numPr>
        <w:ind w:left="720" w:hanging="360"/>
      </w:pPr>
      <w:bookmarkStart w:id="17" w:name="_Toc34938523"/>
      <w:r w:rsidRPr="00DF230D">
        <w:lastRenderedPageBreak/>
        <w:t xml:space="preserve">Appendix B: </w:t>
      </w:r>
      <w:r w:rsidR="00E114CB" w:rsidRPr="00DF230D">
        <w:t xml:space="preserve">In-depth feature correlation </w:t>
      </w:r>
      <w:r w:rsidR="00F24C4F" w:rsidRPr="00DF230D">
        <w:t>visualisation</w:t>
      </w:r>
      <w:bookmarkEnd w:id="17"/>
    </w:p>
    <w:p w14:paraId="6498C0BD" w14:textId="523D1C19" w:rsidR="009E1DEE" w:rsidRPr="00DF230D" w:rsidRDefault="009E1DEE" w:rsidP="003D1381">
      <w:pPr>
        <w:rPr>
          <w:rFonts w:ascii="CMU Sans Serif Medium" w:hAnsi="CMU Sans Serif Medium" w:cs="CMU Sans Serif Medium"/>
        </w:rPr>
      </w:pPr>
    </w:p>
    <w:p w14:paraId="0D6BBE8E" w14:textId="25321311" w:rsidR="00766852" w:rsidRPr="00DF230D" w:rsidRDefault="005D346F" w:rsidP="005D346F">
      <w:pPr>
        <w:pStyle w:val="Heading2LaTeX"/>
        <w:numPr>
          <w:ilvl w:val="0"/>
          <w:numId w:val="0"/>
        </w:numPr>
      </w:pPr>
      <w:bookmarkStart w:id="18" w:name="_Toc34938524"/>
      <w:r w:rsidRPr="00DF230D">
        <w:t>Appendix B.1</w:t>
      </w:r>
      <w:bookmarkEnd w:id="18"/>
    </w:p>
    <w:p w14:paraId="0D122F7F" w14:textId="2A393F96" w:rsidR="00F24C4F" w:rsidRPr="00DF230D" w:rsidRDefault="00847286" w:rsidP="00B77864">
      <w:pPr>
        <w:rPr>
          <w:rFonts w:ascii="CMU Sans Serif Medium" w:hAnsi="CMU Sans Serif Medium" w:cs="CMU Sans Serif Medium"/>
        </w:rPr>
      </w:pPr>
      <w:r w:rsidRPr="00DF230D">
        <w:rPr>
          <w:rFonts w:ascii="CMU Sans Serif Medium" w:hAnsi="CMU Sans Serif Medium" w:cs="CMU Sans Serif Medium"/>
        </w:rPr>
        <w:t>Scatter plots of</w:t>
      </w:r>
      <w:r w:rsidR="00F24C4F" w:rsidRPr="00DF230D">
        <w:rPr>
          <w:rFonts w:ascii="CMU Sans Serif Medium" w:hAnsi="CMU Sans Serif Medium" w:cs="CMU Sans Serif Medium"/>
        </w:rPr>
        <w:t xml:space="preserve"> the top five features </w:t>
      </w:r>
      <w:r w:rsidR="00714E54" w:rsidRPr="00DF230D">
        <w:rPr>
          <w:rFonts w:ascii="CMU Sans Serif Medium" w:hAnsi="CMU Sans Serif Medium" w:cs="CMU Sans Serif Medium"/>
        </w:rPr>
        <w:t xml:space="preserve">correlated </w:t>
      </w:r>
      <w:r w:rsidR="00714E54" w:rsidRPr="00DF230D">
        <w:rPr>
          <w:rFonts w:ascii="CMU Sans Serif Medium" w:hAnsi="CMU Sans Serif Medium" w:cs="CMU Sans Serif Medium"/>
        </w:rPr>
        <w:t>to the critical temperature</w:t>
      </w:r>
      <w:r w:rsidR="00F24C4F" w:rsidRPr="00DF230D">
        <w:rPr>
          <w:rFonts w:ascii="CMU Sans Serif Medium" w:hAnsi="CMU Sans Serif Medium" w:cs="CMU Sans Serif Medium"/>
        </w:rPr>
        <w:t>, which clearly betrays the positive linear correlation between the features and the data</w:t>
      </w:r>
      <w:r w:rsidR="00AF0DD4" w:rsidRPr="00DF230D">
        <w:rPr>
          <w:rFonts w:ascii="CMU Sans Serif Medium" w:hAnsi="CMU Sans Serif Medium" w:cs="CMU Sans Serif Medium"/>
        </w:rPr>
        <w:t>:</w:t>
      </w:r>
    </w:p>
    <w:p w14:paraId="1A149C1A" w14:textId="7C77CDF1" w:rsidR="009E1DEE" w:rsidRPr="00DF230D" w:rsidRDefault="00E114CB" w:rsidP="005D346F">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045FAB9E" wp14:editId="01080A4A">
            <wp:extent cx="5655310" cy="4088259"/>
            <wp:effectExtent l="0" t="0" r="0" b="127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_plot_features_with_highest_correlation.png"/>
                    <pic:cNvPicPr/>
                  </pic:nvPicPr>
                  <pic:blipFill rotWithShape="1">
                    <a:blip r:embed="rId17" cstate="print">
                      <a:extLst>
                        <a:ext uri="{28A0092B-C50C-407E-A947-70E740481C1C}">
                          <a14:useLocalDpi xmlns:a14="http://schemas.microsoft.com/office/drawing/2010/main" val="0"/>
                        </a:ext>
                      </a:extLst>
                    </a:blip>
                    <a:srcRect l="9768" t="11462" r="9387" b="7361"/>
                    <a:stretch/>
                  </pic:blipFill>
                  <pic:spPr bwMode="auto">
                    <a:xfrm>
                      <a:off x="0" y="0"/>
                      <a:ext cx="5655310" cy="4088259"/>
                    </a:xfrm>
                    <a:prstGeom prst="rect">
                      <a:avLst/>
                    </a:prstGeom>
                    <a:ln>
                      <a:noFill/>
                    </a:ln>
                    <a:extLst>
                      <a:ext uri="{53640926-AAD7-44D8-BBD7-CCE9431645EC}">
                        <a14:shadowObscured xmlns:a14="http://schemas.microsoft.com/office/drawing/2010/main"/>
                      </a:ext>
                    </a:extLst>
                  </pic:spPr>
                </pic:pic>
              </a:graphicData>
            </a:graphic>
          </wp:inline>
        </w:drawing>
      </w:r>
    </w:p>
    <w:p w14:paraId="1B249AA7" w14:textId="664DB522" w:rsidR="005D346F" w:rsidRPr="00DF230D" w:rsidRDefault="005D346F" w:rsidP="003D1381">
      <w:pPr>
        <w:rPr>
          <w:rFonts w:ascii="CMU Sans Serif Medium" w:hAnsi="CMU Sans Serif Medium" w:cs="CMU Sans Serif Medium"/>
        </w:rPr>
      </w:pPr>
    </w:p>
    <w:p w14:paraId="4E2AC998" w14:textId="10D1D9F2" w:rsidR="005D346F" w:rsidRPr="00DF230D" w:rsidRDefault="005D346F" w:rsidP="005D346F">
      <w:pPr>
        <w:pStyle w:val="Heading2LaTeX"/>
        <w:numPr>
          <w:ilvl w:val="0"/>
          <w:numId w:val="0"/>
        </w:numPr>
      </w:pPr>
      <w:bookmarkStart w:id="19" w:name="_Toc34938525"/>
      <w:r w:rsidRPr="00DF230D">
        <w:t>Appendix B.2</w:t>
      </w:r>
      <w:bookmarkEnd w:id="19"/>
    </w:p>
    <w:p w14:paraId="12315A42" w14:textId="1C2F04E7" w:rsidR="00E114CB" w:rsidRPr="00DF230D" w:rsidRDefault="005D346F" w:rsidP="00B77864">
      <w:pPr>
        <w:rPr>
          <w:rFonts w:ascii="CMU Sans Serif Medium" w:hAnsi="CMU Sans Serif Medium" w:cs="CMU Sans Serif Medium"/>
        </w:rPr>
      </w:pPr>
      <w:r w:rsidRPr="00DF230D">
        <w:rPr>
          <w:rFonts w:ascii="CMU Sans Serif Medium" w:hAnsi="CMU Sans Serif Medium" w:cs="CMU Sans Serif Medium"/>
        </w:rPr>
        <w:t>Zooming in on the scatter plot</w:t>
      </w:r>
      <w:r w:rsidRPr="00DF230D">
        <w:rPr>
          <w:rFonts w:ascii="CMU Sans Serif Medium" w:hAnsi="CMU Sans Serif Medium" w:cs="CMU Sans Serif Medium"/>
        </w:rPr>
        <w:t xml:space="preserve"> (from Appendix B.1)</w:t>
      </w:r>
      <w:r w:rsidRPr="00DF230D">
        <w:rPr>
          <w:rFonts w:ascii="CMU Sans Serif Medium" w:hAnsi="CMU Sans Serif Medium" w:cs="CMU Sans Serif Medium"/>
        </w:rPr>
        <w:t xml:space="preserve"> of the feature with the highest correlation with the critical temperature (</w:t>
      </w:r>
      <w:proofErr w:type="spellStart"/>
      <w:r w:rsidRPr="00DF230D">
        <w:rPr>
          <w:rFonts w:ascii="CMU Sans Serif Medium" w:hAnsi="CMU Sans Serif Medium" w:cs="CMU Sans Serif Medium"/>
        </w:rPr>
        <w:t>wtd_std_ThermalConductity</w:t>
      </w:r>
      <w:proofErr w:type="spellEnd"/>
      <w:r w:rsidRPr="00DF230D">
        <w:rPr>
          <w:rFonts w:ascii="CMU Sans Serif Medium" w:hAnsi="CMU Sans Serif Medium" w:cs="CMU Sans Serif Medium"/>
        </w:rPr>
        <w:t>), signals the linear relationship between them</w:t>
      </w:r>
      <w:r w:rsidRPr="00DF230D">
        <w:rPr>
          <w:rFonts w:ascii="CMU Sans Serif Medium" w:hAnsi="CMU Sans Serif Medium" w:cs="CMU Sans Serif Medium"/>
        </w:rPr>
        <w:t>, as seen in the figure below:</w:t>
      </w:r>
    </w:p>
    <w:p w14:paraId="2A0E82E7" w14:textId="3D1D63BC" w:rsidR="00E114CB" w:rsidRPr="00DF230D" w:rsidRDefault="00E114CB" w:rsidP="005D346F">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3CCCDB0D" wp14:editId="19FC539F">
            <wp:extent cx="3063621" cy="23336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plot_wtd_std_ThermalConductivity.png"/>
                    <pic:cNvPicPr/>
                  </pic:nvPicPr>
                  <pic:blipFill rotWithShape="1">
                    <a:blip r:embed="rId18">
                      <a:extLst>
                        <a:ext uri="{28A0092B-C50C-407E-A947-70E740481C1C}">
                          <a14:useLocalDpi xmlns:a14="http://schemas.microsoft.com/office/drawing/2010/main" val="0"/>
                        </a:ext>
                      </a:extLst>
                    </a:blip>
                    <a:srcRect l="3368" t="11228" r="9218"/>
                    <a:stretch/>
                  </pic:blipFill>
                  <pic:spPr bwMode="auto">
                    <a:xfrm>
                      <a:off x="0" y="0"/>
                      <a:ext cx="3068194" cy="2337108"/>
                    </a:xfrm>
                    <a:prstGeom prst="rect">
                      <a:avLst/>
                    </a:prstGeom>
                    <a:ln>
                      <a:noFill/>
                    </a:ln>
                    <a:extLst>
                      <a:ext uri="{53640926-AAD7-44D8-BBD7-CCE9431645EC}">
                        <a14:shadowObscured xmlns:a14="http://schemas.microsoft.com/office/drawing/2010/main"/>
                      </a:ext>
                    </a:extLst>
                  </pic:spPr>
                </pic:pic>
              </a:graphicData>
            </a:graphic>
          </wp:inline>
        </w:drawing>
      </w:r>
    </w:p>
    <w:p w14:paraId="20E71B0B" w14:textId="5D0547B7" w:rsidR="00294922" w:rsidRPr="00DF230D" w:rsidRDefault="00294922">
      <w:pPr>
        <w:rPr>
          <w:rFonts w:ascii="CMU Sans Serif Medium" w:hAnsi="CMU Sans Serif Medium" w:cs="CMU Sans Serif Medium"/>
        </w:rPr>
      </w:pPr>
      <w:r w:rsidRPr="00DF230D">
        <w:rPr>
          <w:rFonts w:ascii="CMU Sans Serif Medium" w:hAnsi="CMU Sans Serif Medium" w:cs="CMU Sans Serif Medium"/>
        </w:rPr>
        <w:br w:type="page"/>
      </w:r>
    </w:p>
    <w:p w14:paraId="2E9D25B4" w14:textId="2DB028D9" w:rsidR="00294922" w:rsidRPr="00DF230D" w:rsidRDefault="00294922" w:rsidP="008362C0">
      <w:pPr>
        <w:pStyle w:val="Heading1LaTeX"/>
        <w:numPr>
          <w:ilvl w:val="0"/>
          <w:numId w:val="0"/>
        </w:numPr>
        <w:ind w:left="720" w:hanging="360"/>
      </w:pPr>
      <w:bookmarkStart w:id="20" w:name="_Toc34938526"/>
      <w:r w:rsidRPr="00DF230D">
        <w:lastRenderedPageBreak/>
        <w:t>Appendix C</w:t>
      </w:r>
      <w:r w:rsidR="006839F4" w:rsidRPr="00DF230D">
        <w:t>: Linear Regression Model evaluation</w:t>
      </w:r>
      <w:bookmarkEnd w:id="20"/>
    </w:p>
    <w:p w14:paraId="3B4361C2" w14:textId="363A5159" w:rsidR="00294922" w:rsidRPr="00DF230D" w:rsidRDefault="00294922" w:rsidP="00294922">
      <w:pPr>
        <w:rPr>
          <w:rFonts w:ascii="CMU Sans Serif Medium" w:hAnsi="CMU Sans Serif Medium" w:cs="CMU Sans Serif Medium"/>
        </w:rPr>
      </w:pPr>
    </w:p>
    <w:p w14:paraId="764F97B3" w14:textId="4BDCA475" w:rsidR="00D42240" w:rsidRPr="00DF230D" w:rsidRDefault="00D42240" w:rsidP="00294922">
      <w:pPr>
        <w:rPr>
          <w:rFonts w:ascii="CMU Sans Serif Medium" w:hAnsi="CMU Sans Serif Medium" w:cs="CMU Sans Serif Medium"/>
        </w:rPr>
      </w:pPr>
      <w:r w:rsidRPr="00DF230D">
        <w:rPr>
          <w:rFonts w:ascii="CMU Sans Serif Medium" w:hAnsi="CMU Sans Serif Medium" w:cs="CMU Sans Serif Medium"/>
        </w:rPr>
        <w:t>Line of best fit achieved:</w:t>
      </w:r>
    </w:p>
    <w:p w14:paraId="6A9E0AF2" w14:textId="022AEAAE" w:rsidR="005C4C58" w:rsidRPr="00DF230D" w:rsidRDefault="00A80DF5" w:rsidP="00A80DF5">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4379B967" wp14:editId="161268B6">
            <wp:extent cx="2736000" cy="2052154"/>
            <wp:effectExtent l="0" t="0" r="0" b="5715"/>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_linear_reg.png"/>
                    <pic:cNvPicPr/>
                  </pic:nvPicPr>
                  <pic:blipFill>
                    <a:blip r:embed="rId19">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63D67B05" w14:textId="77777777" w:rsidR="00D42240" w:rsidRPr="00DF230D" w:rsidRDefault="00D42240" w:rsidP="00294922">
      <w:pPr>
        <w:rPr>
          <w:rFonts w:ascii="CMU Sans Serif Medium" w:hAnsi="CMU Sans Serif Medium" w:cs="CMU Sans Serif Medium"/>
        </w:rPr>
      </w:pPr>
    </w:p>
    <w:p w14:paraId="591EEBBE" w14:textId="79BF785A" w:rsidR="00294922" w:rsidRPr="00DF230D" w:rsidRDefault="00D42240" w:rsidP="00294922">
      <w:pPr>
        <w:rPr>
          <w:rFonts w:ascii="CMU Sans Serif Medium" w:hAnsi="CMU Sans Serif Medium" w:cs="CMU Sans Serif Medium"/>
        </w:rPr>
      </w:pPr>
      <w:r w:rsidRPr="00DF230D">
        <w:rPr>
          <w:rFonts w:ascii="CMU Sans Serif Medium" w:hAnsi="CMU Sans Serif Medium" w:cs="CMU Sans Serif Medium"/>
        </w:rPr>
        <w:t>Command line output:</w:t>
      </w:r>
    </w:p>
    <w:p w14:paraId="72D2C146" w14:textId="172DCF62" w:rsidR="00294922" w:rsidRPr="00DF230D" w:rsidRDefault="00A80DF5" w:rsidP="003F205E">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5E684956" wp14:editId="13C74097">
            <wp:extent cx="3609975" cy="573394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near general copy.pdf"/>
                    <pic:cNvPicPr/>
                  </pic:nvPicPr>
                  <pic:blipFill rotWithShape="1">
                    <a:blip r:embed="rId20">
                      <a:extLst>
                        <a:ext uri="{28A0092B-C50C-407E-A947-70E740481C1C}">
                          <a14:useLocalDpi xmlns:a14="http://schemas.microsoft.com/office/drawing/2010/main" val="0"/>
                        </a:ext>
                      </a:extLst>
                    </a:blip>
                    <a:srcRect l="10443" t="4165" r="11407" b="8117"/>
                    <a:stretch/>
                  </pic:blipFill>
                  <pic:spPr bwMode="auto">
                    <a:xfrm>
                      <a:off x="0" y="0"/>
                      <a:ext cx="3617301" cy="5745583"/>
                    </a:xfrm>
                    <a:prstGeom prst="rect">
                      <a:avLst/>
                    </a:prstGeom>
                    <a:ln>
                      <a:noFill/>
                    </a:ln>
                    <a:extLst>
                      <a:ext uri="{53640926-AAD7-44D8-BBD7-CCE9431645EC}">
                        <a14:shadowObscured xmlns:a14="http://schemas.microsoft.com/office/drawing/2010/main"/>
                      </a:ext>
                    </a:extLst>
                  </pic:spPr>
                </pic:pic>
              </a:graphicData>
            </a:graphic>
          </wp:inline>
        </w:drawing>
      </w:r>
    </w:p>
    <w:p w14:paraId="2A01DAEA" w14:textId="000C69B3" w:rsidR="00294922" w:rsidRPr="00DF230D" w:rsidRDefault="00294922" w:rsidP="008362C0">
      <w:pPr>
        <w:pStyle w:val="Heading1LaTeX"/>
        <w:numPr>
          <w:ilvl w:val="0"/>
          <w:numId w:val="0"/>
        </w:numPr>
        <w:ind w:left="720" w:hanging="360"/>
      </w:pPr>
      <w:bookmarkStart w:id="21" w:name="_Toc34938527"/>
      <w:r w:rsidRPr="00DF230D">
        <w:lastRenderedPageBreak/>
        <w:t>Appendix D:</w:t>
      </w:r>
      <w:r w:rsidR="006839F4" w:rsidRPr="00DF230D">
        <w:t xml:space="preserve"> Ridge Regression Model</w:t>
      </w:r>
      <w:r w:rsidR="004341FA" w:rsidRPr="00DF230D">
        <w:t xml:space="preserve"> </w:t>
      </w:r>
      <w:r w:rsidR="004341FA" w:rsidRPr="00DF230D">
        <w:t>evaluation</w:t>
      </w:r>
      <w:bookmarkEnd w:id="21"/>
    </w:p>
    <w:p w14:paraId="5010B971" w14:textId="2CA71259" w:rsidR="00294922" w:rsidRPr="00DF230D" w:rsidRDefault="00294922" w:rsidP="00294922">
      <w:pPr>
        <w:rPr>
          <w:rFonts w:ascii="CMU Sans Serif Medium" w:hAnsi="CMU Sans Serif Medium" w:cs="CMU Sans Serif Medium"/>
        </w:rPr>
      </w:pPr>
    </w:p>
    <w:p w14:paraId="486469A9" w14:textId="22D99407" w:rsidR="009B0C1C"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Line of best fit achieved</w:t>
      </w:r>
      <w:r w:rsidRPr="00DF230D">
        <w:rPr>
          <w:rFonts w:ascii="CMU Sans Serif Medium" w:hAnsi="CMU Sans Serif Medium" w:cs="CMU Sans Serif Medium"/>
        </w:rPr>
        <w:t xml:space="preserve"> with fine-tuned model</w:t>
      </w:r>
      <w:r w:rsidRPr="00DF230D">
        <w:rPr>
          <w:rFonts w:ascii="CMU Sans Serif Medium" w:hAnsi="CMU Sans Serif Medium" w:cs="CMU Sans Serif Medium"/>
        </w:rPr>
        <w:t>:</w:t>
      </w:r>
    </w:p>
    <w:p w14:paraId="4F3648CB" w14:textId="5A4B7A2F" w:rsidR="009B0C1C" w:rsidRPr="00DF230D" w:rsidRDefault="008E491E" w:rsidP="008E491E">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C9B3079" wp14:editId="5AFAE239">
            <wp:extent cx="2730296" cy="2047875"/>
            <wp:effectExtent l="0" t="0" r="635"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lot_ridge_reg.png"/>
                    <pic:cNvPicPr/>
                  </pic:nvPicPr>
                  <pic:blipFill>
                    <a:blip r:embed="rId21">
                      <a:extLst>
                        <a:ext uri="{28A0092B-C50C-407E-A947-70E740481C1C}">
                          <a14:useLocalDpi xmlns:a14="http://schemas.microsoft.com/office/drawing/2010/main" val="0"/>
                        </a:ext>
                      </a:extLst>
                    </a:blip>
                    <a:stretch>
                      <a:fillRect/>
                    </a:stretch>
                  </pic:blipFill>
                  <pic:spPr>
                    <a:xfrm>
                      <a:off x="0" y="0"/>
                      <a:ext cx="2733152" cy="2050017"/>
                    </a:xfrm>
                    <a:prstGeom prst="rect">
                      <a:avLst/>
                    </a:prstGeom>
                  </pic:spPr>
                </pic:pic>
              </a:graphicData>
            </a:graphic>
          </wp:inline>
        </w:drawing>
      </w:r>
    </w:p>
    <w:p w14:paraId="1691122B" w14:textId="388FEE62" w:rsidR="008D4E73" w:rsidRPr="00DF230D" w:rsidRDefault="009B0C1C" w:rsidP="008D4E73">
      <w:pPr>
        <w:rPr>
          <w:rFonts w:ascii="CMU Sans Serif Medium" w:hAnsi="CMU Sans Serif Medium" w:cs="CMU Sans Serif Medium"/>
        </w:rPr>
      </w:pPr>
      <w:r w:rsidRPr="00DF230D">
        <w:rPr>
          <w:rFonts w:ascii="CMU Sans Serif Medium" w:hAnsi="CMU Sans Serif Medium" w:cs="CMU Sans Serif Medium"/>
        </w:rPr>
        <w:t>Command line output:</w:t>
      </w:r>
    </w:p>
    <w:p w14:paraId="6E480D81" w14:textId="268EB5AE" w:rsidR="008D4E73" w:rsidRPr="00DF230D" w:rsidRDefault="008D4E73" w:rsidP="005C4C58">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7D993E34" wp14:editId="6E9B642D">
            <wp:extent cx="3724275" cy="59497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idge_reg 10-fold copy.pdf"/>
                    <pic:cNvPicPr/>
                  </pic:nvPicPr>
                  <pic:blipFill rotWithShape="1">
                    <a:blip r:embed="rId22">
                      <a:extLst>
                        <a:ext uri="{28A0092B-C50C-407E-A947-70E740481C1C}">
                          <a14:useLocalDpi xmlns:a14="http://schemas.microsoft.com/office/drawing/2010/main" val="0"/>
                        </a:ext>
                      </a:extLst>
                    </a:blip>
                    <a:srcRect l="10205" t="4067" r="11030" b="7012"/>
                    <a:stretch/>
                  </pic:blipFill>
                  <pic:spPr bwMode="auto">
                    <a:xfrm>
                      <a:off x="0" y="0"/>
                      <a:ext cx="3732568" cy="5963015"/>
                    </a:xfrm>
                    <a:prstGeom prst="rect">
                      <a:avLst/>
                    </a:prstGeom>
                    <a:ln>
                      <a:noFill/>
                    </a:ln>
                    <a:extLst>
                      <a:ext uri="{53640926-AAD7-44D8-BBD7-CCE9431645EC}">
                        <a14:shadowObscured xmlns:a14="http://schemas.microsoft.com/office/drawing/2010/main"/>
                      </a:ext>
                    </a:extLst>
                  </pic:spPr>
                </pic:pic>
              </a:graphicData>
            </a:graphic>
          </wp:inline>
        </w:drawing>
      </w:r>
    </w:p>
    <w:p w14:paraId="76D2B6D0" w14:textId="7D21ABE2" w:rsidR="00294922" w:rsidRPr="00DF230D" w:rsidRDefault="00294922" w:rsidP="004C092B">
      <w:pPr>
        <w:pStyle w:val="Heading1LaTeX"/>
        <w:numPr>
          <w:ilvl w:val="0"/>
          <w:numId w:val="0"/>
        </w:numPr>
        <w:ind w:left="720" w:hanging="360"/>
      </w:pPr>
      <w:bookmarkStart w:id="22" w:name="_Toc34938528"/>
      <w:r w:rsidRPr="00DF230D">
        <w:lastRenderedPageBreak/>
        <w:t>Appendix E:</w:t>
      </w:r>
      <w:r w:rsidR="006839F4" w:rsidRPr="00DF230D">
        <w:t xml:space="preserve"> Lasso Regression Model</w:t>
      </w:r>
      <w:r w:rsidR="004341FA" w:rsidRPr="00DF230D">
        <w:t xml:space="preserve"> evaluation</w:t>
      </w:r>
      <w:bookmarkEnd w:id="22"/>
    </w:p>
    <w:p w14:paraId="03D2573D" w14:textId="37698465" w:rsidR="00294922" w:rsidRPr="00DF230D" w:rsidRDefault="00294922" w:rsidP="00294922">
      <w:pPr>
        <w:rPr>
          <w:rFonts w:ascii="CMU Sans Serif Medium" w:hAnsi="CMU Sans Serif Medium" w:cs="CMU Sans Serif Medium"/>
        </w:rPr>
      </w:pPr>
    </w:p>
    <w:p w14:paraId="64D3836B" w14:textId="02FA4C35" w:rsidR="009B0C1C"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Line of best fit achieved</w:t>
      </w:r>
      <w:r w:rsidRPr="00DF230D">
        <w:rPr>
          <w:rFonts w:ascii="CMU Sans Serif Medium" w:hAnsi="CMU Sans Serif Medium" w:cs="CMU Sans Serif Medium"/>
        </w:rPr>
        <w:t xml:space="preserve"> with fine-tuned model</w:t>
      </w:r>
      <w:r w:rsidRPr="00DF230D">
        <w:rPr>
          <w:rFonts w:ascii="CMU Sans Serif Medium" w:hAnsi="CMU Sans Serif Medium" w:cs="CMU Sans Serif Medium"/>
        </w:rPr>
        <w:t>:</w:t>
      </w:r>
    </w:p>
    <w:p w14:paraId="574A4693" w14:textId="71610D34" w:rsidR="005C4C58" w:rsidRPr="00DF230D" w:rsidRDefault="00A80DF5" w:rsidP="00A80DF5">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33446EF7" wp14:editId="78AC016C">
            <wp:extent cx="2736000" cy="2052154"/>
            <wp:effectExtent l="0" t="0" r="0" b="571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lot_lasso_reg.png"/>
                    <pic:cNvPicPr/>
                  </pic:nvPicPr>
                  <pic:blipFill>
                    <a:blip r:embed="rId23">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2165840D" w14:textId="77777777" w:rsidR="009B0C1C" w:rsidRPr="00DF230D" w:rsidRDefault="009B0C1C" w:rsidP="009B0C1C">
      <w:pPr>
        <w:rPr>
          <w:rFonts w:ascii="CMU Sans Serif Medium" w:hAnsi="CMU Sans Serif Medium" w:cs="CMU Sans Serif Medium"/>
        </w:rPr>
      </w:pPr>
    </w:p>
    <w:p w14:paraId="6608EA3C" w14:textId="69B12280" w:rsidR="00294922"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Command line output:</w:t>
      </w:r>
      <w:r w:rsidR="009832C7" w:rsidRPr="00DF230D">
        <w:rPr>
          <w:rFonts w:ascii="CMU Sans Serif Medium" w:hAnsi="CMU Sans Serif Medium" w:cs="CMU Sans Serif Medium"/>
        </w:rPr>
        <w:t xml:space="preserve"> too many warnings to include in the report.</w:t>
      </w:r>
    </w:p>
    <w:sectPr w:rsidR="00294922" w:rsidRPr="00DF230D" w:rsidSect="008854BE">
      <w:footerReference w:type="even" r:id="rId24"/>
      <w:footerReference w:type="default" r:id="rId25"/>
      <w:pgSz w:w="11900" w:h="16840"/>
      <w:pgMar w:top="1440" w:right="1440" w:bottom="1440" w:left="155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85703" w14:textId="77777777" w:rsidR="00877255" w:rsidRDefault="00877255" w:rsidP="00B826D9">
      <w:r>
        <w:separator/>
      </w:r>
    </w:p>
  </w:endnote>
  <w:endnote w:type="continuationSeparator" w:id="0">
    <w:p w14:paraId="6E04A332" w14:textId="77777777" w:rsidR="00877255" w:rsidRDefault="00877255"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1753274"/>
      <w:docPartObj>
        <w:docPartGallery w:val="Page Numbers (Bottom of Page)"/>
        <w:docPartUnique/>
      </w:docPartObj>
    </w:sdtPr>
    <w:sdtContent>
      <w:p w14:paraId="3C01B9B4" w14:textId="48C0B448" w:rsidR="0022788E" w:rsidRDefault="0022788E" w:rsidP="002278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Content>
      <w:p w14:paraId="24C61C88" w14:textId="6873AC77" w:rsidR="0022788E" w:rsidRDefault="0022788E" w:rsidP="0022788E">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22788E" w:rsidRDefault="0022788E"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ans Serif Medium" w:hAnsi="CMU Sans Serif Medium" w:cs="CMU Sans Serif Medium"/>
      </w:rPr>
      <w:id w:val="1624418204"/>
      <w:docPartObj>
        <w:docPartGallery w:val="Page Numbers (Bottom of Page)"/>
        <w:docPartUnique/>
      </w:docPartObj>
    </w:sdtPr>
    <w:sdtContent>
      <w:p w14:paraId="6343EF7F" w14:textId="125E1A5E" w:rsidR="0022788E" w:rsidRPr="00C45579" w:rsidRDefault="0022788E" w:rsidP="0022788E">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22788E" w:rsidRPr="00C45579" w:rsidRDefault="0022788E"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CC14D" w14:textId="77777777" w:rsidR="00877255" w:rsidRDefault="00877255" w:rsidP="00B826D9">
      <w:r>
        <w:separator/>
      </w:r>
    </w:p>
  </w:footnote>
  <w:footnote w:type="continuationSeparator" w:id="0">
    <w:p w14:paraId="67A48BE8" w14:textId="77777777" w:rsidR="00877255" w:rsidRDefault="00877255" w:rsidP="00B826D9">
      <w:r>
        <w:continuationSeparator/>
      </w:r>
    </w:p>
  </w:footnote>
  <w:footnote w:id="1">
    <w:p w14:paraId="4FA6D8AC" w14:textId="7F24B061" w:rsidR="0022788E" w:rsidRPr="008A256A" w:rsidRDefault="0022788E" w:rsidP="001975A3">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w:t>
      </w:r>
      <w:proofErr w:type="spellStart"/>
      <w:r w:rsidRPr="008A256A">
        <w:rPr>
          <w:rFonts w:ascii="CMU Sans Serif Medium" w:hAnsi="CMU Sans Serif Medium" w:cs="CMU Sans Serif Medium"/>
        </w:rPr>
        <w:t>Scikit</w:t>
      </w:r>
      <w:proofErr w:type="spellEnd"/>
      <w:r w:rsidRPr="008A256A">
        <w:rPr>
          <w:rFonts w:ascii="CMU Sans Serif Medium" w:hAnsi="CMU Sans Serif Medium" w:cs="CMU Sans Serif Medium"/>
        </w:rPr>
        <w:t xml:space="preserve">-Learn: </w:t>
      </w:r>
      <w:hyperlink r:id="rId1" w:history="1">
        <w:r w:rsidRPr="008A256A">
          <w:rPr>
            <w:rStyle w:val="Hyperlink"/>
            <w:rFonts w:ascii="CMU Sans Serif Medium" w:hAnsi="CMU Sans Serif Medium" w:cs="CMU Sans Serif Medium"/>
          </w:rPr>
          <w:t>https://scikit-learn.org</w:t>
        </w:r>
      </w:hyperlink>
      <w:r w:rsidRPr="008A256A">
        <w:rPr>
          <w:rFonts w:ascii="CMU Sans Serif Medium" w:hAnsi="CMU Sans Serif Medium" w:cs="CMU Sans Serif Medium"/>
        </w:rPr>
        <w:t xml:space="preserve"> </w:t>
      </w:r>
    </w:p>
  </w:footnote>
  <w:footnote w:id="2">
    <w:p w14:paraId="61F3C004" w14:textId="58BA0DB4"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andas: </w:t>
      </w:r>
      <w:hyperlink r:id="rId2" w:history="1">
        <w:r w:rsidRPr="008A256A">
          <w:rPr>
            <w:rStyle w:val="Hyperlink"/>
            <w:rFonts w:ascii="CMU Sans Serif Medium" w:hAnsi="CMU Sans Serif Medium" w:cs="CMU Sans Serif Medium"/>
          </w:rPr>
          <w:t>https://pandas.pydata.org/</w:t>
        </w:r>
      </w:hyperlink>
      <w:r w:rsidRPr="008A256A">
        <w:rPr>
          <w:rFonts w:ascii="CMU Sans Serif Medium" w:hAnsi="CMU Sans Serif Medium" w:cs="CMU Sans Serif Medium"/>
        </w:rPr>
        <w:t xml:space="preserve"> </w:t>
      </w:r>
    </w:p>
  </w:footnote>
  <w:footnote w:id="3">
    <w:p w14:paraId="4ED32C8E" w14:textId="77777777" w:rsidR="0022788E" w:rsidRPr="008A256A" w:rsidRDefault="0022788E" w:rsidP="001975A3">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Matplotlib: </w:t>
      </w:r>
      <w:hyperlink r:id="rId3" w:history="1">
        <w:r w:rsidRPr="008A256A">
          <w:rPr>
            <w:rStyle w:val="Hyperlink"/>
            <w:rFonts w:ascii="CMU Sans Serif Medium" w:hAnsi="CMU Sans Serif Medium" w:cs="CMU Sans Serif Medium"/>
          </w:rPr>
          <w:t>https://matplotlib.org/</w:t>
        </w:r>
      </w:hyperlink>
      <w:r w:rsidRPr="008A256A">
        <w:rPr>
          <w:rFonts w:ascii="CMU Sans Serif Medium" w:hAnsi="CMU Sans Serif Medium" w:cs="CMU Sans Serif Medium"/>
        </w:rPr>
        <w:t xml:space="preserve"> </w:t>
      </w:r>
    </w:p>
  </w:footnote>
  <w:footnote w:id="4">
    <w:p w14:paraId="31155692" w14:textId="1FE74341"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NumPy: </w:t>
      </w:r>
      <w:hyperlink r:id="rId4" w:history="1">
        <w:r w:rsidRPr="008A256A">
          <w:rPr>
            <w:rStyle w:val="Hyperlink"/>
            <w:rFonts w:ascii="CMU Sans Serif Medium" w:hAnsi="CMU Sans Serif Medium" w:cs="CMU Sans Serif Medium"/>
          </w:rPr>
          <w:t>https://numpy.org/</w:t>
        </w:r>
      </w:hyperlink>
      <w:r w:rsidRPr="008A256A">
        <w:rPr>
          <w:rFonts w:ascii="CMU Sans Serif Medium" w:hAnsi="CMU Sans Serif Medium" w:cs="CMU Sans Serif Medium"/>
        </w:rPr>
        <w:t xml:space="preserve"> </w:t>
      </w:r>
    </w:p>
  </w:footnote>
  <w:footnote w:id="5">
    <w:p w14:paraId="64C5C912" w14:textId="01F3AF6D" w:rsidR="00031F71" w:rsidRPr="008A256A" w:rsidRDefault="00031F71">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w:t>
      </w:r>
      <w:proofErr w:type="spellStart"/>
      <w:r w:rsidRPr="008A256A">
        <w:rPr>
          <w:rFonts w:ascii="CMU Sans Serif Medium" w:hAnsi="CMU Sans Serif Medium" w:cs="CMU Sans Serif Medium"/>
        </w:rPr>
        <w:t>Searborn</w:t>
      </w:r>
      <w:proofErr w:type="spellEnd"/>
      <w:r w:rsidRPr="008A256A">
        <w:rPr>
          <w:rFonts w:ascii="CMU Sans Serif Medium" w:hAnsi="CMU Sans Serif Medium" w:cs="CMU Sans Serif Medium"/>
        </w:rPr>
        <w:t xml:space="preserve">: </w:t>
      </w:r>
      <w:hyperlink r:id="rId5" w:history="1">
        <w:r w:rsidRPr="008A256A">
          <w:rPr>
            <w:rStyle w:val="Hyperlink"/>
            <w:rFonts w:ascii="CMU Sans Serif Medium" w:hAnsi="CMU Sans Serif Medium" w:cs="CMU Sans Serif Medium"/>
          </w:rPr>
          <w:t>https://seaborn.pydata.org/index.html</w:t>
        </w:r>
      </w:hyperlink>
      <w:r w:rsidRPr="008A256A">
        <w:rPr>
          <w:rFonts w:ascii="CMU Sans Serif Medium" w:hAnsi="CMU Sans Serif Medium" w:cs="CMU Sans Serif Medium"/>
        </w:rPr>
        <w:t xml:space="preserve"> </w:t>
      </w:r>
    </w:p>
  </w:footnote>
  <w:footnote w:id="6">
    <w:p w14:paraId="5233024A" w14:textId="654856D6"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yCharm: </w:t>
      </w:r>
      <w:hyperlink r:id="rId6" w:history="1">
        <w:r w:rsidRPr="008A256A">
          <w:rPr>
            <w:rStyle w:val="Hyperlink"/>
            <w:rFonts w:ascii="CMU Sans Serif Medium" w:hAnsi="CMU Sans Serif Medium" w:cs="CMU Sans Serif Medium"/>
          </w:rPr>
          <w:t>https://www.jetbrains.com/pycharm/</w:t>
        </w:r>
      </w:hyperlink>
      <w:r w:rsidRPr="008A256A">
        <w:rPr>
          <w:rFonts w:ascii="CMU Sans Serif Medium" w:hAnsi="CMU Sans Serif Medium" w:cs="CMU Sans Serif Medium"/>
        </w:rPr>
        <w:t xml:space="preserve"> </w:t>
      </w:r>
    </w:p>
  </w:footnote>
  <w:footnote w:id="7">
    <w:p w14:paraId="6373E4C7" w14:textId="587FA6FE"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andas </w:t>
      </w:r>
      <w:proofErr w:type="spellStart"/>
      <w:r w:rsidRPr="008A256A">
        <w:rPr>
          <w:rFonts w:ascii="CMU Sans Serif Medium" w:hAnsi="CMU Sans Serif Medium" w:cs="CMU Sans Serif Medium"/>
        </w:rPr>
        <w:t>DataFrame</w:t>
      </w:r>
      <w:proofErr w:type="spellEnd"/>
      <w:r w:rsidRPr="008A256A">
        <w:rPr>
          <w:rFonts w:ascii="CMU Sans Serif Medium" w:hAnsi="CMU Sans Serif Medium" w:cs="CMU Sans Serif Medium"/>
        </w:rPr>
        <w:t xml:space="preserve">: </w:t>
      </w:r>
      <w:hyperlink r:id="rId7" w:history="1">
        <w:r w:rsidRPr="008A256A">
          <w:rPr>
            <w:rStyle w:val="Hyperlink"/>
            <w:rFonts w:ascii="CMU Sans Serif Medium" w:hAnsi="CMU Sans Serif Medium" w:cs="CMU Sans Serif Medium"/>
          </w:rPr>
          <w:t>https://pandas.pydata.org/pandas-docs/stable/reference/api/pandas.DataFrame.html</w:t>
        </w:r>
      </w:hyperlink>
      <w:r w:rsidRPr="008A256A">
        <w:rPr>
          <w:rFonts w:ascii="CMU Sans Serif Medium" w:hAnsi="CMU Sans Serif Medium" w:cs="CMU Sans Serif Medium"/>
        </w:rPr>
        <w:t xml:space="preserve"> </w:t>
      </w:r>
    </w:p>
  </w:footnote>
  <w:footnote w:id="8">
    <w:p w14:paraId="429B39FD" w14:textId="77777777" w:rsidR="008A256A" w:rsidRPr="008A256A" w:rsidRDefault="008A256A" w:rsidP="008A256A">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42 = 3*2*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00E5E"/>
    <w:multiLevelType w:val="hybridMultilevel"/>
    <w:tmpl w:val="BD6A236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173EE7"/>
    <w:multiLevelType w:val="multilevel"/>
    <w:tmpl w:val="D294F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5459F8"/>
    <w:multiLevelType w:val="hybridMultilevel"/>
    <w:tmpl w:val="87344BF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BF527F"/>
    <w:multiLevelType w:val="multilevel"/>
    <w:tmpl w:val="5866C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7D2180"/>
    <w:multiLevelType w:val="multilevel"/>
    <w:tmpl w:val="AB347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4F21F8"/>
    <w:multiLevelType w:val="hybridMultilevel"/>
    <w:tmpl w:val="D48CB72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B2F0B85"/>
    <w:multiLevelType w:val="hybridMultilevel"/>
    <w:tmpl w:val="2DE0564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DD05EA8"/>
    <w:multiLevelType w:val="multilevel"/>
    <w:tmpl w:val="501E1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845556"/>
    <w:multiLevelType w:val="hybridMultilevel"/>
    <w:tmpl w:val="34B6A27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1F8031EE"/>
    <w:multiLevelType w:val="hybridMultilevel"/>
    <w:tmpl w:val="4F54A24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3594A4C"/>
    <w:multiLevelType w:val="hybridMultilevel"/>
    <w:tmpl w:val="38AA21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72A3592"/>
    <w:multiLevelType w:val="multilevel"/>
    <w:tmpl w:val="D62AC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357860"/>
    <w:multiLevelType w:val="hybridMultilevel"/>
    <w:tmpl w:val="9996B2E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775969"/>
    <w:multiLevelType w:val="hybridMultilevel"/>
    <w:tmpl w:val="BBA64BA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B1906C4"/>
    <w:multiLevelType w:val="multilevel"/>
    <w:tmpl w:val="5922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C636652"/>
    <w:multiLevelType w:val="hybridMultilevel"/>
    <w:tmpl w:val="59AEBD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6FFB32DE"/>
    <w:multiLevelType w:val="hybridMultilevel"/>
    <w:tmpl w:val="6F0204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2963088"/>
    <w:multiLevelType w:val="multilevel"/>
    <w:tmpl w:val="352E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D8E71A4"/>
    <w:multiLevelType w:val="hybridMultilevel"/>
    <w:tmpl w:val="E6469A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3"/>
  </w:num>
  <w:num w:numId="2">
    <w:abstractNumId w:val="8"/>
  </w:num>
  <w:num w:numId="3">
    <w:abstractNumId w:val="15"/>
  </w:num>
  <w:num w:numId="4">
    <w:abstractNumId w:val="18"/>
  </w:num>
  <w:num w:numId="5">
    <w:abstractNumId w:val="17"/>
  </w:num>
  <w:num w:numId="6">
    <w:abstractNumId w:val="22"/>
  </w:num>
  <w:num w:numId="7">
    <w:abstractNumId w:val="10"/>
  </w:num>
  <w:num w:numId="8">
    <w:abstractNumId w:val="6"/>
  </w:num>
  <w:num w:numId="9">
    <w:abstractNumId w:val="21"/>
  </w:num>
  <w:num w:numId="10">
    <w:abstractNumId w:val="16"/>
  </w:num>
  <w:num w:numId="11">
    <w:abstractNumId w:val="9"/>
  </w:num>
  <w:num w:numId="12">
    <w:abstractNumId w:val="13"/>
  </w:num>
  <w:num w:numId="13">
    <w:abstractNumId w:val="5"/>
  </w:num>
  <w:num w:numId="14">
    <w:abstractNumId w:val="1"/>
  </w:num>
  <w:num w:numId="15">
    <w:abstractNumId w:val="0"/>
  </w:num>
  <w:num w:numId="16">
    <w:abstractNumId w:val="2"/>
  </w:num>
  <w:num w:numId="17">
    <w:abstractNumId w:val="12"/>
  </w:num>
  <w:num w:numId="18">
    <w:abstractNumId w:val="4"/>
  </w:num>
  <w:num w:numId="19">
    <w:abstractNumId w:val="20"/>
  </w:num>
  <w:num w:numId="20">
    <w:abstractNumId w:val="19"/>
  </w:num>
  <w:num w:numId="21">
    <w:abstractNumId w:val="7"/>
  </w:num>
  <w:num w:numId="22">
    <w:abstractNumId w:val="11"/>
  </w:num>
  <w:num w:numId="2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53DA"/>
    <w:rsid w:val="00006C6F"/>
    <w:rsid w:val="00007BF7"/>
    <w:rsid w:val="00007C5C"/>
    <w:rsid w:val="00011AD5"/>
    <w:rsid w:val="00011E56"/>
    <w:rsid w:val="00012EEC"/>
    <w:rsid w:val="00013034"/>
    <w:rsid w:val="000149E5"/>
    <w:rsid w:val="000160FC"/>
    <w:rsid w:val="00022082"/>
    <w:rsid w:val="0002497E"/>
    <w:rsid w:val="00025A6E"/>
    <w:rsid w:val="000260FC"/>
    <w:rsid w:val="00027032"/>
    <w:rsid w:val="0002738C"/>
    <w:rsid w:val="00031F71"/>
    <w:rsid w:val="0003314C"/>
    <w:rsid w:val="00033497"/>
    <w:rsid w:val="00033627"/>
    <w:rsid w:val="000340B8"/>
    <w:rsid w:val="00034695"/>
    <w:rsid w:val="00035117"/>
    <w:rsid w:val="00035347"/>
    <w:rsid w:val="00035C50"/>
    <w:rsid w:val="000374C3"/>
    <w:rsid w:val="00037AB8"/>
    <w:rsid w:val="0004257B"/>
    <w:rsid w:val="000425BE"/>
    <w:rsid w:val="0004320E"/>
    <w:rsid w:val="00045301"/>
    <w:rsid w:val="000459C1"/>
    <w:rsid w:val="00045D24"/>
    <w:rsid w:val="00046BA1"/>
    <w:rsid w:val="00046D10"/>
    <w:rsid w:val="0004783C"/>
    <w:rsid w:val="00051E07"/>
    <w:rsid w:val="00053069"/>
    <w:rsid w:val="000538B2"/>
    <w:rsid w:val="00054536"/>
    <w:rsid w:val="000548D6"/>
    <w:rsid w:val="00057574"/>
    <w:rsid w:val="000576AB"/>
    <w:rsid w:val="000602D9"/>
    <w:rsid w:val="00060B09"/>
    <w:rsid w:val="0006110E"/>
    <w:rsid w:val="00061726"/>
    <w:rsid w:val="00062103"/>
    <w:rsid w:val="00063862"/>
    <w:rsid w:val="000661B3"/>
    <w:rsid w:val="00066ACE"/>
    <w:rsid w:val="00067D1B"/>
    <w:rsid w:val="00067E90"/>
    <w:rsid w:val="00072158"/>
    <w:rsid w:val="000726C7"/>
    <w:rsid w:val="00073387"/>
    <w:rsid w:val="0007446D"/>
    <w:rsid w:val="000777E1"/>
    <w:rsid w:val="00081CE3"/>
    <w:rsid w:val="00082A62"/>
    <w:rsid w:val="00082D69"/>
    <w:rsid w:val="00082E4F"/>
    <w:rsid w:val="00083991"/>
    <w:rsid w:val="000864E4"/>
    <w:rsid w:val="00086943"/>
    <w:rsid w:val="00090233"/>
    <w:rsid w:val="00093E92"/>
    <w:rsid w:val="000968F4"/>
    <w:rsid w:val="00096D77"/>
    <w:rsid w:val="00097698"/>
    <w:rsid w:val="000A037C"/>
    <w:rsid w:val="000A04E1"/>
    <w:rsid w:val="000A0AB0"/>
    <w:rsid w:val="000A0E8F"/>
    <w:rsid w:val="000A1DC5"/>
    <w:rsid w:val="000A2238"/>
    <w:rsid w:val="000A2374"/>
    <w:rsid w:val="000A4FDC"/>
    <w:rsid w:val="000A6669"/>
    <w:rsid w:val="000A7704"/>
    <w:rsid w:val="000B03B2"/>
    <w:rsid w:val="000B067B"/>
    <w:rsid w:val="000B1374"/>
    <w:rsid w:val="000B27C6"/>
    <w:rsid w:val="000B2B2A"/>
    <w:rsid w:val="000B3E0D"/>
    <w:rsid w:val="000B4E07"/>
    <w:rsid w:val="000B5A5D"/>
    <w:rsid w:val="000B68A1"/>
    <w:rsid w:val="000B7540"/>
    <w:rsid w:val="000B7BE1"/>
    <w:rsid w:val="000C10FD"/>
    <w:rsid w:val="000C1963"/>
    <w:rsid w:val="000C1BDF"/>
    <w:rsid w:val="000C1FC2"/>
    <w:rsid w:val="000C3F59"/>
    <w:rsid w:val="000C53EF"/>
    <w:rsid w:val="000C5595"/>
    <w:rsid w:val="000C5653"/>
    <w:rsid w:val="000D03B1"/>
    <w:rsid w:val="000D0BB1"/>
    <w:rsid w:val="000D0F81"/>
    <w:rsid w:val="000D1723"/>
    <w:rsid w:val="000D1B81"/>
    <w:rsid w:val="000D326C"/>
    <w:rsid w:val="000D3663"/>
    <w:rsid w:val="000D6629"/>
    <w:rsid w:val="000E0F6E"/>
    <w:rsid w:val="000E1E53"/>
    <w:rsid w:val="000E252B"/>
    <w:rsid w:val="000E4084"/>
    <w:rsid w:val="000E464B"/>
    <w:rsid w:val="000E46AA"/>
    <w:rsid w:val="000E48C1"/>
    <w:rsid w:val="000E4A0E"/>
    <w:rsid w:val="000E4E3D"/>
    <w:rsid w:val="000E702C"/>
    <w:rsid w:val="000E7FC3"/>
    <w:rsid w:val="000F06B3"/>
    <w:rsid w:val="000F42D2"/>
    <w:rsid w:val="000F693C"/>
    <w:rsid w:val="000F6C20"/>
    <w:rsid w:val="000F6F2D"/>
    <w:rsid w:val="00100707"/>
    <w:rsid w:val="0010070B"/>
    <w:rsid w:val="001025F6"/>
    <w:rsid w:val="0010457F"/>
    <w:rsid w:val="001067CB"/>
    <w:rsid w:val="00107819"/>
    <w:rsid w:val="001105F0"/>
    <w:rsid w:val="00110FB5"/>
    <w:rsid w:val="00111502"/>
    <w:rsid w:val="00112223"/>
    <w:rsid w:val="001123F5"/>
    <w:rsid w:val="00113A2A"/>
    <w:rsid w:val="00113B74"/>
    <w:rsid w:val="001143FE"/>
    <w:rsid w:val="001214ED"/>
    <w:rsid w:val="00121BAE"/>
    <w:rsid w:val="001226D1"/>
    <w:rsid w:val="001235E6"/>
    <w:rsid w:val="0012403B"/>
    <w:rsid w:val="00124595"/>
    <w:rsid w:val="00124C50"/>
    <w:rsid w:val="00125C71"/>
    <w:rsid w:val="0012724F"/>
    <w:rsid w:val="00127614"/>
    <w:rsid w:val="00127C47"/>
    <w:rsid w:val="0013541F"/>
    <w:rsid w:val="0013627D"/>
    <w:rsid w:val="001416F4"/>
    <w:rsid w:val="0014214A"/>
    <w:rsid w:val="001427A9"/>
    <w:rsid w:val="00142919"/>
    <w:rsid w:val="00143C69"/>
    <w:rsid w:val="0014416E"/>
    <w:rsid w:val="00145CFE"/>
    <w:rsid w:val="00146466"/>
    <w:rsid w:val="00146D55"/>
    <w:rsid w:val="00147629"/>
    <w:rsid w:val="001476F1"/>
    <w:rsid w:val="00150998"/>
    <w:rsid w:val="001516BB"/>
    <w:rsid w:val="00152C45"/>
    <w:rsid w:val="00153C26"/>
    <w:rsid w:val="0015416D"/>
    <w:rsid w:val="00154AAE"/>
    <w:rsid w:val="00154C75"/>
    <w:rsid w:val="00155005"/>
    <w:rsid w:val="00160085"/>
    <w:rsid w:val="0016292E"/>
    <w:rsid w:val="001648BF"/>
    <w:rsid w:val="0016646D"/>
    <w:rsid w:val="00166E60"/>
    <w:rsid w:val="00173600"/>
    <w:rsid w:val="00175DE5"/>
    <w:rsid w:val="00176BD5"/>
    <w:rsid w:val="001776F3"/>
    <w:rsid w:val="00177C9C"/>
    <w:rsid w:val="0018064C"/>
    <w:rsid w:val="0018183A"/>
    <w:rsid w:val="00182E95"/>
    <w:rsid w:val="001832D1"/>
    <w:rsid w:val="00184250"/>
    <w:rsid w:val="00185B36"/>
    <w:rsid w:val="0018624B"/>
    <w:rsid w:val="00187E8C"/>
    <w:rsid w:val="00187F0F"/>
    <w:rsid w:val="001905ED"/>
    <w:rsid w:val="00190998"/>
    <w:rsid w:val="0019140A"/>
    <w:rsid w:val="00193A3F"/>
    <w:rsid w:val="00193EFE"/>
    <w:rsid w:val="00194013"/>
    <w:rsid w:val="001968B6"/>
    <w:rsid w:val="001975A3"/>
    <w:rsid w:val="00197CC0"/>
    <w:rsid w:val="001A14FC"/>
    <w:rsid w:val="001A469C"/>
    <w:rsid w:val="001A48D7"/>
    <w:rsid w:val="001A5CA8"/>
    <w:rsid w:val="001A639F"/>
    <w:rsid w:val="001B03D8"/>
    <w:rsid w:val="001B1DEA"/>
    <w:rsid w:val="001B3221"/>
    <w:rsid w:val="001B5255"/>
    <w:rsid w:val="001C08D1"/>
    <w:rsid w:val="001C1290"/>
    <w:rsid w:val="001C15A6"/>
    <w:rsid w:val="001C1A31"/>
    <w:rsid w:val="001C2DE0"/>
    <w:rsid w:val="001C5E04"/>
    <w:rsid w:val="001C61CE"/>
    <w:rsid w:val="001D0513"/>
    <w:rsid w:val="001D0720"/>
    <w:rsid w:val="001D0E79"/>
    <w:rsid w:val="001D1535"/>
    <w:rsid w:val="001D155A"/>
    <w:rsid w:val="001D2BD0"/>
    <w:rsid w:val="001D5C22"/>
    <w:rsid w:val="001D7C2F"/>
    <w:rsid w:val="001E0974"/>
    <w:rsid w:val="001E2515"/>
    <w:rsid w:val="001E25D7"/>
    <w:rsid w:val="001E260D"/>
    <w:rsid w:val="001E26F8"/>
    <w:rsid w:val="001E283C"/>
    <w:rsid w:val="001E31F1"/>
    <w:rsid w:val="001E3E22"/>
    <w:rsid w:val="001E40A8"/>
    <w:rsid w:val="001E453D"/>
    <w:rsid w:val="001E637C"/>
    <w:rsid w:val="001E679D"/>
    <w:rsid w:val="001E6CDF"/>
    <w:rsid w:val="001F0142"/>
    <w:rsid w:val="001F376A"/>
    <w:rsid w:val="001F3E3A"/>
    <w:rsid w:val="001F40EE"/>
    <w:rsid w:val="001F5C94"/>
    <w:rsid w:val="001F7C2F"/>
    <w:rsid w:val="002000B3"/>
    <w:rsid w:val="0020140D"/>
    <w:rsid w:val="002039A9"/>
    <w:rsid w:val="00205566"/>
    <w:rsid w:val="00205C5A"/>
    <w:rsid w:val="00210652"/>
    <w:rsid w:val="00211BC0"/>
    <w:rsid w:val="00211F1E"/>
    <w:rsid w:val="002141BA"/>
    <w:rsid w:val="002145C7"/>
    <w:rsid w:val="002174E4"/>
    <w:rsid w:val="00221409"/>
    <w:rsid w:val="002224B0"/>
    <w:rsid w:val="002229E1"/>
    <w:rsid w:val="00223B3E"/>
    <w:rsid w:val="00223CEF"/>
    <w:rsid w:val="00224C1F"/>
    <w:rsid w:val="002275C7"/>
    <w:rsid w:val="0022788E"/>
    <w:rsid w:val="00227A1E"/>
    <w:rsid w:val="002301A4"/>
    <w:rsid w:val="002306D8"/>
    <w:rsid w:val="00233994"/>
    <w:rsid w:val="00235368"/>
    <w:rsid w:val="00241080"/>
    <w:rsid w:val="0024120A"/>
    <w:rsid w:val="00243201"/>
    <w:rsid w:val="00244D3D"/>
    <w:rsid w:val="00244E67"/>
    <w:rsid w:val="002450E8"/>
    <w:rsid w:val="002455A1"/>
    <w:rsid w:val="00245D22"/>
    <w:rsid w:val="00247369"/>
    <w:rsid w:val="00250680"/>
    <w:rsid w:val="0025117D"/>
    <w:rsid w:val="0025441C"/>
    <w:rsid w:val="002549CA"/>
    <w:rsid w:val="00255B34"/>
    <w:rsid w:val="0025633E"/>
    <w:rsid w:val="002602F8"/>
    <w:rsid w:val="00261725"/>
    <w:rsid w:val="00263118"/>
    <w:rsid w:val="00264196"/>
    <w:rsid w:val="00264474"/>
    <w:rsid w:val="00264A44"/>
    <w:rsid w:val="00267CFC"/>
    <w:rsid w:val="002720CC"/>
    <w:rsid w:val="00272169"/>
    <w:rsid w:val="002766A1"/>
    <w:rsid w:val="00276DE3"/>
    <w:rsid w:val="00283CEB"/>
    <w:rsid w:val="00284ADB"/>
    <w:rsid w:val="00290500"/>
    <w:rsid w:val="00291E41"/>
    <w:rsid w:val="00292976"/>
    <w:rsid w:val="00294922"/>
    <w:rsid w:val="00294E20"/>
    <w:rsid w:val="002958AD"/>
    <w:rsid w:val="002A1D61"/>
    <w:rsid w:val="002A2241"/>
    <w:rsid w:val="002A3C1E"/>
    <w:rsid w:val="002A5E9C"/>
    <w:rsid w:val="002A5F8F"/>
    <w:rsid w:val="002A6B03"/>
    <w:rsid w:val="002B05E8"/>
    <w:rsid w:val="002B095A"/>
    <w:rsid w:val="002B19B0"/>
    <w:rsid w:val="002B1C57"/>
    <w:rsid w:val="002B2B26"/>
    <w:rsid w:val="002B47B7"/>
    <w:rsid w:val="002B56E8"/>
    <w:rsid w:val="002B69A5"/>
    <w:rsid w:val="002C0EA3"/>
    <w:rsid w:val="002C1E14"/>
    <w:rsid w:val="002C26C1"/>
    <w:rsid w:val="002C3DFD"/>
    <w:rsid w:val="002C49E2"/>
    <w:rsid w:val="002C4DD5"/>
    <w:rsid w:val="002C59AF"/>
    <w:rsid w:val="002C5F30"/>
    <w:rsid w:val="002C5F40"/>
    <w:rsid w:val="002C5F73"/>
    <w:rsid w:val="002C608E"/>
    <w:rsid w:val="002C63A7"/>
    <w:rsid w:val="002C65FE"/>
    <w:rsid w:val="002D1EFF"/>
    <w:rsid w:val="002D2D8B"/>
    <w:rsid w:val="002D3A7A"/>
    <w:rsid w:val="002D5F7B"/>
    <w:rsid w:val="002D7C0B"/>
    <w:rsid w:val="002E1CAB"/>
    <w:rsid w:val="002E1DE5"/>
    <w:rsid w:val="002E2FCA"/>
    <w:rsid w:val="002E38D3"/>
    <w:rsid w:val="002E4D04"/>
    <w:rsid w:val="002E6DC6"/>
    <w:rsid w:val="002F26B4"/>
    <w:rsid w:val="002F4BF4"/>
    <w:rsid w:val="002F4C6B"/>
    <w:rsid w:val="002F4DF8"/>
    <w:rsid w:val="002F5297"/>
    <w:rsid w:val="002F75C4"/>
    <w:rsid w:val="00300669"/>
    <w:rsid w:val="003017CC"/>
    <w:rsid w:val="00302894"/>
    <w:rsid w:val="00302FC9"/>
    <w:rsid w:val="00304039"/>
    <w:rsid w:val="0030481A"/>
    <w:rsid w:val="00305DFB"/>
    <w:rsid w:val="003060AB"/>
    <w:rsid w:val="00306CC0"/>
    <w:rsid w:val="0030773C"/>
    <w:rsid w:val="003105E7"/>
    <w:rsid w:val="003113C7"/>
    <w:rsid w:val="00311A36"/>
    <w:rsid w:val="00312E68"/>
    <w:rsid w:val="00313A77"/>
    <w:rsid w:val="00314244"/>
    <w:rsid w:val="0031461C"/>
    <w:rsid w:val="003152F3"/>
    <w:rsid w:val="003170F1"/>
    <w:rsid w:val="003175BA"/>
    <w:rsid w:val="003178FD"/>
    <w:rsid w:val="00317B57"/>
    <w:rsid w:val="00320F96"/>
    <w:rsid w:val="003213DF"/>
    <w:rsid w:val="00321646"/>
    <w:rsid w:val="00322EDE"/>
    <w:rsid w:val="00323BB6"/>
    <w:rsid w:val="00323F30"/>
    <w:rsid w:val="00324984"/>
    <w:rsid w:val="00324BF6"/>
    <w:rsid w:val="00325A39"/>
    <w:rsid w:val="00326355"/>
    <w:rsid w:val="00331213"/>
    <w:rsid w:val="00332FDF"/>
    <w:rsid w:val="00334C93"/>
    <w:rsid w:val="00334F2A"/>
    <w:rsid w:val="00335260"/>
    <w:rsid w:val="003352EA"/>
    <w:rsid w:val="00335EFF"/>
    <w:rsid w:val="0033620F"/>
    <w:rsid w:val="00336270"/>
    <w:rsid w:val="0034151A"/>
    <w:rsid w:val="00343AC0"/>
    <w:rsid w:val="00343D0F"/>
    <w:rsid w:val="0034462F"/>
    <w:rsid w:val="00344B77"/>
    <w:rsid w:val="00346999"/>
    <w:rsid w:val="003475A4"/>
    <w:rsid w:val="0034770B"/>
    <w:rsid w:val="00351F7B"/>
    <w:rsid w:val="00352FB0"/>
    <w:rsid w:val="0035355A"/>
    <w:rsid w:val="00354A48"/>
    <w:rsid w:val="00357731"/>
    <w:rsid w:val="0035783D"/>
    <w:rsid w:val="00361C3F"/>
    <w:rsid w:val="00361C7D"/>
    <w:rsid w:val="00362273"/>
    <w:rsid w:val="0036309F"/>
    <w:rsid w:val="003631FE"/>
    <w:rsid w:val="00364641"/>
    <w:rsid w:val="0036477B"/>
    <w:rsid w:val="00366E08"/>
    <w:rsid w:val="003672B6"/>
    <w:rsid w:val="003710E8"/>
    <w:rsid w:val="0037122E"/>
    <w:rsid w:val="00375116"/>
    <w:rsid w:val="00375FDA"/>
    <w:rsid w:val="00377D0D"/>
    <w:rsid w:val="00381D39"/>
    <w:rsid w:val="003821B0"/>
    <w:rsid w:val="0038346E"/>
    <w:rsid w:val="00383F7B"/>
    <w:rsid w:val="0038470C"/>
    <w:rsid w:val="00384D8B"/>
    <w:rsid w:val="00384FB8"/>
    <w:rsid w:val="003850A6"/>
    <w:rsid w:val="00386240"/>
    <w:rsid w:val="00386948"/>
    <w:rsid w:val="00387275"/>
    <w:rsid w:val="003903F6"/>
    <w:rsid w:val="00393B6F"/>
    <w:rsid w:val="00395982"/>
    <w:rsid w:val="00397159"/>
    <w:rsid w:val="003973E6"/>
    <w:rsid w:val="00397624"/>
    <w:rsid w:val="003A0249"/>
    <w:rsid w:val="003A0C00"/>
    <w:rsid w:val="003A2343"/>
    <w:rsid w:val="003A4455"/>
    <w:rsid w:val="003A59EC"/>
    <w:rsid w:val="003A77C7"/>
    <w:rsid w:val="003B1D26"/>
    <w:rsid w:val="003B1F61"/>
    <w:rsid w:val="003B21A5"/>
    <w:rsid w:val="003B2BD2"/>
    <w:rsid w:val="003B3495"/>
    <w:rsid w:val="003B3A9C"/>
    <w:rsid w:val="003B3ED8"/>
    <w:rsid w:val="003B74F2"/>
    <w:rsid w:val="003C00DE"/>
    <w:rsid w:val="003C01F3"/>
    <w:rsid w:val="003C0330"/>
    <w:rsid w:val="003C03D8"/>
    <w:rsid w:val="003C155D"/>
    <w:rsid w:val="003C272F"/>
    <w:rsid w:val="003C2E31"/>
    <w:rsid w:val="003C2E6B"/>
    <w:rsid w:val="003C3EC3"/>
    <w:rsid w:val="003C47D1"/>
    <w:rsid w:val="003C4B9D"/>
    <w:rsid w:val="003C4FA3"/>
    <w:rsid w:val="003C4FF1"/>
    <w:rsid w:val="003C547A"/>
    <w:rsid w:val="003C6FF2"/>
    <w:rsid w:val="003D0D96"/>
    <w:rsid w:val="003D128C"/>
    <w:rsid w:val="003D12C8"/>
    <w:rsid w:val="003D1381"/>
    <w:rsid w:val="003D2B4E"/>
    <w:rsid w:val="003D3DC3"/>
    <w:rsid w:val="003D437E"/>
    <w:rsid w:val="003D459E"/>
    <w:rsid w:val="003D7CB7"/>
    <w:rsid w:val="003E099C"/>
    <w:rsid w:val="003E18B8"/>
    <w:rsid w:val="003E1E6C"/>
    <w:rsid w:val="003E2F12"/>
    <w:rsid w:val="003E38CD"/>
    <w:rsid w:val="003E3CF0"/>
    <w:rsid w:val="003F0738"/>
    <w:rsid w:val="003F11D6"/>
    <w:rsid w:val="003F205E"/>
    <w:rsid w:val="003F4E4C"/>
    <w:rsid w:val="003F4EBA"/>
    <w:rsid w:val="003F57A4"/>
    <w:rsid w:val="003F5D13"/>
    <w:rsid w:val="003F5FDF"/>
    <w:rsid w:val="003F6306"/>
    <w:rsid w:val="00400532"/>
    <w:rsid w:val="00400C0D"/>
    <w:rsid w:val="004023BB"/>
    <w:rsid w:val="0040371A"/>
    <w:rsid w:val="00403D6D"/>
    <w:rsid w:val="0040479C"/>
    <w:rsid w:val="004062EF"/>
    <w:rsid w:val="004069D8"/>
    <w:rsid w:val="00410E2C"/>
    <w:rsid w:val="004116DA"/>
    <w:rsid w:val="00413A42"/>
    <w:rsid w:val="004148CA"/>
    <w:rsid w:val="004149E1"/>
    <w:rsid w:val="00414A00"/>
    <w:rsid w:val="00416315"/>
    <w:rsid w:val="00422515"/>
    <w:rsid w:val="00422A5A"/>
    <w:rsid w:val="0042358F"/>
    <w:rsid w:val="004248B2"/>
    <w:rsid w:val="00426AA8"/>
    <w:rsid w:val="00427210"/>
    <w:rsid w:val="0042776C"/>
    <w:rsid w:val="00427B63"/>
    <w:rsid w:val="00431E38"/>
    <w:rsid w:val="0043238A"/>
    <w:rsid w:val="00432D86"/>
    <w:rsid w:val="00433BBF"/>
    <w:rsid w:val="00433FF0"/>
    <w:rsid w:val="004341FA"/>
    <w:rsid w:val="00434228"/>
    <w:rsid w:val="00434ADE"/>
    <w:rsid w:val="00435A45"/>
    <w:rsid w:val="0043667A"/>
    <w:rsid w:val="00437507"/>
    <w:rsid w:val="00444B14"/>
    <w:rsid w:val="00446639"/>
    <w:rsid w:val="0044697B"/>
    <w:rsid w:val="004500AB"/>
    <w:rsid w:val="00454A98"/>
    <w:rsid w:val="0045625F"/>
    <w:rsid w:val="00456989"/>
    <w:rsid w:val="00456FE1"/>
    <w:rsid w:val="00461E98"/>
    <w:rsid w:val="00462A3F"/>
    <w:rsid w:val="00464219"/>
    <w:rsid w:val="00464BCA"/>
    <w:rsid w:val="00464BCD"/>
    <w:rsid w:val="00464C95"/>
    <w:rsid w:val="00465692"/>
    <w:rsid w:val="00466C1F"/>
    <w:rsid w:val="00470C96"/>
    <w:rsid w:val="00476F6D"/>
    <w:rsid w:val="004818C0"/>
    <w:rsid w:val="004843B1"/>
    <w:rsid w:val="004860B2"/>
    <w:rsid w:val="00487EE8"/>
    <w:rsid w:val="004901C6"/>
    <w:rsid w:val="00490203"/>
    <w:rsid w:val="00490C9A"/>
    <w:rsid w:val="004918BE"/>
    <w:rsid w:val="0049402A"/>
    <w:rsid w:val="0049528D"/>
    <w:rsid w:val="00495760"/>
    <w:rsid w:val="00495AEE"/>
    <w:rsid w:val="00496CFD"/>
    <w:rsid w:val="0049704D"/>
    <w:rsid w:val="0049781F"/>
    <w:rsid w:val="004A15CF"/>
    <w:rsid w:val="004A2081"/>
    <w:rsid w:val="004A4614"/>
    <w:rsid w:val="004B2D27"/>
    <w:rsid w:val="004B4C30"/>
    <w:rsid w:val="004B559E"/>
    <w:rsid w:val="004B6168"/>
    <w:rsid w:val="004B62EA"/>
    <w:rsid w:val="004C092B"/>
    <w:rsid w:val="004C1D58"/>
    <w:rsid w:val="004C1D9D"/>
    <w:rsid w:val="004C2496"/>
    <w:rsid w:val="004C42D6"/>
    <w:rsid w:val="004C4BD5"/>
    <w:rsid w:val="004C4D1E"/>
    <w:rsid w:val="004C5768"/>
    <w:rsid w:val="004C61C9"/>
    <w:rsid w:val="004D22AD"/>
    <w:rsid w:val="004D2D2A"/>
    <w:rsid w:val="004D5ECB"/>
    <w:rsid w:val="004D73EE"/>
    <w:rsid w:val="004D74AD"/>
    <w:rsid w:val="004D76B2"/>
    <w:rsid w:val="004E12EB"/>
    <w:rsid w:val="004E2C12"/>
    <w:rsid w:val="004E3F2F"/>
    <w:rsid w:val="004E3FA1"/>
    <w:rsid w:val="004E5A1E"/>
    <w:rsid w:val="004F2741"/>
    <w:rsid w:val="004F3A2A"/>
    <w:rsid w:val="004F4F74"/>
    <w:rsid w:val="004F651B"/>
    <w:rsid w:val="004F688B"/>
    <w:rsid w:val="00500A32"/>
    <w:rsid w:val="00500F81"/>
    <w:rsid w:val="0050144C"/>
    <w:rsid w:val="005026F6"/>
    <w:rsid w:val="0050383F"/>
    <w:rsid w:val="00503974"/>
    <w:rsid w:val="00506DD3"/>
    <w:rsid w:val="00510314"/>
    <w:rsid w:val="00510850"/>
    <w:rsid w:val="00510BE4"/>
    <w:rsid w:val="005110B8"/>
    <w:rsid w:val="00511B3D"/>
    <w:rsid w:val="005137D3"/>
    <w:rsid w:val="00513D54"/>
    <w:rsid w:val="00514FB1"/>
    <w:rsid w:val="00514FFD"/>
    <w:rsid w:val="005154DD"/>
    <w:rsid w:val="005158CB"/>
    <w:rsid w:val="0051632D"/>
    <w:rsid w:val="0051694E"/>
    <w:rsid w:val="0051771F"/>
    <w:rsid w:val="00517A5E"/>
    <w:rsid w:val="00517E35"/>
    <w:rsid w:val="00517F93"/>
    <w:rsid w:val="00521592"/>
    <w:rsid w:val="00521BCE"/>
    <w:rsid w:val="0052470D"/>
    <w:rsid w:val="00524ACE"/>
    <w:rsid w:val="00525083"/>
    <w:rsid w:val="005252C4"/>
    <w:rsid w:val="00526EEB"/>
    <w:rsid w:val="00530393"/>
    <w:rsid w:val="00532F8E"/>
    <w:rsid w:val="00533135"/>
    <w:rsid w:val="0053471C"/>
    <w:rsid w:val="0053475F"/>
    <w:rsid w:val="00535D97"/>
    <w:rsid w:val="00536E11"/>
    <w:rsid w:val="005405DB"/>
    <w:rsid w:val="00540DDC"/>
    <w:rsid w:val="00541A09"/>
    <w:rsid w:val="00541EB8"/>
    <w:rsid w:val="005473A0"/>
    <w:rsid w:val="005505DF"/>
    <w:rsid w:val="00551B78"/>
    <w:rsid w:val="00551DF4"/>
    <w:rsid w:val="0055272E"/>
    <w:rsid w:val="00552941"/>
    <w:rsid w:val="00553F9F"/>
    <w:rsid w:val="00556305"/>
    <w:rsid w:val="00556762"/>
    <w:rsid w:val="00556C19"/>
    <w:rsid w:val="00556EA2"/>
    <w:rsid w:val="00557B57"/>
    <w:rsid w:val="005602E5"/>
    <w:rsid w:val="00562689"/>
    <w:rsid w:val="00564ABC"/>
    <w:rsid w:val="005661CA"/>
    <w:rsid w:val="0056725B"/>
    <w:rsid w:val="00570249"/>
    <w:rsid w:val="00570FCF"/>
    <w:rsid w:val="0057282C"/>
    <w:rsid w:val="00572C0A"/>
    <w:rsid w:val="00575BB3"/>
    <w:rsid w:val="00575D74"/>
    <w:rsid w:val="00580610"/>
    <w:rsid w:val="00582B2E"/>
    <w:rsid w:val="00582DBF"/>
    <w:rsid w:val="00583B01"/>
    <w:rsid w:val="005844D6"/>
    <w:rsid w:val="0058491F"/>
    <w:rsid w:val="00586474"/>
    <w:rsid w:val="00586AF1"/>
    <w:rsid w:val="00586CD1"/>
    <w:rsid w:val="00591B37"/>
    <w:rsid w:val="00592A8E"/>
    <w:rsid w:val="00593F93"/>
    <w:rsid w:val="00597B4B"/>
    <w:rsid w:val="005A186F"/>
    <w:rsid w:val="005A20C1"/>
    <w:rsid w:val="005A2625"/>
    <w:rsid w:val="005A2DF4"/>
    <w:rsid w:val="005A36B2"/>
    <w:rsid w:val="005A4D1F"/>
    <w:rsid w:val="005A5E4F"/>
    <w:rsid w:val="005A644F"/>
    <w:rsid w:val="005A7647"/>
    <w:rsid w:val="005B11D1"/>
    <w:rsid w:val="005B1534"/>
    <w:rsid w:val="005B1711"/>
    <w:rsid w:val="005B1ABB"/>
    <w:rsid w:val="005B398D"/>
    <w:rsid w:val="005B40B3"/>
    <w:rsid w:val="005B5EE1"/>
    <w:rsid w:val="005B6136"/>
    <w:rsid w:val="005B633C"/>
    <w:rsid w:val="005B7418"/>
    <w:rsid w:val="005B74FF"/>
    <w:rsid w:val="005B7A6A"/>
    <w:rsid w:val="005B7D27"/>
    <w:rsid w:val="005C0B71"/>
    <w:rsid w:val="005C0EF2"/>
    <w:rsid w:val="005C1F97"/>
    <w:rsid w:val="005C20DE"/>
    <w:rsid w:val="005C49EA"/>
    <w:rsid w:val="005C4C58"/>
    <w:rsid w:val="005C6C42"/>
    <w:rsid w:val="005C7BBA"/>
    <w:rsid w:val="005D2D18"/>
    <w:rsid w:val="005D346F"/>
    <w:rsid w:val="005D348B"/>
    <w:rsid w:val="005D5CDF"/>
    <w:rsid w:val="005D6747"/>
    <w:rsid w:val="005D7423"/>
    <w:rsid w:val="005D76BD"/>
    <w:rsid w:val="005D7F5E"/>
    <w:rsid w:val="005E1EE1"/>
    <w:rsid w:val="005E4E43"/>
    <w:rsid w:val="005E622B"/>
    <w:rsid w:val="005E6823"/>
    <w:rsid w:val="005F1CE3"/>
    <w:rsid w:val="005F1FDE"/>
    <w:rsid w:val="005F2853"/>
    <w:rsid w:val="005F2F5A"/>
    <w:rsid w:val="005F3187"/>
    <w:rsid w:val="005F5A15"/>
    <w:rsid w:val="005F5BF5"/>
    <w:rsid w:val="005F7FB9"/>
    <w:rsid w:val="00601C7A"/>
    <w:rsid w:val="00602452"/>
    <w:rsid w:val="00602FEF"/>
    <w:rsid w:val="00603C07"/>
    <w:rsid w:val="006041BA"/>
    <w:rsid w:val="0060717C"/>
    <w:rsid w:val="00610095"/>
    <w:rsid w:val="00610678"/>
    <w:rsid w:val="0061088C"/>
    <w:rsid w:val="00612C58"/>
    <w:rsid w:val="00612D39"/>
    <w:rsid w:val="00613FCD"/>
    <w:rsid w:val="0061501B"/>
    <w:rsid w:val="00616D61"/>
    <w:rsid w:val="00616FE8"/>
    <w:rsid w:val="00617AEE"/>
    <w:rsid w:val="00617D05"/>
    <w:rsid w:val="0062145E"/>
    <w:rsid w:val="006222DA"/>
    <w:rsid w:val="0062508A"/>
    <w:rsid w:val="00626687"/>
    <w:rsid w:val="00626C8E"/>
    <w:rsid w:val="00627A2C"/>
    <w:rsid w:val="0063010B"/>
    <w:rsid w:val="006316F4"/>
    <w:rsid w:val="006324AE"/>
    <w:rsid w:val="0063285A"/>
    <w:rsid w:val="00632A46"/>
    <w:rsid w:val="00637CEA"/>
    <w:rsid w:val="00640645"/>
    <w:rsid w:val="00640942"/>
    <w:rsid w:val="00641EBC"/>
    <w:rsid w:val="00642216"/>
    <w:rsid w:val="00642A01"/>
    <w:rsid w:val="00643165"/>
    <w:rsid w:val="0064466F"/>
    <w:rsid w:val="00645DAB"/>
    <w:rsid w:val="00646B20"/>
    <w:rsid w:val="00646BCC"/>
    <w:rsid w:val="00646EFD"/>
    <w:rsid w:val="00647143"/>
    <w:rsid w:val="006474AE"/>
    <w:rsid w:val="00647509"/>
    <w:rsid w:val="006522CE"/>
    <w:rsid w:val="006549D2"/>
    <w:rsid w:val="00656887"/>
    <w:rsid w:val="00656D80"/>
    <w:rsid w:val="006574FE"/>
    <w:rsid w:val="00657D22"/>
    <w:rsid w:val="006606B7"/>
    <w:rsid w:val="00660D11"/>
    <w:rsid w:val="00660D88"/>
    <w:rsid w:val="006612FB"/>
    <w:rsid w:val="00661C17"/>
    <w:rsid w:val="0066294E"/>
    <w:rsid w:val="00664484"/>
    <w:rsid w:val="00664A9E"/>
    <w:rsid w:val="00665C78"/>
    <w:rsid w:val="00665FB1"/>
    <w:rsid w:val="006666C4"/>
    <w:rsid w:val="00667665"/>
    <w:rsid w:val="0067168F"/>
    <w:rsid w:val="00672284"/>
    <w:rsid w:val="00674089"/>
    <w:rsid w:val="006744B1"/>
    <w:rsid w:val="00674BD7"/>
    <w:rsid w:val="006750DF"/>
    <w:rsid w:val="00675E72"/>
    <w:rsid w:val="00676DAB"/>
    <w:rsid w:val="00681253"/>
    <w:rsid w:val="00682E65"/>
    <w:rsid w:val="00683405"/>
    <w:rsid w:val="006839F4"/>
    <w:rsid w:val="00683BCD"/>
    <w:rsid w:val="0068501D"/>
    <w:rsid w:val="006868FA"/>
    <w:rsid w:val="00686FFD"/>
    <w:rsid w:val="00687B49"/>
    <w:rsid w:val="00687CEC"/>
    <w:rsid w:val="00690DA3"/>
    <w:rsid w:val="006917B4"/>
    <w:rsid w:val="00693253"/>
    <w:rsid w:val="00694D5A"/>
    <w:rsid w:val="006954A6"/>
    <w:rsid w:val="006954C8"/>
    <w:rsid w:val="0069665D"/>
    <w:rsid w:val="00696A03"/>
    <w:rsid w:val="006976A6"/>
    <w:rsid w:val="0069790D"/>
    <w:rsid w:val="006A020C"/>
    <w:rsid w:val="006A1D33"/>
    <w:rsid w:val="006A2BC0"/>
    <w:rsid w:val="006A2E17"/>
    <w:rsid w:val="006A4139"/>
    <w:rsid w:val="006A4E75"/>
    <w:rsid w:val="006A57B9"/>
    <w:rsid w:val="006A65AC"/>
    <w:rsid w:val="006B2CC1"/>
    <w:rsid w:val="006B2CF0"/>
    <w:rsid w:val="006B2D3F"/>
    <w:rsid w:val="006B39CB"/>
    <w:rsid w:val="006B4A36"/>
    <w:rsid w:val="006B50A6"/>
    <w:rsid w:val="006B795B"/>
    <w:rsid w:val="006C2501"/>
    <w:rsid w:val="006C3CC0"/>
    <w:rsid w:val="006C43F1"/>
    <w:rsid w:val="006C533D"/>
    <w:rsid w:val="006C55CC"/>
    <w:rsid w:val="006C5686"/>
    <w:rsid w:val="006C667B"/>
    <w:rsid w:val="006D0AC2"/>
    <w:rsid w:val="006D1ABF"/>
    <w:rsid w:val="006D1B8B"/>
    <w:rsid w:val="006D5E3D"/>
    <w:rsid w:val="006D7AFE"/>
    <w:rsid w:val="006D7CAB"/>
    <w:rsid w:val="006E0CBE"/>
    <w:rsid w:val="006E0CCD"/>
    <w:rsid w:val="006E2823"/>
    <w:rsid w:val="006E4C96"/>
    <w:rsid w:val="006E5C32"/>
    <w:rsid w:val="006E75A0"/>
    <w:rsid w:val="006E7BD8"/>
    <w:rsid w:val="006F1A85"/>
    <w:rsid w:val="006F236E"/>
    <w:rsid w:val="006F3472"/>
    <w:rsid w:val="006F3D10"/>
    <w:rsid w:val="006F444C"/>
    <w:rsid w:val="006F4647"/>
    <w:rsid w:val="006F568F"/>
    <w:rsid w:val="006F73A2"/>
    <w:rsid w:val="006F7462"/>
    <w:rsid w:val="006F7F34"/>
    <w:rsid w:val="00704120"/>
    <w:rsid w:val="00704542"/>
    <w:rsid w:val="007045CF"/>
    <w:rsid w:val="00705808"/>
    <w:rsid w:val="00707C72"/>
    <w:rsid w:val="00707FFD"/>
    <w:rsid w:val="00710088"/>
    <w:rsid w:val="00711BD9"/>
    <w:rsid w:val="0071409E"/>
    <w:rsid w:val="00714D1F"/>
    <w:rsid w:val="00714E54"/>
    <w:rsid w:val="007154EB"/>
    <w:rsid w:val="00715CC7"/>
    <w:rsid w:val="0071696B"/>
    <w:rsid w:val="00720553"/>
    <w:rsid w:val="00720B72"/>
    <w:rsid w:val="0072599A"/>
    <w:rsid w:val="00726716"/>
    <w:rsid w:val="0072694F"/>
    <w:rsid w:val="00727219"/>
    <w:rsid w:val="007301BE"/>
    <w:rsid w:val="007304F6"/>
    <w:rsid w:val="007325CF"/>
    <w:rsid w:val="007338F8"/>
    <w:rsid w:val="007348BF"/>
    <w:rsid w:val="007370C3"/>
    <w:rsid w:val="007400AC"/>
    <w:rsid w:val="00742428"/>
    <w:rsid w:val="00744AD7"/>
    <w:rsid w:val="00745335"/>
    <w:rsid w:val="007453FA"/>
    <w:rsid w:val="00747535"/>
    <w:rsid w:val="00750B38"/>
    <w:rsid w:val="00750B54"/>
    <w:rsid w:val="00752397"/>
    <w:rsid w:val="0075482B"/>
    <w:rsid w:val="007561C1"/>
    <w:rsid w:val="00756773"/>
    <w:rsid w:val="00756925"/>
    <w:rsid w:val="00757EEB"/>
    <w:rsid w:val="007636CA"/>
    <w:rsid w:val="00763A05"/>
    <w:rsid w:val="00763B60"/>
    <w:rsid w:val="00764A46"/>
    <w:rsid w:val="00764D96"/>
    <w:rsid w:val="007657AE"/>
    <w:rsid w:val="00766852"/>
    <w:rsid w:val="00767D70"/>
    <w:rsid w:val="00771A0A"/>
    <w:rsid w:val="0077308A"/>
    <w:rsid w:val="00774052"/>
    <w:rsid w:val="0077577A"/>
    <w:rsid w:val="007762A8"/>
    <w:rsid w:val="007762C6"/>
    <w:rsid w:val="0077689D"/>
    <w:rsid w:val="00777943"/>
    <w:rsid w:val="00780148"/>
    <w:rsid w:val="00781E60"/>
    <w:rsid w:val="00784BB5"/>
    <w:rsid w:val="00786527"/>
    <w:rsid w:val="00786EB1"/>
    <w:rsid w:val="007873EC"/>
    <w:rsid w:val="00790EC4"/>
    <w:rsid w:val="00791017"/>
    <w:rsid w:val="00792276"/>
    <w:rsid w:val="00792DB2"/>
    <w:rsid w:val="00794754"/>
    <w:rsid w:val="00794E5A"/>
    <w:rsid w:val="007967DE"/>
    <w:rsid w:val="007A0274"/>
    <w:rsid w:val="007A0CFC"/>
    <w:rsid w:val="007A1EE0"/>
    <w:rsid w:val="007A1FBA"/>
    <w:rsid w:val="007A2565"/>
    <w:rsid w:val="007A287E"/>
    <w:rsid w:val="007A3878"/>
    <w:rsid w:val="007A3B5E"/>
    <w:rsid w:val="007A4215"/>
    <w:rsid w:val="007A7845"/>
    <w:rsid w:val="007B348D"/>
    <w:rsid w:val="007B35F2"/>
    <w:rsid w:val="007B3763"/>
    <w:rsid w:val="007B3767"/>
    <w:rsid w:val="007B493D"/>
    <w:rsid w:val="007B496E"/>
    <w:rsid w:val="007B4A92"/>
    <w:rsid w:val="007B4FFC"/>
    <w:rsid w:val="007B53D6"/>
    <w:rsid w:val="007B5C90"/>
    <w:rsid w:val="007B6EE3"/>
    <w:rsid w:val="007B7006"/>
    <w:rsid w:val="007C250D"/>
    <w:rsid w:val="007C2B33"/>
    <w:rsid w:val="007C387C"/>
    <w:rsid w:val="007C3DC9"/>
    <w:rsid w:val="007C55E3"/>
    <w:rsid w:val="007D1A7F"/>
    <w:rsid w:val="007D28C3"/>
    <w:rsid w:val="007D2922"/>
    <w:rsid w:val="007D32B2"/>
    <w:rsid w:val="007D3324"/>
    <w:rsid w:val="007D5C4B"/>
    <w:rsid w:val="007D6A3A"/>
    <w:rsid w:val="007D79A8"/>
    <w:rsid w:val="007E0268"/>
    <w:rsid w:val="007E109D"/>
    <w:rsid w:val="007E20AB"/>
    <w:rsid w:val="007E416C"/>
    <w:rsid w:val="007E5D00"/>
    <w:rsid w:val="007E5D65"/>
    <w:rsid w:val="007E6C65"/>
    <w:rsid w:val="007E6D85"/>
    <w:rsid w:val="007F2B50"/>
    <w:rsid w:val="007F3222"/>
    <w:rsid w:val="007F44BB"/>
    <w:rsid w:val="007F4862"/>
    <w:rsid w:val="007F4F0F"/>
    <w:rsid w:val="007F525C"/>
    <w:rsid w:val="007F5AA6"/>
    <w:rsid w:val="007F5E87"/>
    <w:rsid w:val="00800995"/>
    <w:rsid w:val="00800B7F"/>
    <w:rsid w:val="00800BA5"/>
    <w:rsid w:val="00801073"/>
    <w:rsid w:val="008012A2"/>
    <w:rsid w:val="00801CB3"/>
    <w:rsid w:val="00802149"/>
    <w:rsid w:val="008023A3"/>
    <w:rsid w:val="00802C4E"/>
    <w:rsid w:val="0080333E"/>
    <w:rsid w:val="00804480"/>
    <w:rsid w:val="00804CC3"/>
    <w:rsid w:val="00805851"/>
    <w:rsid w:val="00806FCF"/>
    <w:rsid w:val="00807D70"/>
    <w:rsid w:val="008101DD"/>
    <w:rsid w:val="00810651"/>
    <w:rsid w:val="008108BA"/>
    <w:rsid w:val="008119E1"/>
    <w:rsid w:val="00811F3C"/>
    <w:rsid w:val="008126EE"/>
    <w:rsid w:val="0081454A"/>
    <w:rsid w:val="008158F1"/>
    <w:rsid w:val="00816A44"/>
    <w:rsid w:val="00820071"/>
    <w:rsid w:val="00821154"/>
    <w:rsid w:val="0082162B"/>
    <w:rsid w:val="00821A5D"/>
    <w:rsid w:val="00821E85"/>
    <w:rsid w:val="00822B6E"/>
    <w:rsid w:val="0082478F"/>
    <w:rsid w:val="008248C3"/>
    <w:rsid w:val="008255FE"/>
    <w:rsid w:val="00825BC2"/>
    <w:rsid w:val="00825E1A"/>
    <w:rsid w:val="00826532"/>
    <w:rsid w:val="00826CD3"/>
    <w:rsid w:val="008270AC"/>
    <w:rsid w:val="00830544"/>
    <w:rsid w:val="0083247C"/>
    <w:rsid w:val="00832EE9"/>
    <w:rsid w:val="0083609C"/>
    <w:rsid w:val="0083617E"/>
    <w:rsid w:val="008362C0"/>
    <w:rsid w:val="008371D1"/>
    <w:rsid w:val="00837B9B"/>
    <w:rsid w:val="00837F25"/>
    <w:rsid w:val="008412B5"/>
    <w:rsid w:val="00841A20"/>
    <w:rsid w:val="00845052"/>
    <w:rsid w:val="0084526B"/>
    <w:rsid w:val="008459BF"/>
    <w:rsid w:val="00847286"/>
    <w:rsid w:val="0085040C"/>
    <w:rsid w:val="008535A2"/>
    <w:rsid w:val="00853A71"/>
    <w:rsid w:val="00855833"/>
    <w:rsid w:val="008571B3"/>
    <w:rsid w:val="0085738E"/>
    <w:rsid w:val="0085768B"/>
    <w:rsid w:val="00857DC3"/>
    <w:rsid w:val="00861117"/>
    <w:rsid w:val="0086118F"/>
    <w:rsid w:val="008617C4"/>
    <w:rsid w:val="008624FC"/>
    <w:rsid w:val="008655F0"/>
    <w:rsid w:val="008661EC"/>
    <w:rsid w:val="00867AB1"/>
    <w:rsid w:val="0087340B"/>
    <w:rsid w:val="00873A10"/>
    <w:rsid w:val="00873A64"/>
    <w:rsid w:val="0087486D"/>
    <w:rsid w:val="00874B54"/>
    <w:rsid w:val="00874BD5"/>
    <w:rsid w:val="00874DE2"/>
    <w:rsid w:val="00875455"/>
    <w:rsid w:val="00877255"/>
    <w:rsid w:val="0087732A"/>
    <w:rsid w:val="00877AED"/>
    <w:rsid w:val="008802A4"/>
    <w:rsid w:val="00883623"/>
    <w:rsid w:val="008848F0"/>
    <w:rsid w:val="008854BE"/>
    <w:rsid w:val="008855B5"/>
    <w:rsid w:val="00885CA7"/>
    <w:rsid w:val="0088647E"/>
    <w:rsid w:val="0089040F"/>
    <w:rsid w:val="00894C47"/>
    <w:rsid w:val="00895747"/>
    <w:rsid w:val="00895C0B"/>
    <w:rsid w:val="008968DB"/>
    <w:rsid w:val="008A0C29"/>
    <w:rsid w:val="008A1234"/>
    <w:rsid w:val="008A256A"/>
    <w:rsid w:val="008A2ACE"/>
    <w:rsid w:val="008A4978"/>
    <w:rsid w:val="008A5476"/>
    <w:rsid w:val="008A59B6"/>
    <w:rsid w:val="008A600B"/>
    <w:rsid w:val="008A6AC4"/>
    <w:rsid w:val="008A72E9"/>
    <w:rsid w:val="008B0F7C"/>
    <w:rsid w:val="008B124C"/>
    <w:rsid w:val="008B3390"/>
    <w:rsid w:val="008B376E"/>
    <w:rsid w:val="008B3E39"/>
    <w:rsid w:val="008B527C"/>
    <w:rsid w:val="008B5554"/>
    <w:rsid w:val="008B659C"/>
    <w:rsid w:val="008C2011"/>
    <w:rsid w:val="008C276A"/>
    <w:rsid w:val="008C3B15"/>
    <w:rsid w:val="008C483C"/>
    <w:rsid w:val="008C5542"/>
    <w:rsid w:val="008C6ADF"/>
    <w:rsid w:val="008C726A"/>
    <w:rsid w:val="008C7966"/>
    <w:rsid w:val="008D013F"/>
    <w:rsid w:val="008D0C65"/>
    <w:rsid w:val="008D0CEB"/>
    <w:rsid w:val="008D1D3F"/>
    <w:rsid w:val="008D3F9A"/>
    <w:rsid w:val="008D4E73"/>
    <w:rsid w:val="008D7328"/>
    <w:rsid w:val="008D7560"/>
    <w:rsid w:val="008E0497"/>
    <w:rsid w:val="008E065B"/>
    <w:rsid w:val="008E1525"/>
    <w:rsid w:val="008E38ED"/>
    <w:rsid w:val="008E491E"/>
    <w:rsid w:val="008E4D9C"/>
    <w:rsid w:val="008E5FB2"/>
    <w:rsid w:val="008E644A"/>
    <w:rsid w:val="008E78F1"/>
    <w:rsid w:val="008F12FC"/>
    <w:rsid w:val="008F1417"/>
    <w:rsid w:val="008F15B1"/>
    <w:rsid w:val="008F2211"/>
    <w:rsid w:val="008F48E5"/>
    <w:rsid w:val="008F4CC6"/>
    <w:rsid w:val="008F4FD4"/>
    <w:rsid w:val="008F5ADA"/>
    <w:rsid w:val="008F6FCF"/>
    <w:rsid w:val="009009CB"/>
    <w:rsid w:val="00900BE4"/>
    <w:rsid w:val="00902E0A"/>
    <w:rsid w:val="009042B0"/>
    <w:rsid w:val="00904620"/>
    <w:rsid w:val="00904745"/>
    <w:rsid w:val="0090713E"/>
    <w:rsid w:val="00907395"/>
    <w:rsid w:val="00907913"/>
    <w:rsid w:val="009109E9"/>
    <w:rsid w:val="00910CEA"/>
    <w:rsid w:val="009113E6"/>
    <w:rsid w:val="00913A6F"/>
    <w:rsid w:val="009141D4"/>
    <w:rsid w:val="009143C9"/>
    <w:rsid w:val="00914E2E"/>
    <w:rsid w:val="0091563B"/>
    <w:rsid w:val="0091673E"/>
    <w:rsid w:val="00916AD3"/>
    <w:rsid w:val="00916F3B"/>
    <w:rsid w:val="00917C54"/>
    <w:rsid w:val="009218E2"/>
    <w:rsid w:val="009220BE"/>
    <w:rsid w:val="00922207"/>
    <w:rsid w:val="00922DEA"/>
    <w:rsid w:val="00922FB8"/>
    <w:rsid w:val="00924BD3"/>
    <w:rsid w:val="00924D41"/>
    <w:rsid w:val="00925D82"/>
    <w:rsid w:val="00930874"/>
    <w:rsid w:val="00932583"/>
    <w:rsid w:val="009403A2"/>
    <w:rsid w:val="00943572"/>
    <w:rsid w:val="0094576E"/>
    <w:rsid w:val="009464E5"/>
    <w:rsid w:val="009503BB"/>
    <w:rsid w:val="00950487"/>
    <w:rsid w:val="00950E8C"/>
    <w:rsid w:val="009526C3"/>
    <w:rsid w:val="00953B59"/>
    <w:rsid w:val="00956758"/>
    <w:rsid w:val="00957449"/>
    <w:rsid w:val="009602BC"/>
    <w:rsid w:val="009607D1"/>
    <w:rsid w:val="00961C9D"/>
    <w:rsid w:val="00962854"/>
    <w:rsid w:val="0096316F"/>
    <w:rsid w:val="0096444C"/>
    <w:rsid w:val="009649AA"/>
    <w:rsid w:val="009667F2"/>
    <w:rsid w:val="00967EA3"/>
    <w:rsid w:val="00970CD8"/>
    <w:rsid w:val="00971029"/>
    <w:rsid w:val="009739F1"/>
    <w:rsid w:val="00973D5B"/>
    <w:rsid w:val="0097470D"/>
    <w:rsid w:val="00976C02"/>
    <w:rsid w:val="00976CCF"/>
    <w:rsid w:val="00980348"/>
    <w:rsid w:val="009811BC"/>
    <w:rsid w:val="0098135D"/>
    <w:rsid w:val="0098153E"/>
    <w:rsid w:val="009820F9"/>
    <w:rsid w:val="0098233C"/>
    <w:rsid w:val="00982D93"/>
    <w:rsid w:val="009832C7"/>
    <w:rsid w:val="00984FE2"/>
    <w:rsid w:val="00985772"/>
    <w:rsid w:val="00987F93"/>
    <w:rsid w:val="00987FAF"/>
    <w:rsid w:val="009911D3"/>
    <w:rsid w:val="009915FC"/>
    <w:rsid w:val="009921F0"/>
    <w:rsid w:val="00992D29"/>
    <w:rsid w:val="0099364D"/>
    <w:rsid w:val="00995F22"/>
    <w:rsid w:val="00996BC1"/>
    <w:rsid w:val="009970B7"/>
    <w:rsid w:val="009A12FA"/>
    <w:rsid w:val="009A1437"/>
    <w:rsid w:val="009A1F81"/>
    <w:rsid w:val="009A418E"/>
    <w:rsid w:val="009A6B81"/>
    <w:rsid w:val="009B0C1C"/>
    <w:rsid w:val="009B13AF"/>
    <w:rsid w:val="009B1F28"/>
    <w:rsid w:val="009B3590"/>
    <w:rsid w:val="009B4C82"/>
    <w:rsid w:val="009B6C26"/>
    <w:rsid w:val="009C047D"/>
    <w:rsid w:val="009C0FC3"/>
    <w:rsid w:val="009C1C27"/>
    <w:rsid w:val="009C4998"/>
    <w:rsid w:val="009C4E82"/>
    <w:rsid w:val="009C5088"/>
    <w:rsid w:val="009C5279"/>
    <w:rsid w:val="009C5683"/>
    <w:rsid w:val="009C7B77"/>
    <w:rsid w:val="009D2C47"/>
    <w:rsid w:val="009D3D6E"/>
    <w:rsid w:val="009D4699"/>
    <w:rsid w:val="009D52AC"/>
    <w:rsid w:val="009D5807"/>
    <w:rsid w:val="009D5B1E"/>
    <w:rsid w:val="009D5ED5"/>
    <w:rsid w:val="009D65DF"/>
    <w:rsid w:val="009D7D19"/>
    <w:rsid w:val="009E1DEE"/>
    <w:rsid w:val="009E3D53"/>
    <w:rsid w:val="009E4C84"/>
    <w:rsid w:val="009E5B8D"/>
    <w:rsid w:val="009E6AED"/>
    <w:rsid w:val="009E6F05"/>
    <w:rsid w:val="009F0CD5"/>
    <w:rsid w:val="009F2093"/>
    <w:rsid w:val="00A0044E"/>
    <w:rsid w:val="00A01764"/>
    <w:rsid w:val="00A02194"/>
    <w:rsid w:val="00A040FE"/>
    <w:rsid w:val="00A049DE"/>
    <w:rsid w:val="00A05145"/>
    <w:rsid w:val="00A0565F"/>
    <w:rsid w:val="00A05AA3"/>
    <w:rsid w:val="00A06A9D"/>
    <w:rsid w:val="00A06FF4"/>
    <w:rsid w:val="00A0717B"/>
    <w:rsid w:val="00A07523"/>
    <w:rsid w:val="00A13304"/>
    <w:rsid w:val="00A13CF2"/>
    <w:rsid w:val="00A14EB4"/>
    <w:rsid w:val="00A15538"/>
    <w:rsid w:val="00A15DC4"/>
    <w:rsid w:val="00A1679C"/>
    <w:rsid w:val="00A17443"/>
    <w:rsid w:val="00A2097D"/>
    <w:rsid w:val="00A24504"/>
    <w:rsid w:val="00A2551B"/>
    <w:rsid w:val="00A2689F"/>
    <w:rsid w:val="00A30590"/>
    <w:rsid w:val="00A30C38"/>
    <w:rsid w:val="00A310D0"/>
    <w:rsid w:val="00A32BDA"/>
    <w:rsid w:val="00A32CF4"/>
    <w:rsid w:val="00A34490"/>
    <w:rsid w:val="00A34BC3"/>
    <w:rsid w:val="00A35180"/>
    <w:rsid w:val="00A355EC"/>
    <w:rsid w:val="00A357E7"/>
    <w:rsid w:val="00A408AD"/>
    <w:rsid w:val="00A4153E"/>
    <w:rsid w:val="00A42067"/>
    <w:rsid w:val="00A4244C"/>
    <w:rsid w:val="00A46378"/>
    <w:rsid w:val="00A4680B"/>
    <w:rsid w:val="00A472B7"/>
    <w:rsid w:val="00A51396"/>
    <w:rsid w:val="00A51D0F"/>
    <w:rsid w:val="00A52772"/>
    <w:rsid w:val="00A562BE"/>
    <w:rsid w:val="00A564EB"/>
    <w:rsid w:val="00A56F63"/>
    <w:rsid w:val="00A6095A"/>
    <w:rsid w:val="00A61769"/>
    <w:rsid w:val="00A61BD0"/>
    <w:rsid w:val="00A629FE"/>
    <w:rsid w:val="00A62D77"/>
    <w:rsid w:val="00A6324C"/>
    <w:rsid w:val="00A647EA"/>
    <w:rsid w:val="00A676C6"/>
    <w:rsid w:val="00A718FF"/>
    <w:rsid w:val="00A71F9A"/>
    <w:rsid w:val="00A72B63"/>
    <w:rsid w:val="00A75E01"/>
    <w:rsid w:val="00A77395"/>
    <w:rsid w:val="00A77C4E"/>
    <w:rsid w:val="00A80916"/>
    <w:rsid w:val="00A80DF5"/>
    <w:rsid w:val="00A82210"/>
    <w:rsid w:val="00A8269B"/>
    <w:rsid w:val="00A82AEF"/>
    <w:rsid w:val="00A83D9E"/>
    <w:rsid w:val="00A83E7C"/>
    <w:rsid w:val="00A85D7B"/>
    <w:rsid w:val="00A86D15"/>
    <w:rsid w:val="00A872B1"/>
    <w:rsid w:val="00A87FEB"/>
    <w:rsid w:val="00A906FD"/>
    <w:rsid w:val="00A90E06"/>
    <w:rsid w:val="00A90FE1"/>
    <w:rsid w:val="00A9103C"/>
    <w:rsid w:val="00A9243E"/>
    <w:rsid w:val="00A932C7"/>
    <w:rsid w:val="00A946D7"/>
    <w:rsid w:val="00A9542C"/>
    <w:rsid w:val="00A96907"/>
    <w:rsid w:val="00AA0C5B"/>
    <w:rsid w:val="00AA0C9C"/>
    <w:rsid w:val="00AA2370"/>
    <w:rsid w:val="00AA38C3"/>
    <w:rsid w:val="00AA3B26"/>
    <w:rsid w:val="00AA5845"/>
    <w:rsid w:val="00AB2D1D"/>
    <w:rsid w:val="00AB52E2"/>
    <w:rsid w:val="00AB6B20"/>
    <w:rsid w:val="00AB78D1"/>
    <w:rsid w:val="00AC0DFC"/>
    <w:rsid w:val="00AC11E3"/>
    <w:rsid w:val="00AC1510"/>
    <w:rsid w:val="00AC5ADE"/>
    <w:rsid w:val="00AC5FBC"/>
    <w:rsid w:val="00AD053A"/>
    <w:rsid w:val="00AD088B"/>
    <w:rsid w:val="00AD0A3B"/>
    <w:rsid w:val="00AD1594"/>
    <w:rsid w:val="00AD2637"/>
    <w:rsid w:val="00AD2E5C"/>
    <w:rsid w:val="00AD5572"/>
    <w:rsid w:val="00AD6002"/>
    <w:rsid w:val="00AD6C75"/>
    <w:rsid w:val="00AD760B"/>
    <w:rsid w:val="00AE0ADC"/>
    <w:rsid w:val="00AE0EB3"/>
    <w:rsid w:val="00AE3E04"/>
    <w:rsid w:val="00AE5647"/>
    <w:rsid w:val="00AE73FB"/>
    <w:rsid w:val="00AE783B"/>
    <w:rsid w:val="00AF0DD4"/>
    <w:rsid w:val="00AF16F0"/>
    <w:rsid w:val="00AF5958"/>
    <w:rsid w:val="00AF6394"/>
    <w:rsid w:val="00AF64DC"/>
    <w:rsid w:val="00AF7617"/>
    <w:rsid w:val="00AF7B50"/>
    <w:rsid w:val="00AF7C05"/>
    <w:rsid w:val="00B00113"/>
    <w:rsid w:val="00B022C1"/>
    <w:rsid w:val="00B03933"/>
    <w:rsid w:val="00B045A3"/>
    <w:rsid w:val="00B0523A"/>
    <w:rsid w:val="00B05268"/>
    <w:rsid w:val="00B05898"/>
    <w:rsid w:val="00B05EEF"/>
    <w:rsid w:val="00B062E1"/>
    <w:rsid w:val="00B06342"/>
    <w:rsid w:val="00B1109D"/>
    <w:rsid w:val="00B11A47"/>
    <w:rsid w:val="00B122D5"/>
    <w:rsid w:val="00B12C08"/>
    <w:rsid w:val="00B13844"/>
    <w:rsid w:val="00B140A9"/>
    <w:rsid w:val="00B177C9"/>
    <w:rsid w:val="00B21E04"/>
    <w:rsid w:val="00B222F6"/>
    <w:rsid w:val="00B22C44"/>
    <w:rsid w:val="00B23080"/>
    <w:rsid w:val="00B23D89"/>
    <w:rsid w:val="00B24892"/>
    <w:rsid w:val="00B25886"/>
    <w:rsid w:val="00B265A7"/>
    <w:rsid w:val="00B26C34"/>
    <w:rsid w:val="00B27506"/>
    <w:rsid w:val="00B312F0"/>
    <w:rsid w:val="00B32C9E"/>
    <w:rsid w:val="00B33289"/>
    <w:rsid w:val="00B3329B"/>
    <w:rsid w:val="00B3617D"/>
    <w:rsid w:val="00B4087B"/>
    <w:rsid w:val="00B409CD"/>
    <w:rsid w:val="00B41206"/>
    <w:rsid w:val="00B41FF4"/>
    <w:rsid w:val="00B42860"/>
    <w:rsid w:val="00B42B08"/>
    <w:rsid w:val="00B42B52"/>
    <w:rsid w:val="00B4423A"/>
    <w:rsid w:val="00B4603F"/>
    <w:rsid w:val="00B47F31"/>
    <w:rsid w:val="00B50BD2"/>
    <w:rsid w:val="00B518BA"/>
    <w:rsid w:val="00B53C57"/>
    <w:rsid w:val="00B55758"/>
    <w:rsid w:val="00B565EF"/>
    <w:rsid w:val="00B57102"/>
    <w:rsid w:val="00B57A3B"/>
    <w:rsid w:val="00B57C9D"/>
    <w:rsid w:val="00B57E25"/>
    <w:rsid w:val="00B60730"/>
    <w:rsid w:val="00B60B94"/>
    <w:rsid w:val="00B6137D"/>
    <w:rsid w:val="00B62591"/>
    <w:rsid w:val="00B6443E"/>
    <w:rsid w:val="00B64508"/>
    <w:rsid w:val="00B64BA6"/>
    <w:rsid w:val="00B6582F"/>
    <w:rsid w:val="00B65CF7"/>
    <w:rsid w:val="00B673EE"/>
    <w:rsid w:val="00B706DC"/>
    <w:rsid w:val="00B71E46"/>
    <w:rsid w:val="00B74893"/>
    <w:rsid w:val="00B74E66"/>
    <w:rsid w:val="00B750E5"/>
    <w:rsid w:val="00B767BF"/>
    <w:rsid w:val="00B7682D"/>
    <w:rsid w:val="00B76890"/>
    <w:rsid w:val="00B77864"/>
    <w:rsid w:val="00B826D9"/>
    <w:rsid w:val="00B83808"/>
    <w:rsid w:val="00B84283"/>
    <w:rsid w:val="00B8549A"/>
    <w:rsid w:val="00B85E81"/>
    <w:rsid w:val="00B86465"/>
    <w:rsid w:val="00B87B98"/>
    <w:rsid w:val="00B922A7"/>
    <w:rsid w:val="00B92B02"/>
    <w:rsid w:val="00B92D38"/>
    <w:rsid w:val="00B92D6E"/>
    <w:rsid w:val="00B93441"/>
    <w:rsid w:val="00B937ED"/>
    <w:rsid w:val="00B94C09"/>
    <w:rsid w:val="00B9542C"/>
    <w:rsid w:val="00B96A65"/>
    <w:rsid w:val="00BA048E"/>
    <w:rsid w:val="00BA1B0A"/>
    <w:rsid w:val="00BA2ABC"/>
    <w:rsid w:val="00BA31DD"/>
    <w:rsid w:val="00BA3EBE"/>
    <w:rsid w:val="00BA629D"/>
    <w:rsid w:val="00BA6AFC"/>
    <w:rsid w:val="00BA6E46"/>
    <w:rsid w:val="00BA7744"/>
    <w:rsid w:val="00BA791F"/>
    <w:rsid w:val="00BA7941"/>
    <w:rsid w:val="00BB0086"/>
    <w:rsid w:val="00BB0FD4"/>
    <w:rsid w:val="00BB5567"/>
    <w:rsid w:val="00BB6672"/>
    <w:rsid w:val="00BB7061"/>
    <w:rsid w:val="00BB7E16"/>
    <w:rsid w:val="00BC0609"/>
    <w:rsid w:val="00BC2C97"/>
    <w:rsid w:val="00BC357D"/>
    <w:rsid w:val="00BC487E"/>
    <w:rsid w:val="00BC4BB7"/>
    <w:rsid w:val="00BC5530"/>
    <w:rsid w:val="00BD191C"/>
    <w:rsid w:val="00BD1C11"/>
    <w:rsid w:val="00BD2D45"/>
    <w:rsid w:val="00BD3A29"/>
    <w:rsid w:val="00BD3DE9"/>
    <w:rsid w:val="00BD5C42"/>
    <w:rsid w:val="00BD6CFE"/>
    <w:rsid w:val="00BD73B7"/>
    <w:rsid w:val="00BD74C9"/>
    <w:rsid w:val="00BD789A"/>
    <w:rsid w:val="00BE0EF8"/>
    <w:rsid w:val="00BE17E3"/>
    <w:rsid w:val="00BE1F03"/>
    <w:rsid w:val="00BE1FDF"/>
    <w:rsid w:val="00BE2C44"/>
    <w:rsid w:val="00BE4072"/>
    <w:rsid w:val="00BE47BE"/>
    <w:rsid w:val="00BE4A65"/>
    <w:rsid w:val="00BE58AE"/>
    <w:rsid w:val="00BE5CDC"/>
    <w:rsid w:val="00BE6AC5"/>
    <w:rsid w:val="00BE6FB9"/>
    <w:rsid w:val="00BE74CC"/>
    <w:rsid w:val="00BE7838"/>
    <w:rsid w:val="00BF000B"/>
    <w:rsid w:val="00BF1F69"/>
    <w:rsid w:val="00BF2E70"/>
    <w:rsid w:val="00BF31F0"/>
    <w:rsid w:val="00BF3BAA"/>
    <w:rsid w:val="00BF3EBA"/>
    <w:rsid w:val="00BF40BB"/>
    <w:rsid w:val="00BF69A4"/>
    <w:rsid w:val="00BF7A5A"/>
    <w:rsid w:val="00C02F5F"/>
    <w:rsid w:val="00C02FA1"/>
    <w:rsid w:val="00C04545"/>
    <w:rsid w:val="00C04D8B"/>
    <w:rsid w:val="00C04DAF"/>
    <w:rsid w:val="00C05192"/>
    <w:rsid w:val="00C06B4A"/>
    <w:rsid w:val="00C06C78"/>
    <w:rsid w:val="00C13227"/>
    <w:rsid w:val="00C1334C"/>
    <w:rsid w:val="00C15184"/>
    <w:rsid w:val="00C17BE4"/>
    <w:rsid w:val="00C21631"/>
    <w:rsid w:val="00C21C19"/>
    <w:rsid w:val="00C228FE"/>
    <w:rsid w:val="00C2578E"/>
    <w:rsid w:val="00C26097"/>
    <w:rsid w:val="00C2677C"/>
    <w:rsid w:val="00C3211F"/>
    <w:rsid w:val="00C32CE6"/>
    <w:rsid w:val="00C33048"/>
    <w:rsid w:val="00C432FB"/>
    <w:rsid w:val="00C442D1"/>
    <w:rsid w:val="00C450A0"/>
    <w:rsid w:val="00C45579"/>
    <w:rsid w:val="00C45D07"/>
    <w:rsid w:val="00C503DD"/>
    <w:rsid w:val="00C51F64"/>
    <w:rsid w:val="00C56294"/>
    <w:rsid w:val="00C61675"/>
    <w:rsid w:val="00C61758"/>
    <w:rsid w:val="00C62E8B"/>
    <w:rsid w:val="00C72206"/>
    <w:rsid w:val="00C72BD2"/>
    <w:rsid w:val="00C754F6"/>
    <w:rsid w:val="00C75D63"/>
    <w:rsid w:val="00C80837"/>
    <w:rsid w:val="00C827FF"/>
    <w:rsid w:val="00C85518"/>
    <w:rsid w:val="00C85707"/>
    <w:rsid w:val="00C864BA"/>
    <w:rsid w:val="00C86EE4"/>
    <w:rsid w:val="00C874D4"/>
    <w:rsid w:val="00C87846"/>
    <w:rsid w:val="00C87E1B"/>
    <w:rsid w:val="00C92A90"/>
    <w:rsid w:val="00C93BA9"/>
    <w:rsid w:val="00C96070"/>
    <w:rsid w:val="00C961F4"/>
    <w:rsid w:val="00CA08C5"/>
    <w:rsid w:val="00CA2748"/>
    <w:rsid w:val="00CA2869"/>
    <w:rsid w:val="00CA2976"/>
    <w:rsid w:val="00CA5F9F"/>
    <w:rsid w:val="00CA6C93"/>
    <w:rsid w:val="00CA772F"/>
    <w:rsid w:val="00CB0A41"/>
    <w:rsid w:val="00CB4127"/>
    <w:rsid w:val="00CB4CB2"/>
    <w:rsid w:val="00CB563B"/>
    <w:rsid w:val="00CC1612"/>
    <w:rsid w:val="00CC3419"/>
    <w:rsid w:val="00CC3C15"/>
    <w:rsid w:val="00CC510E"/>
    <w:rsid w:val="00CC538E"/>
    <w:rsid w:val="00CD0918"/>
    <w:rsid w:val="00CD1538"/>
    <w:rsid w:val="00CD173D"/>
    <w:rsid w:val="00CD21F0"/>
    <w:rsid w:val="00CD2AB2"/>
    <w:rsid w:val="00CD3843"/>
    <w:rsid w:val="00CD496F"/>
    <w:rsid w:val="00CD58FC"/>
    <w:rsid w:val="00CD64AB"/>
    <w:rsid w:val="00CD79BD"/>
    <w:rsid w:val="00CE36AE"/>
    <w:rsid w:val="00CE3AB8"/>
    <w:rsid w:val="00CE3BE0"/>
    <w:rsid w:val="00CE491D"/>
    <w:rsid w:val="00CE68CB"/>
    <w:rsid w:val="00CE73BE"/>
    <w:rsid w:val="00CE7963"/>
    <w:rsid w:val="00CF1D04"/>
    <w:rsid w:val="00CF27E6"/>
    <w:rsid w:val="00CF51EA"/>
    <w:rsid w:val="00CF64CB"/>
    <w:rsid w:val="00CF64CD"/>
    <w:rsid w:val="00CF76C4"/>
    <w:rsid w:val="00CF7A48"/>
    <w:rsid w:val="00D00603"/>
    <w:rsid w:val="00D007FE"/>
    <w:rsid w:val="00D0272B"/>
    <w:rsid w:val="00D02833"/>
    <w:rsid w:val="00D03A63"/>
    <w:rsid w:val="00D03D92"/>
    <w:rsid w:val="00D04AF9"/>
    <w:rsid w:val="00D057B0"/>
    <w:rsid w:val="00D05ACF"/>
    <w:rsid w:val="00D06EFC"/>
    <w:rsid w:val="00D07C59"/>
    <w:rsid w:val="00D07FF1"/>
    <w:rsid w:val="00D10D13"/>
    <w:rsid w:val="00D11A99"/>
    <w:rsid w:val="00D11F71"/>
    <w:rsid w:val="00D1248F"/>
    <w:rsid w:val="00D13273"/>
    <w:rsid w:val="00D13322"/>
    <w:rsid w:val="00D20175"/>
    <w:rsid w:val="00D22AA0"/>
    <w:rsid w:val="00D23760"/>
    <w:rsid w:val="00D24CA7"/>
    <w:rsid w:val="00D25351"/>
    <w:rsid w:val="00D27352"/>
    <w:rsid w:val="00D303D9"/>
    <w:rsid w:val="00D30652"/>
    <w:rsid w:val="00D308CA"/>
    <w:rsid w:val="00D30CC9"/>
    <w:rsid w:val="00D3130A"/>
    <w:rsid w:val="00D3227F"/>
    <w:rsid w:val="00D32D9C"/>
    <w:rsid w:val="00D3380D"/>
    <w:rsid w:val="00D34041"/>
    <w:rsid w:val="00D34BCA"/>
    <w:rsid w:val="00D34BDD"/>
    <w:rsid w:val="00D41017"/>
    <w:rsid w:val="00D4199B"/>
    <w:rsid w:val="00D42240"/>
    <w:rsid w:val="00D4470A"/>
    <w:rsid w:val="00D46E12"/>
    <w:rsid w:val="00D475BA"/>
    <w:rsid w:val="00D528CA"/>
    <w:rsid w:val="00D5386C"/>
    <w:rsid w:val="00D53F7B"/>
    <w:rsid w:val="00D547EA"/>
    <w:rsid w:val="00D56676"/>
    <w:rsid w:val="00D56807"/>
    <w:rsid w:val="00D56FFD"/>
    <w:rsid w:val="00D57F9D"/>
    <w:rsid w:val="00D60FF2"/>
    <w:rsid w:val="00D63435"/>
    <w:rsid w:val="00D64191"/>
    <w:rsid w:val="00D6637F"/>
    <w:rsid w:val="00D678EE"/>
    <w:rsid w:val="00D713FD"/>
    <w:rsid w:val="00D71949"/>
    <w:rsid w:val="00D72B0C"/>
    <w:rsid w:val="00D72D11"/>
    <w:rsid w:val="00D72E15"/>
    <w:rsid w:val="00D72F17"/>
    <w:rsid w:val="00D75BE9"/>
    <w:rsid w:val="00D80808"/>
    <w:rsid w:val="00D82748"/>
    <w:rsid w:val="00D83ADD"/>
    <w:rsid w:val="00D85F24"/>
    <w:rsid w:val="00D86FFD"/>
    <w:rsid w:val="00D906C5"/>
    <w:rsid w:val="00D909E6"/>
    <w:rsid w:val="00D9327F"/>
    <w:rsid w:val="00D93961"/>
    <w:rsid w:val="00D9516E"/>
    <w:rsid w:val="00D96BB7"/>
    <w:rsid w:val="00DA0E32"/>
    <w:rsid w:val="00DA183C"/>
    <w:rsid w:val="00DA5F47"/>
    <w:rsid w:val="00DA7043"/>
    <w:rsid w:val="00DB1C79"/>
    <w:rsid w:val="00DB314C"/>
    <w:rsid w:val="00DC44BA"/>
    <w:rsid w:val="00DC4D89"/>
    <w:rsid w:val="00DC62A1"/>
    <w:rsid w:val="00DC6BBE"/>
    <w:rsid w:val="00DC6C2F"/>
    <w:rsid w:val="00DD0704"/>
    <w:rsid w:val="00DD1066"/>
    <w:rsid w:val="00DD3D3B"/>
    <w:rsid w:val="00DD5CFE"/>
    <w:rsid w:val="00DD6797"/>
    <w:rsid w:val="00DD6A6A"/>
    <w:rsid w:val="00DD6C23"/>
    <w:rsid w:val="00DE166A"/>
    <w:rsid w:val="00DE22F2"/>
    <w:rsid w:val="00DE23D1"/>
    <w:rsid w:val="00DE5726"/>
    <w:rsid w:val="00DE69E9"/>
    <w:rsid w:val="00DE6F89"/>
    <w:rsid w:val="00DE7A6E"/>
    <w:rsid w:val="00DE7CF1"/>
    <w:rsid w:val="00DE7EEB"/>
    <w:rsid w:val="00DF0CC6"/>
    <w:rsid w:val="00DF0F1B"/>
    <w:rsid w:val="00DF1850"/>
    <w:rsid w:val="00DF1BDB"/>
    <w:rsid w:val="00DF230D"/>
    <w:rsid w:val="00DF269B"/>
    <w:rsid w:val="00DF3C76"/>
    <w:rsid w:val="00DF445E"/>
    <w:rsid w:val="00DF5C28"/>
    <w:rsid w:val="00DF79F2"/>
    <w:rsid w:val="00E0135F"/>
    <w:rsid w:val="00E03481"/>
    <w:rsid w:val="00E0395A"/>
    <w:rsid w:val="00E03EED"/>
    <w:rsid w:val="00E04174"/>
    <w:rsid w:val="00E04EF7"/>
    <w:rsid w:val="00E0682C"/>
    <w:rsid w:val="00E07CB1"/>
    <w:rsid w:val="00E07F4A"/>
    <w:rsid w:val="00E104FF"/>
    <w:rsid w:val="00E10BBD"/>
    <w:rsid w:val="00E114CB"/>
    <w:rsid w:val="00E14C47"/>
    <w:rsid w:val="00E15AB1"/>
    <w:rsid w:val="00E179E0"/>
    <w:rsid w:val="00E17CC8"/>
    <w:rsid w:val="00E22BA2"/>
    <w:rsid w:val="00E22E60"/>
    <w:rsid w:val="00E234FE"/>
    <w:rsid w:val="00E23652"/>
    <w:rsid w:val="00E242F4"/>
    <w:rsid w:val="00E25F94"/>
    <w:rsid w:val="00E26183"/>
    <w:rsid w:val="00E2625E"/>
    <w:rsid w:val="00E275CF"/>
    <w:rsid w:val="00E27A8F"/>
    <w:rsid w:val="00E31203"/>
    <w:rsid w:val="00E31462"/>
    <w:rsid w:val="00E324D8"/>
    <w:rsid w:val="00E32798"/>
    <w:rsid w:val="00E34654"/>
    <w:rsid w:val="00E34A5F"/>
    <w:rsid w:val="00E34B4F"/>
    <w:rsid w:val="00E3613A"/>
    <w:rsid w:val="00E365E1"/>
    <w:rsid w:val="00E379CB"/>
    <w:rsid w:val="00E40CE8"/>
    <w:rsid w:val="00E4124E"/>
    <w:rsid w:val="00E4157E"/>
    <w:rsid w:val="00E50CF1"/>
    <w:rsid w:val="00E52AFB"/>
    <w:rsid w:val="00E53D0B"/>
    <w:rsid w:val="00E55121"/>
    <w:rsid w:val="00E56D1E"/>
    <w:rsid w:val="00E6202F"/>
    <w:rsid w:val="00E629EB"/>
    <w:rsid w:val="00E642C7"/>
    <w:rsid w:val="00E64422"/>
    <w:rsid w:val="00E64B56"/>
    <w:rsid w:val="00E65790"/>
    <w:rsid w:val="00E700C7"/>
    <w:rsid w:val="00E705BB"/>
    <w:rsid w:val="00E7100B"/>
    <w:rsid w:val="00E7145E"/>
    <w:rsid w:val="00E71647"/>
    <w:rsid w:val="00E7218B"/>
    <w:rsid w:val="00E73451"/>
    <w:rsid w:val="00E73CD2"/>
    <w:rsid w:val="00E73EFA"/>
    <w:rsid w:val="00E7475B"/>
    <w:rsid w:val="00E75DAF"/>
    <w:rsid w:val="00E76427"/>
    <w:rsid w:val="00E81FD3"/>
    <w:rsid w:val="00E82F0F"/>
    <w:rsid w:val="00E83BC9"/>
    <w:rsid w:val="00E84001"/>
    <w:rsid w:val="00E8570E"/>
    <w:rsid w:val="00E869A0"/>
    <w:rsid w:val="00E871C1"/>
    <w:rsid w:val="00E91086"/>
    <w:rsid w:val="00E917BC"/>
    <w:rsid w:val="00E91FDA"/>
    <w:rsid w:val="00E9281A"/>
    <w:rsid w:val="00E92CF5"/>
    <w:rsid w:val="00E92E7E"/>
    <w:rsid w:val="00E946DD"/>
    <w:rsid w:val="00E9566E"/>
    <w:rsid w:val="00E95CF0"/>
    <w:rsid w:val="00E9665A"/>
    <w:rsid w:val="00E96E6D"/>
    <w:rsid w:val="00EA034F"/>
    <w:rsid w:val="00EA1839"/>
    <w:rsid w:val="00EA1B36"/>
    <w:rsid w:val="00EA45DF"/>
    <w:rsid w:val="00EA509C"/>
    <w:rsid w:val="00EA7A2E"/>
    <w:rsid w:val="00EB09F1"/>
    <w:rsid w:val="00EB47AE"/>
    <w:rsid w:val="00EB48E4"/>
    <w:rsid w:val="00EB4921"/>
    <w:rsid w:val="00EB4D66"/>
    <w:rsid w:val="00EB57E6"/>
    <w:rsid w:val="00EB70E8"/>
    <w:rsid w:val="00EB74F4"/>
    <w:rsid w:val="00EB750A"/>
    <w:rsid w:val="00EB79C9"/>
    <w:rsid w:val="00EB7B7A"/>
    <w:rsid w:val="00EC1B93"/>
    <w:rsid w:val="00EC45F7"/>
    <w:rsid w:val="00ED068B"/>
    <w:rsid w:val="00ED21CC"/>
    <w:rsid w:val="00ED2396"/>
    <w:rsid w:val="00ED45D7"/>
    <w:rsid w:val="00ED4C89"/>
    <w:rsid w:val="00ED6C67"/>
    <w:rsid w:val="00EE04BA"/>
    <w:rsid w:val="00EE0EFB"/>
    <w:rsid w:val="00EE1D29"/>
    <w:rsid w:val="00EE2F1F"/>
    <w:rsid w:val="00EE31B8"/>
    <w:rsid w:val="00EE3F71"/>
    <w:rsid w:val="00EE5365"/>
    <w:rsid w:val="00EE558C"/>
    <w:rsid w:val="00EE6A2D"/>
    <w:rsid w:val="00EE6D66"/>
    <w:rsid w:val="00EE6F38"/>
    <w:rsid w:val="00EF0BC3"/>
    <w:rsid w:val="00EF147F"/>
    <w:rsid w:val="00EF3E09"/>
    <w:rsid w:val="00EF4913"/>
    <w:rsid w:val="00EF6CF1"/>
    <w:rsid w:val="00EF6D9D"/>
    <w:rsid w:val="00EF76F9"/>
    <w:rsid w:val="00EF7BE0"/>
    <w:rsid w:val="00F0051C"/>
    <w:rsid w:val="00F00630"/>
    <w:rsid w:val="00F00D32"/>
    <w:rsid w:val="00F0158D"/>
    <w:rsid w:val="00F01E82"/>
    <w:rsid w:val="00F023E9"/>
    <w:rsid w:val="00F033C6"/>
    <w:rsid w:val="00F03981"/>
    <w:rsid w:val="00F03E58"/>
    <w:rsid w:val="00F0497B"/>
    <w:rsid w:val="00F0647D"/>
    <w:rsid w:val="00F06B33"/>
    <w:rsid w:val="00F07133"/>
    <w:rsid w:val="00F07420"/>
    <w:rsid w:val="00F07E53"/>
    <w:rsid w:val="00F105DA"/>
    <w:rsid w:val="00F1344F"/>
    <w:rsid w:val="00F14255"/>
    <w:rsid w:val="00F14BD7"/>
    <w:rsid w:val="00F167AC"/>
    <w:rsid w:val="00F20E9E"/>
    <w:rsid w:val="00F22930"/>
    <w:rsid w:val="00F23343"/>
    <w:rsid w:val="00F23C24"/>
    <w:rsid w:val="00F24C4F"/>
    <w:rsid w:val="00F24D21"/>
    <w:rsid w:val="00F30B13"/>
    <w:rsid w:val="00F31263"/>
    <w:rsid w:val="00F31371"/>
    <w:rsid w:val="00F326A2"/>
    <w:rsid w:val="00F32F30"/>
    <w:rsid w:val="00F33672"/>
    <w:rsid w:val="00F3419B"/>
    <w:rsid w:val="00F34282"/>
    <w:rsid w:val="00F3483F"/>
    <w:rsid w:val="00F350FC"/>
    <w:rsid w:val="00F35CBB"/>
    <w:rsid w:val="00F37AF2"/>
    <w:rsid w:val="00F40267"/>
    <w:rsid w:val="00F41071"/>
    <w:rsid w:val="00F444EB"/>
    <w:rsid w:val="00F45F9F"/>
    <w:rsid w:val="00F473B7"/>
    <w:rsid w:val="00F476C3"/>
    <w:rsid w:val="00F50697"/>
    <w:rsid w:val="00F53572"/>
    <w:rsid w:val="00F629B5"/>
    <w:rsid w:val="00F62F5D"/>
    <w:rsid w:val="00F65360"/>
    <w:rsid w:val="00F6590A"/>
    <w:rsid w:val="00F66381"/>
    <w:rsid w:val="00F701DD"/>
    <w:rsid w:val="00F70AB2"/>
    <w:rsid w:val="00F71FAF"/>
    <w:rsid w:val="00F7209D"/>
    <w:rsid w:val="00F72BD8"/>
    <w:rsid w:val="00F72ECA"/>
    <w:rsid w:val="00F7344B"/>
    <w:rsid w:val="00F736AA"/>
    <w:rsid w:val="00F73BE7"/>
    <w:rsid w:val="00F74B73"/>
    <w:rsid w:val="00F75D89"/>
    <w:rsid w:val="00F760E6"/>
    <w:rsid w:val="00F76C47"/>
    <w:rsid w:val="00F77AC3"/>
    <w:rsid w:val="00F82458"/>
    <w:rsid w:val="00F8416A"/>
    <w:rsid w:val="00F871AC"/>
    <w:rsid w:val="00F87322"/>
    <w:rsid w:val="00F908F3"/>
    <w:rsid w:val="00F911EE"/>
    <w:rsid w:val="00F92649"/>
    <w:rsid w:val="00F92CCF"/>
    <w:rsid w:val="00F946B4"/>
    <w:rsid w:val="00F94D14"/>
    <w:rsid w:val="00F954A2"/>
    <w:rsid w:val="00FA0B48"/>
    <w:rsid w:val="00FA1A31"/>
    <w:rsid w:val="00FA2AC7"/>
    <w:rsid w:val="00FA3DF4"/>
    <w:rsid w:val="00FA410E"/>
    <w:rsid w:val="00FA5C87"/>
    <w:rsid w:val="00FA6AE8"/>
    <w:rsid w:val="00FA6E9A"/>
    <w:rsid w:val="00FB1D4B"/>
    <w:rsid w:val="00FB3851"/>
    <w:rsid w:val="00FB4A3D"/>
    <w:rsid w:val="00FB5D39"/>
    <w:rsid w:val="00FB7F84"/>
    <w:rsid w:val="00FC188D"/>
    <w:rsid w:val="00FC1B5F"/>
    <w:rsid w:val="00FC2A37"/>
    <w:rsid w:val="00FC3E90"/>
    <w:rsid w:val="00FC3EB0"/>
    <w:rsid w:val="00FC3F94"/>
    <w:rsid w:val="00FC40AC"/>
    <w:rsid w:val="00FC40FA"/>
    <w:rsid w:val="00FC441D"/>
    <w:rsid w:val="00FC7C1E"/>
    <w:rsid w:val="00FD00F0"/>
    <w:rsid w:val="00FD3768"/>
    <w:rsid w:val="00FD3AFC"/>
    <w:rsid w:val="00FD5C67"/>
    <w:rsid w:val="00FD672E"/>
    <w:rsid w:val="00FD7DAF"/>
    <w:rsid w:val="00FE1A33"/>
    <w:rsid w:val="00FE5EB4"/>
    <w:rsid w:val="00FE6E13"/>
    <w:rsid w:val="00FE7ED1"/>
    <w:rsid w:val="00FF04D5"/>
    <w:rsid w:val="00FF1725"/>
    <w:rsid w:val="00FF1CB4"/>
    <w:rsid w:val="00FF30DD"/>
    <w:rsid w:val="00FF3DE4"/>
    <w:rsid w:val="00FF45A0"/>
    <w:rsid w:val="00FF6209"/>
    <w:rsid w:val="00FF74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2"/>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2"/>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 w:type="table" w:styleId="TableGrid">
    <w:name w:val="Table Grid"/>
    <w:basedOn w:val="TableNormal"/>
    <w:uiPriority w:val="39"/>
    <w:rsid w:val="00AE7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AC151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97336249">
      <w:bodyDiv w:val="1"/>
      <w:marLeft w:val="0"/>
      <w:marRight w:val="0"/>
      <w:marTop w:val="0"/>
      <w:marBottom w:val="0"/>
      <w:divBdr>
        <w:top w:val="none" w:sz="0" w:space="0" w:color="auto"/>
        <w:left w:val="none" w:sz="0" w:space="0" w:color="auto"/>
        <w:bottom w:val="none" w:sz="0" w:space="0" w:color="auto"/>
        <w:right w:val="none" w:sz="0" w:space="0" w:color="auto"/>
      </w:divBdr>
    </w:div>
    <w:div w:id="120735069">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850">
      <w:bodyDiv w:val="1"/>
      <w:marLeft w:val="0"/>
      <w:marRight w:val="0"/>
      <w:marTop w:val="0"/>
      <w:marBottom w:val="0"/>
      <w:divBdr>
        <w:top w:val="none" w:sz="0" w:space="0" w:color="auto"/>
        <w:left w:val="none" w:sz="0" w:space="0" w:color="auto"/>
        <w:bottom w:val="none" w:sz="0" w:space="0" w:color="auto"/>
        <w:right w:val="none" w:sz="0" w:space="0" w:color="auto"/>
      </w:divBdr>
    </w:div>
    <w:div w:id="175072499">
      <w:bodyDiv w:val="1"/>
      <w:marLeft w:val="0"/>
      <w:marRight w:val="0"/>
      <w:marTop w:val="0"/>
      <w:marBottom w:val="0"/>
      <w:divBdr>
        <w:top w:val="none" w:sz="0" w:space="0" w:color="auto"/>
        <w:left w:val="none" w:sz="0" w:space="0" w:color="auto"/>
        <w:bottom w:val="none" w:sz="0" w:space="0" w:color="auto"/>
        <w:right w:val="none" w:sz="0" w:space="0" w:color="auto"/>
      </w:divBdr>
    </w:div>
    <w:div w:id="224684229">
      <w:bodyDiv w:val="1"/>
      <w:marLeft w:val="0"/>
      <w:marRight w:val="0"/>
      <w:marTop w:val="0"/>
      <w:marBottom w:val="0"/>
      <w:divBdr>
        <w:top w:val="none" w:sz="0" w:space="0" w:color="auto"/>
        <w:left w:val="none" w:sz="0" w:space="0" w:color="auto"/>
        <w:bottom w:val="none" w:sz="0" w:space="0" w:color="auto"/>
        <w:right w:val="none" w:sz="0" w:space="0" w:color="auto"/>
      </w:divBdr>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55552508">
      <w:bodyDiv w:val="1"/>
      <w:marLeft w:val="0"/>
      <w:marRight w:val="0"/>
      <w:marTop w:val="0"/>
      <w:marBottom w:val="0"/>
      <w:divBdr>
        <w:top w:val="none" w:sz="0" w:space="0" w:color="auto"/>
        <w:left w:val="none" w:sz="0" w:space="0" w:color="auto"/>
        <w:bottom w:val="none" w:sz="0" w:space="0" w:color="auto"/>
        <w:right w:val="none" w:sz="0" w:space="0" w:color="auto"/>
      </w:divBdr>
    </w:div>
    <w:div w:id="271717236">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299725807">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379869011">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42407618">
      <w:bodyDiv w:val="1"/>
      <w:marLeft w:val="0"/>
      <w:marRight w:val="0"/>
      <w:marTop w:val="0"/>
      <w:marBottom w:val="0"/>
      <w:divBdr>
        <w:top w:val="none" w:sz="0" w:space="0" w:color="auto"/>
        <w:left w:val="none" w:sz="0" w:space="0" w:color="auto"/>
        <w:bottom w:val="none" w:sz="0" w:space="0" w:color="auto"/>
        <w:right w:val="none" w:sz="0" w:space="0" w:color="auto"/>
      </w:divBdr>
      <w:divsChild>
        <w:div w:id="1291404183">
          <w:marLeft w:val="0"/>
          <w:marRight w:val="0"/>
          <w:marTop w:val="100"/>
          <w:marBottom w:val="100"/>
          <w:divBdr>
            <w:top w:val="none" w:sz="0" w:space="0" w:color="auto"/>
            <w:left w:val="none" w:sz="0" w:space="0" w:color="auto"/>
            <w:bottom w:val="none" w:sz="0" w:space="0" w:color="auto"/>
            <w:right w:val="none" w:sz="0" w:space="0" w:color="auto"/>
          </w:divBdr>
          <w:divsChild>
            <w:div w:id="1748382999">
              <w:marLeft w:val="0"/>
              <w:marRight w:val="0"/>
              <w:marTop w:val="0"/>
              <w:marBottom w:val="0"/>
              <w:divBdr>
                <w:top w:val="none" w:sz="0" w:space="0" w:color="auto"/>
                <w:left w:val="none" w:sz="0" w:space="0" w:color="auto"/>
                <w:bottom w:val="none" w:sz="0" w:space="0" w:color="auto"/>
                <w:right w:val="none" w:sz="0" w:space="0" w:color="auto"/>
              </w:divBdr>
              <w:divsChild>
                <w:div w:id="307907268">
                  <w:marLeft w:val="0"/>
                  <w:marRight w:val="0"/>
                  <w:marTop w:val="0"/>
                  <w:marBottom w:val="0"/>
                  <w:divBdr>
                    <w:top w:val="none" w:sz="0" w:space="0" w:color="auto"/>
                    <w:left w:val="none" w:sz="0" w:space="0" w:color="auto"/>
                    <w:bottom w:val="none" w:sz="0" w:space="0" w:color="auto"/>
                    <w:right w:val="none" w:sz="0" w:space="0" w:color="auto"/>
                  </w:divBdr>
                  <w:divsChild>
                    <w:div w:id="1336227707">
                      <w:marLeft w:val="0"/>
                      <w:marRight w:val="0"/>
                      <w:marTop w:val="0"/>
                      <w:marBottom w:val="0"/>
                      <w:divBdr>
                        <w:top w:val="none" w:sz="0" w:space="0" w:color="auto"/>
                        <w:left w:val="none" w:sz="0" w:space="0" w:color="auto"/>
                        <w:bottom w:val="none" w:sz="0" w:space="0" w:color="auto"/>
                        <w:right w:val="none" w:sz="0" w:space="0" w:color="auto"/>
                      </w:divBdr>
                      <w:divsChild>
                        <w:div w:id="1284262996">
                          <w:marLeft w:val="0"/>
                          <w:marRight w:val="0"/>
                          <w:marTop w:val="0"/>
                          <w:marBottom w:val="0"/>
                          <w:divBdr>
                            <w:top w:val="none" w:sz="0" w:space="0" w:color="auto"/>
                            <w:left w:val="none" w:sz="0" w:space="0" w:color="auto"/>
                            <w:bottom w:val="none" w:sz="0" w:space="0" w:color="auto"/>
                            <w:right w:val="none" w:sz="0" w:space="0" w:color="auto"/>
                          </w:divBdr>
                          <w:divsChild>
                            <w:div w:id="187985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7492">
                      <w:marLeft w:val="0"/>
                      <w:marRight w:val="0"/>
                      <w:marTop w:val="0"/>
                      <w:marBottom w:val="0"/>
                      <w:divBdr>
                        <w:top w:val="none" w:sz="0" w:space="0" w:color="auto"/>
                        <w:left w:val="none" w:sz="0" w:space="0" w:color="auto"/>
                        <w:bottom w:val="none" w:sz="0" w:space="0" w:color="auto"/>
                        <w:right w:val="none" w:sz="0" w:space="0" w:color="auto"/>
                      </w:divBdr>
                      <w:divsChild>
                        <w:div w:id="935554092">
                          <w:marLeft w:val="0"/>
                          <w:marRight w:val="0"/>
                          <w:marTop w:val="0"/>
                          <w:marBottom w:val="0"/>
                          <w:divBdr>
                            <w:top w:val="none" w:sz="0" w:space="0" w:color="auto"/>
                            <w:left w:val="none" w:sz="0" w:space="0" w:color="auto"/>
                            <w:bottom w:val="none" w:sz="0" w:space="0" w:color="auto"/>
                            <w:right w:val="none" w:sz="0" w:space="0" w:color="auto"/>
                          </w:divBdr>
                          <w:divsChild>
                            <w:div w:id="77404341">
                              <w:marLeft w:val="0"/>
                              <w:marRight w:val="0"/>
                              <w:marTop w:val="0"/>
                              <w:marBottom w:val="0"/>
                              <w:divBdr>
                                <w:top w:val="none" w:sz="0" w:space="0" w:color="auto"/>
                                <w:left w:val="none" w:sz="0" w:space="0" w:color="auto"/>
                                <w:bottom w:val="none" w:sz="0" w:space="0" w:color="auto"/>
                                <w:right w:val="none" w:sz="0" w:space="0" w:color="auto"/>
                              </w:divBdr>
                            </w:div>
                            <w:div w:id="451824677">
                              <w:marLeft w:val="0"/>
                              <w:marRight w:val="0"/>
                              <w:marTop w:val="0"/>
                              <w:marBottom w:val="0"/>
                              <w:divBdr>
                                <w:top w:val="none" w:sz="0" w:space="0" w:color="auto"/>
                                <w:left w:val="none" w:sz="0" w:space="0" w:color="auto"/>
                                <w:bottom w:val="none" w:sz="0" w:space="0" w:color="auto"/>
                                <w:right w:val="none" w:sz="0" w:space="0" w:color="auto"/>
                              </w:divBdr>
                              <w:divsChild>
                                <w:div w:id="1251352202">
                                  <w:marLeft w:val="0"/>
                                  <w:marRight w:val="0"/>
                                  <w:marTop w:val="0"/>
                                  <w:marBottom w:val="0"/>
                                  <w:divBdr>
                                    <w:top w:val="none" w:sz="0" w:space="0" w:color="auto"/>
                                    <w:left w:val="none" w:sz="0" w:space="0" w:color="auto"/>
                                    <w:bottom w:val="none" w:sz="0" w:space="0" w:color="auto"/>
                                    <w:right w:val="none" w:sz="0" w:space="0" w:color="auto"/>
                                  </w:divBdr>
                                  <w:divsChild>
                                    <w:div w:id="16048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754355">
                      <w:marLeft w:val="0"/>
                      <w:marRight w:val="0"/>
                      <w:marTop w:val="0"/>
                      <w:marBottom w:val="0"/>
                      <w:divBdr>
                        <w:top w:val="none" w:sz="0" w:space="0" w:color="auto"/>
                        <w:left w:val="none" w:sz="0" w:space="0" w:color="auto"/>
                        <w:bottom w:val="none" w:sz="0" w:space="0" w:color="auto"/>
                        <w:right w:val="none" w:sz="0" w:space="0" w:color="auto"/>
                      </w:divBdr>
                      <w:divsChild>
                        <w:div w:id="556431165">
                          <w:marLeft w:val="0"/>
                          <w:marRight w:val="0"/>
                          <w:marTop w:val="0"/>
                          <w:marBottom w:val="0"/>
                          <w:divBdr>
                            <w:top w:val="none" w:sz="0" w:space="0" w:color="auto"/>
                            <w:left w:val="none" w:sz="0" w:space="0" w:color="auto"/>
                            <w:bottom w:val="none" w:sz="0" w:space="0" w:color="auto"/>
                            <w:right w:val="none" w:sz="0" w:space="0" w:color="auto"/>
                          </w:divBdr>
                          <w:divsChild>
                            <w:div w:id="702747905">
                              <w:marLeft w:val="0"/>
                              <w:marRight w:val="0"/>
                              <w:marTop w:val="0"/>
                              <w:marBottom w:val="0"/>
                              <w:divBdr>
                                <w:top w:val="none" w:sz="0" w:space="0" w:color="auto"/>
                                <w:left w:val="none" w:sz="0" w:space="0" w:color="auto"/>
                                <w:bottom w:val="none" w:sz="0" w:space="0" w:color="auto"/>
                                <w:right w:val="none" w:sz="0" w:space="0" w:color="auto"/>
                              </w:divBdr>
                            </w:div>
                            <w:div w:id="94251092">
                              <w:marLeft w:val="0"/>
                              <w:marRight w:val="0"/>
                              <w:marTop w:val="0"/>
                              <w:marBottom w:val="0"/>
                              <w:divBdr>
                                <w:top w:val="none" w:sz="0" w:space="0" w:color="auto"/>
                                <w:left w:val="none" w:sz="0" w:space="0" w:color="auto"/>
                                <w:bottom w:val="none" w:sz="0" w:space="0" w:color="auto"/>
                                <w:right w:val="none" w:sz="0" w:space="0" w:color="auto"/>
                              </w:divBdr>
                              <w:divsChild>
                                <w:div w:id="1913730802">
                                  <w:marLeft w:val="0"/>
                                  <w:marRight w:val="0"/>
                                  <w:marTop w:val="0"/>
                                  <w:marBottom w:val="0"/>
                                  <w:divBdr>
                                    <w:top w:val="none" w:sz="0" w:space="0" w:color="auto"/>
                                    <w:left w:val="none" w:sz="0" w:space="0" w:color="auto"/>
                                    <w:bottom w:val="none" w:sz="0" w:space="0" w:color="auto"/>
                                    <w:right w:val="none" w:sz="0" w:space="0" w:color="auto"/>
                                  </w:divBdr>
                                  <w:divsChild>
                                    <w:div w:id="16973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109137">
                          <w:marLeft w:val="0"/>
                          <w:marRight w:val="0"/>
                          <w:marTop w:val="0"/>
                          <w:marBottom w:val="0"/>
                          <w:divBdr>
                            <w:top w:val="none" w:sz="0" w:space="0" w:color="auto"/>
                            <w:left w:val="none" w:sz="0" w:space="0" w:color="auto"/>
                            <w:bottom w:val="none" w:sz="0" w:space="0" w:color="auto"/>
                            <w:right w:val="none" w:sz="0" w:space="0" w:color="auto"/>
                          </w:divBdr>
                          <w:divsChild>
                            <w:div w:id="1776753742">
                              <w:marLeft w:val="0"/>
                              <w:marRight w:val="0"/>
                              <w:marTop w:val="0"/>
                              <w:marBottom w:val="0"/>
                              <w:divBdr>
                                <w:top w:val="none" w:sz="0" w:space="0" w:color="auto"/>
                                <w:left w:val="none" w:sz="0" w:space="0" w:color="auto"/>
                                <w:bottom w:val="none" w:sz="0" w:space="0" w:color="auto"/>
                                <w:right w:val="none" w:sz="0" w:space="0" w:color="auto"/>
                              </w:divBdr>
                              <w:divsChild>
                                <w:div w:id="1599868111">
                                  <w:marLeft w:val="0"/>
                                  <w:marRight w:val="0"/>
                                  <w:marTop w:val="0"/>
                                  <w:marBottom w:val="0"/>
                                  <w:divBdr>
                                    <w:top w:val="none" w:sz="0" w:space="0" w:color="auto"/>
                                    <w:left w:val="none" w:sz="0" w:space="0" w:color="auto"/>
                                    <w:bottom w:val="none" w:sz="0" w:space="0" w:color="auto"/>
                                    <w:right w:val="none" w:sz="0" w:space="0" w:color="auto"/>
                                  </w:divBdr>
                                  <w:divsChild>
                                    <w:div w:id="694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1912">
                      <w:marLeft w:val="0"/>
                      <w:marRight w:val="0"/>
                      <w:marTop w:val="0"/>
                      <w:marBottom w:val="0"/>
                      <w:divBdr>
                        <w:top w:val="none" w:sz="0" w:space="0" w:color="auto"/>
                        <w:left w:val="none" w:sz="0" w:space="0" w:color="auto"/>
                        <w:bottom w:val="none" w:sz="0" w:space="0" w:color="auto"/>
                        <w:right w:val="none" w:sz="0" w:space="0" w:color="auto"/>
                      </w:divBdr>
                      <w:divsChild>
                        <w:div w:id="507524979">
                          <w:marLeft w:val="0"/>
                          <w:marRight w:val="0"/>
                          <w:marTop w:val="0"/>
                          <w:marBottom w:val="0"/>
                          <w:divBdr>
                            <w:top w:val="none" w:sz="0" w:space="0" w:color="auto"/>
                            <w:left w:val="none" w:sz="0" w:space="0" w:color="auto"/>
                            <w:bottom w:val="none" w:sz="0" w:space="0" w:color="auto"/>
                            <w:right w:val="none" w:sz="0" w:space="0" w:color="auto"/>
                          </w:divBdr>
                          <w:divsChild>
                            <w:div w:id="5617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37130">
                      <w:marLeft w:val="0"/>
                      <w:marRight w:val="0"/>
                      <w:marTop w:val="0"/>
                      <w:marBottom w:val="0"/>
                      <w:divBdr>
                        <w:top w:val="none" w:sz="0" w:space="0" w:color="auto"/>
                        <w:left w:val="none" w:sz="0" w:space="0" w:color="auto"/>
                        <w:bottom w:val="none" w:sz="0" w:space="0" w:color="auto"/>
                        <w:right w:val="none" w:sz="0" w:space="0" w:color="auto"/>
                      </w:divBdr>
                      <w:divsChild>
                        <w:div w:id="207692163">
                          <w:marLeft w:val="0"/>
                          <w:marRight w:val="0"/>
                          <w:marTop w:val="0"/>
                          <w:marBottom w:val="0"/>
                          <w:divBdr>
                            <w:top w:val="none" w:sz="0" w:space="0" w:color="auto"/>
                            <w:left w:val="none" w:sz="0" w:space="0" w:color="auto"/>
                            <w:bottom w:val="none" w:sz="0" w:space="0" w:color="auto"/>
                            <w:right w:val="none" w:sz="0" w:space="0" w:color="auto"/>
                          </w:divBdr>
                          <w:divsChild>
                            <w:div w:id="147694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975055">
                      <w:marLeft w:val="0"/>
                      <w:marRight w:val="0"/>
                      <w:marTop w:val="0"/>
                      <w:marBottom w:val="0"/>
                      <w:divBdr>
                        <w:top w:val="none" w:sz="0" w:space="0" w:color="auto"/>
                        <w:left w:val="none" w:sz="0" w:space="0" w:color="auto"/>
                        <w:bottom w:val="none" w:sz="0" w:space="0" w:color="auto"/>
                        <w:right w:val="none" w:sz="0" w:space="0" w:color="auto"/>
                      </w:divBdr>
                      <w:divsChild>
                        <w:div w:id="849568353">
                          <w:marLeft w:val="0"/>
                          <w:marRight w:val="0"/>
                          <w:marTop w:val="0"/>
                          <w:marBottom w:val="0"/>
                          <w:divBdr>
                            <w:top w:val="none" w:sz="0" w:space="0" w:color="auto"/>
                            <w:left w:val="none" w:sz="0" w:space="0" w:color="auto"/>
                            <w:bottom w:val="none" w:sz="0" w:space="0" w:color="auto"/>
                            <w:right w:val="none" w:sz="0" w:space="0" w:color="auto"/>
                          </w:divBdr>
                          <w:divsChild>
                            <w:div w:id="288050228">
                              <w:marLeft w:val="0"/>
                              <w:marRight w:val="0"/>
                              <w:marTop w:val="0"/>
                              <w:marBottom w:val="0"/>
                              <w:divBdr>
                                <w:top w:val="none" w:sz="0" w:space="0" w:color="auto"/>
                                <w:left w:val="none" w:sz="0" w:space="0" w:color="auto"/>
                                <w:bottom w:val="none" w:sz="0" w:space="0" w:color="auto"/>
                                <w:right w:val="none" w:sz="0" w:space="0" w:color="auto"/>
                              </w:divBdr>
                            </w:div>
                            <w:div w:id="115758944">
                              <w:marLeft w:val="0"/>
                              <w:marRight w:val="0"/>
                              <w:marTop w:val="0"/>
                              <w:marBottom w:val="0"/>
                              <w:divBdr>
                                <w:top w:val="none" w:sz="0" w:space="0" w:color="auto"/>
                                <w:left w:val="none" w:sz="0" w:space="0" w:color="auto"/>
                                <w:bottom w:val="none" w:sz="0" w:space="0" w:color="auto"/>
                                <w:right w:val="none" w:sz="0" w:space="0" w:color="auto"/>
                              </w:divBdr>
                              <w:divsChild>
                                <w:div w:id="504782888">
                                  <w:marLeft w:val="0"/>
                                  <w:marRight w:val="0"/>
                                  <w:marTop w:val="0"/>
                                  <w:marBottom w:val="0"/>
                                  <w:divBdr>
                                    <w:top w:val="none" w:sz="0" w:space="0" w:color="auto"/>
                                    <w:left w:val="none" w:sz="0" w:space="0" w:color="auto"/>
                                    <w:bottom w:val="none" w:sz="0" w:space="0" w:color="auto"/>
                                    <w:right w:val="none" w:sz="0" w:space="0" w:color="auto"/>
                                  </w:divBdr>
                                  <w:divsChild>
                                    <w:div w:id="211112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0928">
                          <w:marLeft w:val="0"/>
                          <w:marRight w:val="0"/>
                          <w:marTop w:val="0"/>
                          <w:marBottom w:val="0"/>
                          <w:divBdr>
                            <w:top w:val="none" w:sz="0" w:space="0" w:color="auto"/>
                            <w:left w:val="none" w:sz="0" w:space="0" w:color="auto"/>
                            <w:bottom w:val="none" w:sz="0" w:space="0" w:color="auto"/>
                            <w:right w:val="none" w:sz="0" w:space="0" w:color="auto"/>
                          </w:divBdr>
                          <w:divsChild>
                            <w:div w:id="1329483227">
                              <w:marLeft w:val="0"/>
                              <w:marRight w:val="0"/>
                              <w:marTop w:val="0"/>
                              <w:marBottom w:val="0"/>
                              <w:divBdr>
                                <w:top w:val="none" w:sz="0" w:space="0" w:color="auto"/>
                                <w:left w:val="none" w:sz="0" w:space="0" w:color="auto"/>
                                <w:bottom w:val="none" w:sz="0" w:space="0" w:color="auto"/>
                                <w:right w:val="none" w:sz="0" w:space="0" w:color="auto"/>
                              </w:divBdr>
                              <w:divsChild>
                                <w:div w:id="1636981008">
                                  <w:marLeft w:val="0"/>
                                  <w:marRight w:val="0"/>
                                  <w:marTop w:val="0"/>
                                  <w:marBottom w:val="0"/>
                                  <w:divBdr>
                                    <w:top w:val="none" w:sz="0" w:space="0" w:color="auto"/>
                                    <w:left w:val="none" w:sz="0" w:space="0" w:color="auto"/>
                                    <w:bottom w:val="none" w:sz="0" w:space="0" w:color="auto"/>
                                    <w:right w:val="none" w:sz="0" w:space="0" w:color="auto"/>
                                  </w:divBdr>
                                  <w:divsChild>
                                    <w:div w:id="14935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026450">
                      <w:marLeft w:val="0"/>
                      <w:marRight w:val="0"/>
                      <w:marTop w:val="0"/>
                      <w:marBottom w:val="0"/>
                      <w:divBdr>
                        <w:top w:val="none" w:sz="0" w:space="0" w:color="auto"/>
                        <w:left w:val="none" w:sz="0" w:space="0" w:color="auto"/>
                        <w:bottom w:val="none" w:sz="0" w:space="0" w:color="auto"/>
                        <w:right w:val="none" w:sz="0" w:space="0" w:color="auto"/>
                      </w:divBdr>
                      <w:divsChild>
                        <w:div w:id="946035486">
                          <w:marLeft w:val="0"/>
                          <w:marRight w:val="0"/>
                          <w:marTop w:val="0"/>
                          <w:marBottom w:val="0"/>
                          <w:divBdr>
                            <w:top w:val="none" w:sz="0" w:space="0" w:color="auto"/>
                            <w:left w:val="none" w:sz="0" w:space="0" w:color="auto"/>
                            <w:bottom w:val="none" w:sz="0" w:space="0" w:color="auto"/>
                            <w:right w:val="none" w:sz="0" w:space="0" w:color="auto"/>
                          </w:divBdr>
                          <w:divsChild>
                            <w:div w:id="20599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3251">
                      <w:marLeft w:val="0"/>
                      <w:marRight w:val="0"/>
                      <w:marTop w:val="0"/>
                      <w:marBottom w:val="0"/>
                      <w:divBdr>
                        <w:top w:val="none" w:sz="0" w:space="0" w:color="auto"/>
                        <w:left w:val="none" w:sz="0" w:space="0" w:color="auto"/>
                        <w:bottom w:val="none" w:sz="0" w:space="0" w:color="auto"/>
                        <w:right w:val="none" w:sz="0" w:space="0" w:color="auto"/>
                      </w:divBdr>
                      <w:divsChild>
                        <w:div w:id="2007636489">
                          <w:marLeft w:val="0"/>
                          <w:marRight w:val="0"/>
                          <w:marTop w:val="0"/>
                          <w:marBottom w:val="0"/>
                          <w:divBdr>
                            <w:top w:val="none" w:sz="0" w:space="0" w:color="auto"/>
                            <w:left w:val="none" w:sz="0" w:space="0" w:color="auto"/>
                            <w:bottom w:val="none" w:sz="0" w:space="0" w:color="auto"/>
                            <w:right w:val="none" w:sz="0" w:space="0" w:color="auto"/>
                          </w:divBdr>
                          <w:divsChild>
                            <w:div w:id="124217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6402">
                      <w:marLeft w:val="0"/>
                      <w:marRight w:val="0"/>
                      <w:marTop w:val="0"/>
                      <w:marBottom w:val="0"/>
                      <w:divBdr>
                        <w:top w:val="none" w:sz="0" w:space="0" w:color="auto"/>
                        <w:left w:val="none" w:sz="0" w:space="0" w:color="auto"/>
                        <w:bottom w:val="none" w:sz="0" w:space="0" w:color="auto"/>
                        <w:right w:val="none" w:sz="0" w:space="0" w:color="auto"/>
                      </w:divBdr>
                      <w:divsChild>
                        <w:div w:id="1952083359">
                          <w:marLeft w:val="0"/>
                          <w:marRight w:val="0"/>
                          <w:marTop w:val="0"/>
                          <w:marBottom w:val="0"/>
                          <w:divBdr>
                            <w:top w:val="none" w:sz="0" w:space="0" w:color="auto"/>
                            <w:left w:val="none" w:sz="0" w:space="0" w:color="auto"/>
                            <w:bottom w:val="none" w:sz="0" w:space="0" w:color="auto"/>
                            <w:right w:val="none" w:sz="0" w:space="0" w:color="auto"/>
                          </w:divBdr>
                          <w:divsChild>
                            <w:div w:id="237324733">
                              <w:marLeft w:val="0"/>
                              <w:marRight w:val="0"/>
                              <w:marTop w:val="0"/>
                              <w:marBottom w:val="0"/>
                              <w:divBdr>
                                <w:top w:val="none" w:sz="0" w:space="0" w:color="auto"/>
                                <w:left w:val="none" w:sz="0" w:space="0" w:color="auto"/>
                                <w:bottom w:val="none" w:sz="0" w:space="0" w:color="auto"/>
                                <w:right w:val="none" w:sz="0" w:space="0" w:color="auto"/>
                              </w:divBdr>
                            </w:div>
                            <w:div w:id="224462731">
                              <w:marLeft w:val="0"/>
                              <w:marRight w:val="0"/>
                              <w:marTop w:val="0"/>
                              <w:marBottom w:val="0"/>
                              <w:divBdr>
                                <w:top w:val="none" w:sz="0" w:space="0" w:color="auto"/>
                                <w:left w:val="none" w:sz="0" w:space="0" w:color="auto"/>
                                <w:bottom w:val="none" w:sz="0" w:space="0" w:color="auto"/>
                                <w:right w:val="none" w:sz="0" w:space="0" w:color="auto"/>
                              </w:divBdr>
                              <w:divsChild>
                                <w:div w:id="1223368700">
                                  <w:marLeft w:val="0"/>
                                  <w:marRight w:val="0"/>
                                  <w:marTop w:val="0"/>
                                  <w:marBottom w:val="0"/>
                                  <w:divBdr>
                                    <w:top w:val="none" w:sz="0" w:space="0" w:color="auto"/>
                                    <w:left w:val="none" w:sz="0" w:space="0" w:color="auto"/>
                                    <w:bottom w:val="none" w:sz="0" w:space="0" w:color="auto"/>
                                    <w:right w:val="none" w:sz="0" w:space="0" w:color="auto"/>
                                  </w:divBdr>
                                  <w:divsChild>
                                    <w:div w:id="1425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1868">
                          <w:marLeft w:val="0"/>
                          <w:marRight w:val="0"/>
                          <w:marTop w:val="0"/>
                          <w:marBottom w:val="0"/>
                          <w:divBdr>
                            <w:top w:val="none" w:sz="0" w:space="0" w:color="auto"/>
                            <w:left w:val="none" w:sz="0" w:space="0" w:color="auto"/>
                            <w:bottom w:val="none" w:sz="0" w:space="0" w:color="auto"/>
                            <w:right w:val="none" w:sz="0" w:space="0" w:color="auto"/>
                          </w:divBdr>
                          <w:divsChild>
                            <w:div w:id="2069255140">
                              <w:marLeft w:val="0"/>
                              <w:marRight w:val="0"/>
                              <w:marTop w:val="0"/>
                              <w:marBottom w:val="0"/>
                              <w:divBdr>
                                <w:top w:val="none" w:sz="0" w:space="0" w:color="auto"/>
                                <w:left w:val="none" w:sz="0" w:space="0" w:color="auto"/>
                                <w:bottom w:val="none" w:sz="0" w:space="0" w:color="auto"/>
                                <w:right w:val="none" w:sz="0" w:space="0" w:color="auto"/>
                              </w:divBdr>
                              <w:divsChild>
                                <w:div w:id="235750081">
                                  <w:marLeft w:val="0"/>
                                  <w:marRight w:val="0"/>
                                  <w:marTop w:val="0"/>
                                  <w:marBottom w:val="0"/>
                                  <w:divBdr>
                                    <w:top w:val="none" w:sz="0" w:space="0" w:color="auto"/>
                                    <w:left w:val="none" w:sz="0" w:space="0" w:color="auto"/>
                                    <w:bottom w:val="none" w:sz="0" w:space="0" w:color="auto"/>
                                    <w:right w:val="none" w:sz="0" w:space="0" w:color="auto"/>
                                  </w:divBdr>
                                  <w:divsChild>
                                    <w:div w:id="812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950192">
                      <w:marLeft w:val="0"/>
                      <w:marRight w:val="0"/>
                      <w:marTop w:val="0"/>
                      <w:marBottom w:val="0"/>
                      <w:divBdr>
                        <w:top w:val="none" w:sz="0" w:space="0" w:color="auto"/>
                        <w:left w:val="none" w:sz="0" w:space="0" w:color="auto"/>
                        <w:bottom w:val="none" w:sz="0" w:space="0" w:color="auto"/>
                        <w:right w:val="none" w:sz="0" w:space="0" w:color="auto"/>
                      </w:divBdr>
                      <w:divsChild>
                        <w:div w:id="1628121188">
                          <w:marLeft w:val="0"/>
                          <w:marRight w:val="0"/>
                          <w:marTop w:val="0"/>
                          <w:marBottom w:val="0"/>
                          <w:divBdr>
                            <w:top w:val="none" w:sz="0" w:space="0" w:color="auto"/>
                            <w:left w:val="none" w:sz="0" w:space="0" w:color="auto"/>
                            <w:bottom w:val="none" w:sz="0" w:space="0" w:color="auto"/>
                            <w:right w:val="none" w:sz="0" w:space="0" w:color="auto"/>
                          </w:divBdr>
                          <w:divsChild>
                            <w:div w:id="134836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46272">
                      <w:marLeft w:val="0"/>
                      <w:marRight w:val="0"/>
                      <w:marTop w:val="0"/>
                      <w:marBottom w:val="0"/>
                      <w:divBdr>
                        <w:top w:val="none" w:sz="0" w:space="0" w:color="auto"/>
                        <w:left w:val="none" w:sz="0" w:space="0" w:color="auto"/>
                        <w:bottom w:val="none" w:sz="0" w:space="0" w:color="auto"/>
                        <w:right w:val="none" w:sz="0" w:space="0" w:color="auto"/>
                      </w:divBdr>
                      <w:divsChild>
                        <w:div w:id="114522495">
                          <w:marLeft w:val="0"/>
                          <w:marRight w:val="0"/>
                          <w:marTop w:val="0"/>
                          <w:marBottom w:val="0"/>
                          <w:divBdr>
                            <w:top w:val="none" w:sz="0" w:space="0" w:color="auto"/>
                            <w:left w:val="none" w:sz="0" w:space="0" w:color="auto"/>
                            <w:bottom w:val="none" w:sz="0" w:space="0" w:color="auto"/>
                            <w:right w:val="none" w:sz="0" w:space="0" w:color="auto"/>
                          </w:divBdr>
                          <w:divsChild>
                            <w:div w:id="9208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9765">
                      <w:marLeft w:val="0"/>
                      <w:marRight w:val="0"/>
                      <w:marTop w:val="0"/>
                      <w:marBottom w:val="0"/>
                      <w:divBdr>
                        <w:top w:val="none" w:sz="0" w:space="0" w:color="auto"/>
                        <w:left w:val="none" w:sz="0" w:space="0" w:color="auto"/>
                        <w:bottom w:val="none" w:sz="0" w:space="0" w:color="auto"/>
                        <w:right w:val="none" w:sz="0" w:space="0" w:color="auto"/>
                      </w:divBdr>
                      <w:divsChild>
                        <w:div w:id="1808159330">
                          <w:marLeft w:val="0"/>
                          <w:marRight w:val="0"/>
                          <w:marTop w:val="0"/>
                          <w:marBottom w:val="0"/>
                          <w:divBdr>
                            <w:top w:val="none" w:sz="0" w:space="0" w:color="auto"/>
                            <w:left w:val="none" w:sz="0" w:space="0" w:color="auto"/>
                            <w:bottom w:val="none" w:sz="0" w:space="0" w:color="auto"/>
                            <w:right w:val="none" w:sz="0" w:space="0" w:color="auto"/>
                          </w:divBdr>
                          <w:divsChild>
                            <w:div w:id="1750543043">
                              <w:marLeft w:val="0"/>
                              <w:marRight w:val="0"/>
                              <w:marTop w:val="0"/>
                              <w:marBottom w:val="0"/>
                              <w:divBdr>
                                <w:top w:val="none" w:sz="0" w:space="0" w:color="auto"/>
                                <w:left w:val="none" w:sz="0" w:space="0" w:color="auto"/>
                                <w:bottom w:val="none" w:sz="0" w:space="0" w:color="auto"/>
                                <w:right w:val="none" w:sz="0" w:space="0" w:color="auto"/>
                              </w:divBdr>
                            </w:div>
                            <w:div w:id="425005080">
                              <w:marLeft w:val="0"/>
                              <w:marRight w:val="0"/>
                              <w:marTop w:val="0"/>
                              <w:marBottom w:val="0"/>
                              <w:divBdr>
                                <w:top w:val="none" w:sz="0" w:space="0" w:color="auto"/>
                                <w:left w:val="none" w:sz="0" w:space="0" w:color="auto"/>
                                <w:bottom w:val="none" w:sz="0" w:space="0" w:color="auto"/>
                                <w:right w:val="none" w:sz="0" w:space="0" w:color="auto"/>
                              </w:divBdr>
                              <w:divsChild>
                                <w:div w:id="1964651661">
                                  <w:marLeft w:val="0"/>
                                  <w:marRight w:val="0"/>
                                  <w:marTop w:val="0"/>
                                  <w:marBottom w:val="0"/>
                                  <w:divBdr>
                                    <w:top w:val="none" w:sz="0" w:space="0" w:color="auto"/>
                                    <w:left w:val="none" w:sz="0" w:space="0" w:color="auto"/>
                                    <w:bottom w:val="none" w:sz="0" w:space="0" w:color="auto"/>
                                    <w:right w:val="none" w:sz="0" w:space="0" w:color="auto"/>
                                  </w:divBdr>
                                  <w:divsChild>
                                    <w:div w:id="52841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74824">
                          <w:marLeft w:val="0"/>
                          <w:marRight w:val="0"/>
                          <w:marTop w:val="0"/>
                          <w:marBottom w:val="0"/>
                          <w:divBdr>
                            <w:top w:val="none" w:sz="0" w:space="0" w:color="auto"/>
                            <w:left w:val="none" w:sz="0" w:space="0" w:color="auto"/>
                            <w:bottom w:val="none" w:sz="0" w:space="0" w:color="auto"/>
                            <w:right w:val="none" w:sz="0" w:space="0" w:color="auto"/>
                          </w:divBdr>
                          <w:divsChild>
                            <w:div w:id="458449875">
                              <w:marLeft w:val="0"/>
                              <w:marRight w:val="0"/>
                              <w:marTop w:val="0"/>
                              <w:marBottom w:val="0"/>
                              <w:divBdr>
                                <w:top w:val="none" w:sz="0" w:space="0" w:color="auto"/>
                                <w:left w:val="none" w:sz="0" w:space="0" w:color="auto"/>
                                <w:bottom w:val="none" w:sz="0" w:space="0" w:color="auto"/>
                                <w:right w:val="none" w:sz="0" w:space="0" w:color="auto"/>
                              </w:divBdr>
                              <w:divsChild>
                                <w:div w:id="813133836">
                                  <w:marLeft w:val="0"/>
                                  <w:marRight w:val="0"/>
                                  <w:marTop w:val="0"/>
                                  <w:marBottom w:val="0"/>
                                  <w:divBdr>
                                    <w:top w:val="none" w:sz="0" w:space="0" w:color="auto"/>
                                    <w:left w:val="none" w:sz="0" w:space="0" w:color="auto"/>
                                    <w:bottom w:val="none" w:sz="0" w:space="0" w:color="auto"/>
                                    <w:right w:val="none" w:sz="0" w:space="0" w:color="auto"/>
                                  </w:divBdr>
                                  <w:divsChild>
                                    <w:div w:id="6066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54876">
                      <w:marLeft w:val="0"/>
                      <w:marRight w:val="0"/>
                      <w:marTop w:val="0"/>
                      <w:marBottom w:val="0"/>
                      <w:divBdr>
                        <w:top w:val="none" w:sz="0" w:space="0" w:color="auto"/>
                        <w:left w:val="none" w:sz="0" w:space="0" w:color="auto"/>
                        <w:bottom w:val="none" w:sz="0" w:space="0" w:color="auto"/>
                        <w:right w:val="none" w:sz="0" w:space="0" w:color="auto"/>
                      </w:divBdr>
                      <w:divsChild>
                        <w:div w:id="1525629292">
                          <w:marLeft w:val="0"/>
                          <w:marRight w:val="0"/>
                          <w:marTop w:val="0"/>
                          <w:marBottom w:val="0"/>
                          <w:divBdr>
                            <w:top w:val="none" w:sz="0" w:space="0" w:color="auto"/>
                            <w:left w:val="none" w:sz="0" w:space="0" w:color="auto"/>
                            <w:bottom w:val="none" w:sz="0" w:space="0" w:color="auto"/>
                            <w:right w:val="none" w:sz="0" w:space="0" w:color="auto"/>
                          </w:divBdr>
                          <w:divsChild>
                            <w:div w:id="8610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44932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595792145">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66979772">
      <w:bodyDiv w:val="1"/>
      <w:marLeft w:val="0"/>
      <w:marRight w:val="0"/>
      <w:marTop w:val="0"/>
      <w:marBottom w:val="0"/>
      <w:divBdr>
        <w:top w:val="none" w:sz="0" w:space="0" w:color="auto"/>
        <w:left w:val="none" w:sz="0" w:space="0" w:color="auto"/>
        <w:bottom w:val="none" w:sz="0" w:space="0" w:color="auto"/>
        <w:right w:val="none" w:sz="0" w:space="0" w:color="auto"/>
      </w:divBdr>
    </w:div>
    <w:div w:id="675377856">
      <w:bodyDiv w:val="1"/>
      <w:marLeft w:val="0"/>
      <w:marRight w:val="0"/>
      <w:marTop w:val="0"/>
      <w:marBottom w:val="0"/>
      <w:divBdr>
        <w:top w:val="none" w:sz="0" w:space="0" w:color="auto"/>
        <w:left w:val="none" w:sz="0" w:space="0" w:color="auto"/>
        <w:bottom w:val="none" w:sz="0" w:space="0" w:color="auto"/>
        <w:right w:val="none" w:sz="0" w:space="0" w:color="auto"/>
      </w:divBdr>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737097503">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73025304">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26654539">
      <w:bodyDiv w:val="1"/>
      <w:marLeft w:val="0"/>
      <w:marRight w:val="0"/>
      <w:marTop w:val="0"/>
      <w:marBottom w:val="0"/>
      <w:divBdr>
        <w:top w:val="none" w:sz="0" w:space="0" w:color="auto"/>
        <w:left w:val="none" w:sz="0" w:space="0" w:color="auto"/>
        <w:bottom w:val="none" w:sz="0" w:space="0" w:color="auto"/>
        <w:right w:val="none" w:sz="0" w:space="0" w:color="auto"/>
      </w:divBdr>
      <w:divsChild>
        <w:div w:id="2132282247">
          <w:marLeft w:val="0"/>
          <w:marRight w:val="0"/>
          <w:marTop w:val="0"/>
          <w:marBottom w:val="0"/>
          <w:divBdr>
            <w:top w:val="none" w:sz="0" w:space="0" w:color="auto"/>
            <w:left w:val="none" w:sz="0" w:space="0" w:color="auto"/>
            <w:bottom w:val="none" w:sz="0" w:space="0" w:color="auto"/>
            <w:right w:val="none" w:sz="0" w:space="0" w:color="auto"/>
          </w:divBdr>
          <w:divsChild>
            <w:div w:id="165020896">
              <w:marLeft w:val="0"/>
              <w:marRight w:val="0"/>
              <w:marTop w:val="0"/>
              <w:marBottom w:val="0"/>
              <w:divBdr>
                <w:top w:val="none" w:sz="0" w:space="0" w:color="auto"/>
                <w:left w:val="none" w:sz="0" w:space="0" w:color="auto"/>
                <w:bottom w:val="none" w:sz="0" w:space="0" w:color="auto"/>
                <w:right w:val="none" w:sz="0" w:space="0" w:color="auto"/>
              </w:divBdr>
              <w:divsChild>
                <w:div w:id="65221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1717">
      <w:bodyDiv w:val="1"/>
      <w:marLeft w:val="0"/>
      <w:marRight w:val="0"/>
      <w:marTop w:val="0"/>
      <w:marBottom w:val="0"/>
      <w:divBdr>
        <w:top w:val="none" w:sz="0" w:space="0" w:color="auto"/>
        <w:left w:val="none" w:sz="0" w:space="0" w:color="auto"/>
        <w:bottom w:val="none" w:sz="0" w:space="0" w:color="auto"/>
        <w:right w:val="none" w:sz="0" w:space="0" w:color="auto"/>
      </w:divBdr>
      <w:divsChild>
        <w:div w:id="476386357">
          <w:marLeft w:val="0"/>
          <w:marRight w:val="0"/>
          <w:marTop w:val="0"/>
          <w:marBottom w:val="0"/>
          <w:divBdr>
            <w:top w:val="none" w:sz="0" w:space="0" w:color="auto"/>
            <w:left w:val="none" w:sz="0" w:space="0" w:color="auto"/>
            <w:bottom w:val="none" w:sz="0" w:space="0" w:color="auto"/>
            <w:right w:val="none" w:sz="0" w:space="0" w:color="auto"/>
          </w:divBdr>
        </w:div>
      </w:divsChild>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179730797">
      <w:bodyDiv w:val="1"/>
      <w:marLeft w:val="0"/>
      <w:marRight w:val="0"/>
      <w:marTop w:val="0"/>
      <w:marBottom w:val="0"/>
      <w:divBdr>
        <w:top w:val="none" w:sz="0" w:space="0" w:color="auto"/>
        <w:left w:val="none" w:sz="0" w:space="0" w:color="auto"/>
        <w:bottom w:val="none" w:sz="0" w:space="0" w:color="auto"/>
        <w:right w:val="none" w:sz="0" w:space="0" w:color="auto"/>
      </w:divBdr>
    </w:div>
    <w:div w:id="1209417086">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6227012">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39874518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73599023">
      <w:bodyDiv w:val="1"/>
      <w:marLeft w:val="0"/>
      <w:marRight w:val="0"/>
      <w:marTop w:val="0"/>
      <w:marBottom w:val="0"/>
      <w:divBdr>
        <w:top w:val="none" w:sz="0" w:space="0" w:color="auto"/>
        <w:left w:val="none" w:sz="0" w:space="0" w:color="auto"/>
        <w:bottom w:val="none" w:sz="0" w:space="0" w:color="auto"/>
        <w:right w:val="none" w:sz="0" w:space="0" w:color="auto"/>
      </w:divBdr>
      <w:divsChild>
        <w:div w:id="1689210805">
          <w:marLeft w:val="0"/>
          <w:marRight w:val="0"/>
          <w:marTop w:val="0"/>
          <w:marBottom w:val="0"/>
          <w:divBdr>
            <w:top w:val="none" w:sz="0" w:space="0" w:color="auto"/>
            <w:left w:val="none" w:sz="0" w:space="0" w:color="auto"/>
            <w:bottom w:val="none" w:sz="0" w:space="0" w:color="auto"/>
            <w:right w:val="none" w:sz="0" w:space="0" w:color="auto"/>
          </w:divBdr>
        </w:div>
        <w:div w:id="115568416">
          <w:marLeft w:val="0"/>
          <w:marRight w:val="0"/>
          <w:marTop w:val="0"/>
          <w:marBottom w:val="0"/>
          <w:divBdr>
            <w:top w:val="none" w:sz="0" w:space="0" w:color="auto"/>
            <w:left w:val="none" w:sz="0" w:space="0" w:color="auto"/>
            <w:bottom w:val="none" w:sz="0" w:space="0" w:color="auto"/>
            <w:right w:val="none" w:sz="0" w:space="0" w:color="auto"/>
          </w:divBdr>
        </w:div>
        <w:div w:id="1570531056">
          <w:marLeft w:val="0"/>
          <w:marRight w:val="0"/>
          <w:marTop w:val="0"/>
          <w:marBottom w:val="0"/>
          <w:divBdr>
            <w:top w:val="none" w:sz="0" w:space="0" w:color="auto"/>
            <w:left w:val="none" w:sz="0" w:space="0" w:color="auto"/>
            <w:bottom w:val="none" w:sz="0" w:space="0" w:color="auto"/>
            <w:right w:val="none" w:sz="0" w:space="0" w:color="auto"/>
          </w:divBdr>
          <w:divsChild>
            <w:div w:id="60950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12649521">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554465060">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48318297">
      <w:bodyDiv w:val="1"/>
      <w:marLeft w:val="0"/>
      <w:marRight w:val="0"/>
      <w:marTop w:val="0"/>
      <w:marBottom w:val="0"/>
      <w:divBdr>
        <w:top w:val="none" w:sz="0" w:space="0" w:color="auto"/>
        <w:left w:val="none" w:sz="0" w:space="0" w:color="auto"/>
        <w:bottom w:val="none" w:sz="0" w:space="0" w:color="auto"/>
        <w:right w:val="none" w:sz="0" w:space="0" w:color="auto"/>
      </w:divBdr>
    </w:div>
    <w:div w:id="1657876354">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728652082">
      <w:bodyDiv w:val="1"/>
      <w:marLeft w:val="0"/>
      <w:marRight w:val="0"/>
      <w:marTop w:val="0"/>
      <w:marBottom w:val="0"/>
      <w:divBdr>
        <w:top w:val="none" w:sz="0" w:space="0" w:color="auto"/>
        <w:left w:val="none" w:sz="0" w:space="0" w:color="auto"/>
        <w:bottom w:val="none" w:sz="0" w:space="0" w:color="auto"/>
        <w:right w:val="none" w:sz="0" w:space="0" w:color="auto"/>
      </w:divBdr>
      <w:divsChild>
        <w:div w:id="131946947">
          <w:marLeft w:val="0"/>
          <w:marRight w:val="0"/>
          <w:marTop w:val="0"/>
          <w:marBottom w:val="0"/>
          <w:divBdr>
            <w:top w:val="none" w:sz="0" w:space="0" w:color="auto"/>
            <w:left w:val="none" w:sz="0" w:space="0" w:color="auto"/>
            <w:bottom w:val="none" w:sz="0" w:space="0" w:color="auto"/>
            <w:right w:val="none" w:sz="0" w:space="0" w:color="auto"/>
          </w:divBdr>
          <w:divsChild>
            <w:div w:id="583101705">
              <w:marLeft w:val="0"/>
              <w:marRight w:val="0"/>
              <w:marTop w:val="0"/>
              <w:marBottom w:val="0"/>
              <w:divBdr>
                <w:top w:val="none" w:sz="0" w:space="0" w:color="auto"/>
                <w:left w:val="none" w:sz="0" w:space="0" w:color="auto"/>
                <w:bottom w:val="none" w:sz="0" w:space="0" w:color="auto"/>
                <w:right w:val="none" w:sz="0" w:space="0" w:color="auto"/>
              </w:divBdr>
              <w:divsChild>
                <w:div w:id="4073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61776">
          <w:marLeft w:val="0"/>
          <w:marRight w:val="0"/>
          <w:marTop w:val="0"/>
          <w:marBottom w:val="0"/>
          <w:divBdr>
            <w:top w:val="none" w:sz="0" w:space="0" w:color="auto"/>
            <w:left w:val="none" w:sz="0" w:space="0" w:color="auto"/>
            <w:bottom w:val="none" w:sz="0" w:space="0" w:color="auto"/>
            <w:right w:val="none" w:sz="0" w:space="0" w:color="auto"/>
          </w:divBdr>
          <w:divsChild>
            <w:div w:id="819155624">
              <w:marLeft w:val="0"/>
              <w:marRight w:val="0"/>
              <w:marTop w:val="0"/>
              <w:marBottom w:val="0"/>
              <w:divBdr>
                <w:top w:val="none" w:sz="0" w:space="0" w:color="auto"/>
                <w:left w:val="none" w:sz="0" w:space="0" w:color="auto"/>
                <w:bottom w:val="none" w:sz="0" w:space="0" w:color="auto"/>
                <w:right w:val="none" w:sz="0" w:space="0" w:color="auto"/>
              </w:divBdr>
              <w:divsChild>
                <w:div w:id="127101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4346">
      <w:bodyDiv w:val="1"/>
      <w:marLeft w:val="0"/>
      <w:marRight w:val="0"/>
      <w:marTop w:val="0"/>
      <w:marBottom w:val="0"/>
      <w:divBdr>
        <w:top w:val="none" w:sz="0" w:space="0" w:color="auto"/>
        <w:left w:val="none" w:sz="0" w:space="0" w:color="auto"/>
        <w:bottom w:val="none" w:sz="0" w:space="0" w:color="auto"/>
        <w:right w:val="none" w:sz="0" w:space="0" w:color="auto"/>
      </w:divBdr>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7993972">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27281951">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045775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39867385">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1996950056">
      <w:bodyDiv w:val="1"/>
      <w:marLeft w:val="0"/>
      <w:marRight w:val="0"/>
      <w:marTop w:val="0"/>
      <w:marBottom w:val="0"/>
      <w:divBdr>
        <w:top w:val="none" w:sz="0" w:space="0" w:color="auto"/>
        <w:left w:val="none" w:sz="0" w:space="0" w:color="auto"/>
        <w:bottom w:val="none" w:sz="0" w:space="0" w:color="auto"/>
        <w:right w:val="none" w:sz="0" w:space="0" w:color="auto"/>
      </w:divBdr>
    </w:div>
    <w:div w:id="2008630927">
      <w:bodyDiv w:val="1"/>
      <w:marLeft w:val="0"/>
      <w:marRight w:val="0"/>
      <w:marTop w:val="0"/>
      <w:marBottom w:val="0"/>
      <w:divBdr>
        <w:top w:val="none" w:sz="0" w:space="0" w:color="auto"/>
        <w:left w:val="none" w:sz="0" w:space="0" w:color="auto"/>
        <w:bottom w:val="none" w:sz="0" w:space="0" w:color="auto"/>
        <w:right w:val="none" w:sz="0" w:space="0" w:color="auto"/>
      </w:divBdr>
    </w:div>
    <w:div w:id="2030328436">
      <w:bodyDiv w:val="1"/>
      <w:marLeft w:val="0"/>
      <w:marRight w:val="0"/>
      <w:marTop w:val="0"/>
      <w:marBottom w:val="0"/>
      <w:divBdr>
        <w:top w:val="none" w:sz="0" w:space="0" w:color="auto"/>
        <w:left w:val="none" w:sz="0" w:space="0" w:color="auto"/>
        <w:bottom w:val="none" w:sz="0" w:space="0" w:color="auto"/>
        <w:right w:val="none" w:sz="0" w:space="0" w:color="auto"/>
      </w:divBdr>
      <w:divsChild>
        <w:div w:id="852458277">
          <w:marLeft w:val="0"/>
          <w:marRight w:val="0"/>
          <w:marTop w:val="0"/>
          <w:marBottom w:val="0"/>
          <w:divBdr>
            <w:top w:val="none" w:sz="0" w:space="0" w:color="auto"/>
            <w:left w:val="none" w:sz="0" w:space="0" w:color="auto"/>
            <w:bottom w:val="none" w:sz="0" w:space="0" w:color="auto"/>
            <w:right w:val="none" w:sz="0" w:space="0" w:color="auto"/>
          </w:divBdr>
          <w:divsChild>
            <w:div w:id="6396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23186070">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matplotlib.org/" TargetMode="External"/><Relationship Id="rId7" Type="http://schemas.openxmlformats.org/officeDocument/2006/relationships/hyperlink" Target="https://pandas.pydata.org/pandas-docs/stable/reference/api/pandas.DataFrame.html" TargetMode="External"/><Relationship Id="rId2" Type="http://schemas.openxmlformats.org/officeDocument/2006/relationships/hyperlink" Target="https://pandas.pydata.org/" TargetMode="External"/><Relationship Id="rId1" Type="http://schemas.openxmlformats.org/officeDocument/2006/relationships/hyperlink" Target="https://scikit-learn.org" TargetMode="External"/><Relationship Id="rId6" Type="http://schemas.openxmlformats.org/officeDocument/2006/relationships/hyperlink" Target="https://www.jetbrains.com/pycharm/" TargetMode="External"/><Relationship Id="rId5" Type="http://schemas.openxmlformats.org/officeDocument/2006/relationships/hyperlink" Target="https://seaborn.pydata.org/index.html" TargetMode="External"/><Relationship Id="rId4" Type="http://schemas.openxmlformats.org/officeDocument/2006/relationships/hyperlink" Target="https://nump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21</Pages>
  <Words>8549</Words>
  <Characters>4873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2101</cp:revision>
  <cp:lastPrinted>2020-03-12T20:21:00Z</cp:lastPrinted>
  <dcterms:created xsi:type="dcterms:W3CDTF">2020-03-08T10:02:00Z</dcterms:created>
  <dcterms:modified xsi:type="dcterms:W3CDTF">2020-03-1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